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C2CCD1" w14:textId="77777777" w:rsidR="00E002BB" w:rsidRPr="00A713FD" w:rsidRDefault="00E002BB" w:rsidP="00CE1AA5">
      <w:pPr>
        <w:spacing w:line="480" w:lineRule="auto"/>
        <w:rPr>
          <w:rFonts w:ascii="Times New Roman" w:hAnsi="Times New Roman" w:cs="Times New Roman"/>
          <w:b/>
          <w:sz w:val="20"/>
          <w:szCs w:val="20"/>
        </w:rPr>
      </w:pPr>
      <w:r w:rsidRPr="00A713FD">
        <w:rPr>
          <w:rFonts w:ascii="Times New Roman" w:hAnsi="Times New Roman" w:cs="Times New Roman"/>
          <w:b/>
          <w:sz w:val="20"/>
          <w:szCs w:val="20"/>
        </w:rPr>
        <w:t xml:space="preserve">Table 2. </w:t>
      </w:r>
      <w:r w:rsidRPr="00A713FD">
        <w:rPr>
          <w:rFonts w:ascii="Times New Roman" w:hAnsi="Times New Roman" w:cs="Times New Roman"/>
          <w:sz w:val="20"/>
          <w:szCs w:val="20"/>
        </w:rPr>
        <w:t>Intervention drugs assessed in the paediatric febrile urinary tract infection clinical trials</w:t>
      </w:r>
    </w:p>
    <w:tbl>
      <w:tblPr>
        <w:tblStyle w:val="TableGrid"/>
        <w:tblW w:w="15392" w:type="dxa"/>
        <w:jc w:val="center"/>
        <w:tblLayout w:type="fixed"/>
        <w:tblLook w:val="04A0" w:firstRow="1" w:lastRow="0" w:firstColumn="1" w:lastColumn="0" w:noHBand="0" w:noVBand="1"/>
      </w:tblPr>
      <w:tblGrid>
        <w:gridCol w:w="1876"/>
        <w:gridCol w:w="28"/>
        <w:gridCol w:w="3136"/>
        <w:gridCol w:w="830"/>
        <w:gridCol w:w="1218"/>
        <w:gridCol w:w="992"/>
        <w:gridCol w:w="1444"/>
        <w:gridCol w:w="1495"/>
        <w:gridCol w:w="1218"/>
        <w:gridCol w:w="1218"/>
        <w:gridCol w:w="1937"/>
      </w:tblGrid>
      <w:tr w:rsidR="00BD2E11" w:rsidRPr="00A713FD" w14:paraId="27FCCDF6" w14:textId="77777777" w:rsidTr="00F94C12">
        <w:trPr>
          <w:jc w:val="center"/>
        </w:trPr>
        <w:tc>
          <w:tcPr>
            <w:tcW w:w="1876" w:type="dxa"/>
            <w:vAlign w:val="center"/>
          </w:tcPr>
          <w:p w14:paraId="6C382346" w14:textId="77777777" w:rsidR="00BD2E11" w:rsidRPr="00A713FD" w:rsidRDefault="00BD2E11" w:rsidP="000E6825">
            <w:pPr>
              <w:spacing w:line="480" w:lineRule="auto"/>
              <w:jc w:val="center"/>
              <w:rPr>
                <w:rFonts w:ascii="Times New Roman" w:hAnsi="Times New Roman" w:cs="Times New Roman"/>
                <w:b/>
                <w:sz w:val="20"/>
                <w:szCs w:val="20"/>
              </w:rPr>
            </w:pPr>
            <w:r w:rsidRPr="00A713FD">
              <w:rPr>
                <w:rFonts w:ascii="Times New Roman" w:hAnsi="Times New Roman" w:cs="Times New Roman"/>
                <w:b/>
                <w:sz w:val="20"/>
                <w:szCs w:val="20"/>
              </w:rPr>
              <w:t>Drug Category</w:t>
            </w:r>
          </w:p>
        </w:tc>
        <w:tc>
          <w:tcPr>
            <w:tcW w:w="3164" w:type="dxa"/>
            <w:gridSpan w:val="2"/>
            <w:vAlign w:val="center"/>
          </w:tcPr>
          <w:p w14:paraId="40AE1ADB" w14:textId="77777777" w:rsidR="00BD2E11" w:rsidRPr="00A713FD" w:rsidRDefault="00BD2E11" w:rsidP="000E6825">
            <w:pPr>
              <w:spacing w:line="480" w:lineRule="auto"/>
              <w:jc w:val="center"/>
              <w:rPr>
                <w:rFonts w:ascii="Times New Roman" w:hAnsi="Times New Roman" w:cs="Times New Roman"/>
                <w:b/>
                <w:sz w:val="20"/>
                <w:szCs w:val="20"/>
              </w:rPr>
            </w:pPr>
            <w:r w:rsidRPr="00A713FD">
              <w:rPr>
                <w:rFonts w:ascii="Times New Roman" w:hAnsi="Times New Roman" w:cs="Times New Roman"/>
                <w:b/>
                <w:sz w:val="20"/>
                <w:szCs w:val="20"/>
              </w:rPr>
              <w:t>Drug name</w:t>
            </w:r>
          </w:p>
        </w:tc>
        <w:tc>
          <w:tcPr>
            <w:tcW w:w="830" w:type="dxa"/>
            <w:vAlign w:val="center"/>
          </w:tcPr>
          <w:p w14:paraId="72492915" w14:textId="77777777" w:rsidR="00BD2E11" w:rsidRPr="00A713FD" w:rsidRDefault="00BD2E11" w:rsidP="000E6825">
            <w:pPr>
              <w:spacing w:line="480" w:lineRule="auto"/>
              <w:jc w:val="center"/>
              <w:rPr>
                <w:rFonts w:ascii="Times New Roman" w:hAnsi="Times New Roman" w:cs="Times New Roman"/>
                <w:b/>
                <w:sz w:val="20"/>
                <w:szCs w:val="20"/>
              </w:rPr>
            </w:pPr>
            <w:r w:rsidRPr="00A713FD">
              <w:rPr>
                <w:rFonts w:ascii="Times New Roman" w:hAnsi="Times New Roman" w:cs="Times New Roman"/>
                <w:b/>
                <w:sz w:val="20"/>
                <w:szCs w:val="20"/>
              </w:rPr>
              <w:t>Route</w:t>
            </w:r>
          </w:p>
        </w:tc>
        <w:tc>
          <w:tcPr>
            <w:tcW w:w="1218" w:type="dxa"/>
            <w:vAlign w:val="center"/>
          </w:tcPr>
          <w:p w14:paraId="7BBA0F8C" w14:textId="77777777" w:rsidR="00BD2E11" w:rsidRPr="00A713FD" w:rsidRDefault="00BD2E11" w:rsidP="000E6825">
            <w:pPr>
              <w:spacing w:line="480" w:lineRule="auto"/>
              <w:jc w:val="center"/>
              <w:rPr>
                <w:rFonts w:ascii="Times New Roman" w:hAnsi="Times New Roman" w:cs="Times New Roman"/>
                <w:b/>
                <w:sz w:val="20"/>
                <w:szCs w:val="20"/>
              </w:rPr>
            </w:pPr>
            <w:r w:rsidRPr="00A713FD">
              <w:rPr>
                <w:rFonts w:ascii="Times New Roman" w:hAnsi="Times New Roman" w:cs="Times New Roman"/>
                <w:b/>
                <w:sz w:val="20"/>
                <w:szCs w:val="20"/>
              </w:rPr>
              <w:t>Dosage in mg/kg/d</w:t>
            </w:r>
          </w:p>
        </w:tc>
        <w:tc>
          <w:tcPr>
            <w:tcW w:w="992" w:type="dxa"/>
            <w:vAlign w:val="center"/>
          </w:tcPr>
          <w:p w14:paraId="2BF3770E" w14:textId="77777777" w:rsidR="00BD2E11" w:rsidRPr="00A713FD" w:rsidRDefault="00BD2E11" w:rsidP="000E6825">
            <w:pPr>
              <w:spacing w:line="480" w:lineRule="auto"/>
              <w:jc w:val="center"/>
              <w:rPr>
                <w:rFonts w:ascii="Times New Roman" w:hAnsi="Times New Roman" w:cs="Times New Roman"/>
                <w:b/>
                <w:sz w:val="20"/>
                <w:szCs w:val="20"/>
              </w:rPr>
            </w:pPr>
            <w:r w:rsidRPr="00A713FD">
              <w:rPr>
                <w:rFonts w:ascii="Times New Roman" w:hAnsi="Times New Roman" w:cs="Times New Roman"/>
                <w:b/>
                <w:sz w:val="20"/>
                <w:szCs w:val="20"/>
              </w:rPr>
              <w:t>Dosage in IU/d</w:t>
            </w:r>
          </w:p>
        </w:tc>
        <w:tc>
          <w:tcPr>
            <w:tcW w:w="1444" w:type="dxa"/>
            <w:vAlign w:val="center"/>
          </w:tcPr>
          <w:p w14:paraId="2F2C4A30" w14:textId="57BBDF3D" w:rsidR="00BD2E11" w:rsidRPr="00A713FD" w:rsidRDefault="00BD2E11" w:rsidP="000E6825">
            <w:pPr>
              <w:spacing w:line="480" w:lineRule="auto"/>
              <w:jc w:val="center"/>
              <w:rPr>
                <w:rFonts w:ascii="Times New Roman" w:hAnsi="Times New Roman" w:cs="Times New Roman"/>
                <w:b/>
                <w:sz w:val="20"/>
                <w:szCs w:val="20"/>
              </w:rPr>
            </w:pPr>
            <w:r w:rsidRPr="00A713FD">
              <w:rPr>
                <w:rFonts w:ascii="Times New Roman" w:hAnsi="Times New Roman" w:cs="Times New Roman"/>
                <w:b/>
                <w:sz w:val="20"/>
                <w:szCs w:val="20"/>
              </w:rPr>
              <w:t xml:space="preserve">Duration </w:t>
            </w:r>
            <w:r w:rsidR="00B10C70">
              <w:rPr>
                <w:rFonts w:ascii="Times New Roman" w:hAnsi="Times New Roman" w:cs="Times New Roman"/>
                <w:b/>
                <w:sz w:val="20"/>
                <w:szCs w:val="20"/>
              </w:rPr>
              <w:t xml:space="preserve">in </w:t>
            </w:r>
            <w:r w:rsidRPr="00A713FD">
              <w:rPr>
                <w:rFonts w:ascii="Times New Roman" w:hAnsi="Times New Roman" w:cs="Times New Roman"/>
                <w:b/>
                <w:sz w:val="20"/>
                <w:szCs w:val="20"/>
              </w:rPr>
              <w:t>days</w:t>
            </w:r>
            <w:r>
              <w:rPr>
                <w:rFonts w:ascii="Times New Roman" w:hAnsi="Times New Roman" w:cs="Times New Roman"/>
                <w:b/>
                <w:sz w:val="20"/>
                <w:szCs w:val="20"/>
              </w:rPr>
              <w:t xml:space="preserve"> </w:t>
            </w:r>
            <w:r w:rsidR="00B10C70" w:rsidRPr="002C2241">
              <w:rPr>
                <w:rFonts w:ascii="Times New Roman" w:hAnsi="Times New Roman" w:cs="Times New Roman"/>
                <w:b/>
                <w:sz w:val="20"/>
                <w:szCs w:val="20"/>
                <w:highlight w:val="yellow"/>
              </w:rPr>
              <w:t>(</w:t>
            </w:r>
            <w:r w:rsidRPr="002C2241">
              <w:rPr>
                <w:rFonts w:ascii="Times New Roman" w:hAnsi="Times New Roman" w:cs="Times New Roman"/>
                <w:b/>
                <w:sz w:val="20"/>
                <w:szCs w:val="20"/>
                <w:highlight w:val="yellow"/>
              </w:rPr>
              <w:t>range)</w:t>
            </w:r>
          </w:p>
        </w:tc>
        <w:tc>
          <w:tcPr>
            <w:tcW w:w="1495" w:type="dxa"/>
            <w:vAlign w:val="center"/>
          </w:tcPr>
          <w:p w14:paraId="3E64D8AC" w14:textId="6C1949C8" w:rsidR="00BD2E11" w:rsidRPr="002C2241" w:rsidRDefault="00BD2E11" w:rsidP="00F94C12">
            <w:pPr>
              <w:spacing w:line="480" w:lineRule="auto"/>
              <w:jc w:val="center"/>
              <w:rPr>
                <w:rFonts w:ascii="Times New Roman" w:hAnsi="Times New Roman" w:cs="Times New Roman"/>
                <w:b/>
                <w:sz w:val="20"/>
                <w:szCs w:val="16"/>
                <w:highlight w:val="yellow"/>
              </w:rPr>
            </w:pPr>
            <w:r w:rsidRPr="002C2241">
              <w:rPr>
                <w:rFonts w:ascii="Times New Roman" w:hAnsi="Times New Roman" w:cs="Times New Roman"/>
                <w:b/>
                <w:sz w:val="20"/>
                <w:szCs w:val="16"/>
                <w:highlight w:val="yellow"/>
              </w:rPr>
              <w:t>Cure rate</w:t>
            </w:r>
            <w:r w:rsidR="00F94C12" w:rsidRPr="002C2241">
              <w:rPr>
                <w:rFonts w:ascii="Times New Roman" w:hAnsi="Times New Roman" w:cs="Times New Roman"/>
                <w:sz w:val="20"/>
                <w:szCs w:val="20"/>
                <w:highlight w:val="yellow"/>
                <w:vertAlign w:val="superscript"/>
              </w:rPr>
              <w:t>†</w:t>
            </w:r>
            <w:r w:rsidRPr="002C2241">
              <w:rPr>
                <w:rFonts w:ascii="Times New Roman" w:hAnsi="Times New Roman" w:cs="Times New Roman"/>
                <w:b/>
                <w:sz w:val="20"/>
                <w:szCs w:val="16"/>
                <w:highlight w:val="yellow"/>
              </w:rPr>
              <w:t xml:space="preserve"> % (CI)</w:t>
            </w:r>
          </w:p>
        </w:tc>
        <w:tc>
          <w:tcPr>
            <w:tcW w:w="1218" w:type="dxa"/>
          </w:tcPr>
          <w:p w14:paraId="61596957" w14:textId="34080856" w:rsidR="00BD2E11" w:rsidRPr="00A713FD" w:rsidRDefault="00BD2E11" w:rsidP="000E6825">
            <w:pPr>
              <w:spacing w:line="480" w:lineRule="auto"/>
              <w:jc w:val="center"/>
              <w:rPr>
                <w:rFonts w:ascii="Times New Roman" w:hAnsi="Times New Roman" w:cs="Times New Roman"/>
                <w:b/>
                <w:sz w:val="20"/>
                <w:szCs w:val="20"/>
              </w:rPr>
            </w:pPr>
            <w:r>
              <w:rPr>
                <w:rFonts w:ascii="Times New Roman" w:hAnsi="Times New Roman" w:cs="Times New Roman"/>
                <w:b/>
                <w:sz w:val="20"/>
                <w:szCs w:val="20"/>
              </w:rPr>
              <w:t>Number of arms assessed</w:t>
            </w:r>
          </w:p>
        </w:tc>
        <w:tc>
          <w:tcPr>
            <w:tcW w:w="1218" w:type="dxa"/>
            <w:vAlign w:val="center"/>
          </w:tcPr>
          <w:p w14:paraId="5126E422" w14:textId="10748685" w:rsidR="00BD2E11" w:rsidRPr="00A713FD" w:rsidRDefault="00BD2E11" w:rsidP="000E6825">
            <w:pPr>
              <w:spacing w:line="480" w:lineRule="auto"/>
              <w:jc w:val="center"/>
              <w:rPr>
                <w:rFonts w:ascii="Times New Roman" w:hAnsi="Times New Roman" w:cs="Times New Roman"/>
                <w:b/>
                <w:sz w:val="20"/>
                <w:szCs w:val="20"/>
              </w:rPr>
            </w:pPr>
            <w:r w:rsidRPr="00A713FD">
              <w:rPr>
                <w:rFonts w:ascii="Times New Roman" w:hAnsi="Times New Roman" w:cs="Times New Roman"/>
                <w:b/>
                <w:sz w:val="20"/>
                <w:szCs w:val="20"/>
              </w:rPr>
              <w:t>Number of studies (%)</w:t>
            </w:r>
          </w:p>
        </w:tc>
        <w:tc>
          <w:tcPr>
            <w:tcW w:w="1937" w:type="dxa"/>
            <w:vAlign w:val="center"/>
          </w:tcPr>
          <w:p w14:paraId="5C0ADE3E" w14:textId="77777777" w:rsidR="00BD2E11" w:rsidRPr="00A713FD" w:rsidRDefault="00BD2E11" w:rsidP="000E6825">
            <w:pPr>
              <w:spacing w:line="480" w:lineRule="auto"/>
              <w:jc w:val="center"/>
              <w:rPr>
                <w:rFonts w:ascii="Times New Roman" w:hAnsi="Times New Roman" w:cs="Times New Roman"/>
                <w:b/>
                <w:sz w:val="20"/>
                <w:szCs w:val="20"/>
              </w:rPr>
            </w:pPr>
            <w:r w:rsidRPr="00A713FD">
              <w:rPr>
                <w:rFonts w:ascii="Times New Roman" w:hAnsi="Times New Roman" w:cs="Times New Roman"/>
                <w:b/>
                <w:sz w:val="20"/>
                <w:szCs w:val="20"/>
              </w:rPr>
              <w:t>Reference</w:t>
            </w:r>
          </w:p>
        </w:tc>
      </w:tr>
      <w:tr w:rsidR="00BD2E11" w:rsidRPr="00A713FD" w14:paraId="39425350" w14:textId="77777777" w:rsidTr="00BD2E11">
        <w:trPr>
          <w:jc w:val="center"/>
        </w:trPr>
        <w:tc>
          <w:tcPr>
            <w:tcW w:w="1904" w:type="dxa"/>
            <w:gridSpan w:val="2"/>
            <w:vMerge w:val="restart"/>
            <w:shd w:val="clear" w:color="auto" w:fill="auto"/>
            <w:vAlign w:val="center"/>
          </w:tcPr>
          <w:p w14:paraId="28761D40"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Penicillins</w:t>
            </w:r>
            <w:proofErr w:type="spellEnd"/>
          </w:p>
        </w:tc>
        <w:tc>
          <w:tcPr>
            <w:tcW w:w="3136" w:type="dxa"/>
            <w:vAlign w:val="center"/>
          </w:tcPr>
          <w:p w14:paraId="564CF3A5"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Amoxicillin or ampicillin</w:t>
            </w:r>
          </w:p>
        </w:tc>
        <w:tc>
          <w:tcPr>
            <w:tcW w:w="830" w:type="dxa"/>
            <w:vAlign w:val="center"/>
          </w:tcPr>
          <w:p w14:paraId="612BE126"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po</w:t>
            </w:r>
            <w:proofErr w:type="spellEnd"/>
          </w:p>
        </w:tc>
        <w:tc>
          <w:tcPr>
            <w:tcW w:w="1218" w:type="dxa"/>
            <w:vAlign w:val="center"/>
          </w:tcPr>
          <w:p w14:paraId="6B695155"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50-100</w:t>
            </w:r>
          </w:p>
        </w:tc>
        <w:tc>
          <w:tcPr>
            <w:tcW w:w="992" w:type="dxa"/>
          </w:tcPr>
          <w:p w14:paraId="4262249D"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4A2362E4"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4-18</w:t>
            </w:r>
          </w:p>
        </w:tc>
        <w:tc>
          <w:tcPr>
            <w:tcW w:w="1495" w:type="dxa"/>
          </w:tcPr>
          <w:p w14:paraId="4C47BCAB" w14:textId="240BA053" w:rsidR="00BD2E11" w:rsidRPr="002C2241" w:rsidRDefault="00F94C12" w:rsidP="00CE1AA5">
            <w:pPr>
              <w:spacing w:line="480" w:lineRule="auto"/>
              <w:jc w:val="center"/>
              <w:rPr>
                <w:rFonts w:ascii="Times New Roman" w:hAnsi="Times New Roman" w:cs="Times New Roman"/>
                <w:sz w:val="20"/>
                <w:szCs w:val="16"/>
                <w:highlight w:val="yellow"/>
                <w:lang w:val="en-US"/>
              </w:rPr>
            </w:pPr>
            <w:r w:rsidRPr="002C2241">
              <w:rPr>
                <w:rFonts w:ascii="Times New Roman" w:hAnsi="Times New Roman" w:cs="Times New Roman"/>
                <w:sz w:val="20"/>
                <w:szCs w:val="16"/>
                <w:highlight w:val="yellow"/>
                <w:lang w:val="en-US"/>
              </w:rPr>
              <w:t>na</w:t>
            </w:r>
          </w:p>
        </w:tc>
        <w:tc>
          <w:tcPr>
            <w:tcW w:w="1218" w:type="dxa"/>
          </w:tcPr>
          <w:p w14:paraId="181D1EFB" w14:textId="5D700318" w:rsidR="00BD2E11" w:rsidRPr="00A713FD" w:rsidRDefault="00BD2E11" w:rsidP="00CE1AA5">
            <w:pPr>
              <w:spacing w:line="480" w:lineRule="auto"/>
              <w:jc w:val="center"/>
              <w:rPr>
                <w:rFonts w:ascii="Times New Roman" w:hAnsi="Times New Roman" w:cs="Times New Roman"/>
                <w:sz w:val="20"/>
                <w:szCs w:val="20"/>
              </w:rPr>
            </w:pPr>
          </w:p>
        </w:tc>
        <w:tc>
          <w:tcPr>
            <w:tcW w:w="1218" w:type="dxa"/>
            <w:shd w:val="clear" w:color="auto" w:fill="auto"/>
            <w:vAlign w:val="center"/>
          </w:tcPr>
          <w:p w14:paraId="4A95A616" w14:textId="3E2B2451"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3 (10.0)</w:t>
            </w:r>
          </w:p>
        </w:tc>
        <w:tc>
          <w:tcPr>
            <w:tcW w:w="1937" w:type="dxa"/>
            <w:shd w:val="clear" w:color="auto" w:fill="auto"/>
            <w:vAlign w:val="center"/>
          </w:tcPr>
          <w:p w14:paraId="6A116AFD"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MZXZ0Y2hlbmtvPC9BdXRob3I+PFllYXI+MjAwMTwvWWVh
cj48UmVjTnVtPjM0PC9SZWNOdW0+PERpc3BsYXlUZXh0PjxzdHlsZSBmYWNlPSJzdXBlcnNjcmlw
dCI+MzYsNDAsNDM8L3N0eWxlPjwvRGlzcGxheVRleHQ+PHJlY29yZD48cmVjLW51bWJlcj4zNDwv
cmVjLW51bWJlcj48Zm9yZWlnbi1rZXlzPjxrZXkgYXBwPSJFTiIgZGItaWQ9ImR2c3JyNXN6YnM5
YXdnZTAydGw1ZWQwZDJ6OXRwejBwcnY5cyIgdGltZXN0YW1wPSIwIj4zNDwva2V5PjwvZm9yZWln
bi1rZXlzPjxyZWYtdHlwZSBuYW1lPSJKb3VybmFsIEFydGljbGUiPjE3PC9yZWYtdHlwZT48Y29u
dHJpYnV0b3JzPjxhdXRob3JzPjxhdXRob3I+TGV2dGNoZW5rbywgRS48L2F1dGhvcj48YXV0aG9y
PkxhaHksIEMuPC9hdXRob3I+PGF1dGhvcj5MZXZ5LCBKLjwvYXV0aG9yPjxhdXRob3I+SGFtLCBI
LjwvYXV0aG9yPjxhdXRob3I+UGllcHN6LCBBLjwvYXV0aG9yPjwvYXV0aG9ycz48L2NvbnRyaWJ1
dG9ycz48YXV0aC1hZGRyZXNzPihMZXZ0Y2hlbmtvLCBMYWh5LCBMZXZ5LCBIYW0sIFBpZXBzeikg
RGVwYXJ0bWVudCBvZiBSYWRpb2lzb3RvcGVzLCBDSFUgU3QgUGllcnJlLCBBWiBWVUIsIDI5MCBS
dWUgSGF1dGUsIDEwMDAgQnJ1c3NlbHMsIEJlbGdpdW08L2F1dGgtYWRkcmVzcz48dGl0bGVzPjx0
aXRsZT5UcmVhdG1lbnQgb2YgY2hpbGRyZW4gd2l0aCBhY3V0ZSBweWVsb25lcGhyaXRpczogQSBw
cm9zcGVjdGl2ZSByYW5kb21pemVkIHN0dWR5PC90aXRsZT48c2Vjb25kYXJ5LXRpdGxlPlBlZGlh
dHJpYyBOZXBocm9sb2d5PC9zZWNvbmRhcnktdGl0bGU+PC90aXRsZXM+PHBhZ2VzPjg3OC04ODQ8
L3BhZ2VzPjx2b2x1bWU+MTY8L3ZvbHVtZT48bnVtYmVyPjExPC9udW1iZXI+PGRhdGVzPjx5ZWFy
PjIwMDE8L3llYXI+PC9kYXRlcz48YWNjZXNzaW9uLW51bT4zMzA0MDY0NTwvYWNjZXNzaW9uLW51
bT48dXJscz48cmVsYXRlZC11cmxzPjx1cmw+aHR0cDovL292aWRzcC5vdmlkLmNvbS9vdmlkd2Vi
LmNnaT9UPUpTJmFtcDtDU0M9WSZhbXA7TkVXUz1OJmFtcDtQQUdFPWZ1bGx0ZXh0JmFtcDtEPWVt
ZWQ4JmFtcDtBTj0zMzA0MDY0NTwvdXJsPjx1cmw+aHR0cDovL3NmeGV1MDguaG9zdGVkLmV4bGli
cmlzZ3JvdXAuY29tL3NndWw/c2lkPU9WSUQ6ZW1iYXNlJmFtcDtpZD1wbWlkOjExNjg1NTkzJmFt
cDtpZD1kb2k6MTAuMTAwNyUyRnMwMDQ2NzAxMDA2OTAmYW1wO2lzc249MDkzMS0wNDFYJmFtcDtp
c2JuPSZhbXA7dm9sdW1lPTE2JmFtcDtpc3N1ZT0xMSZhbXA7c3BhZ2U9ODc4JmFtcDtwYWdlcz04
NzgtODg0JmFtcDtkYXRlPTIwMDEmYW1wO3RpdGxlPVBlZGlhdHJpYytOZXBocm9sb2d5JmFtcDth
dGl0bGU9VHJlYXRtZW50K29mK2NoaWxkcmVuK3dpdGgrYWN1dGUrcHllbG9uZXBocml0aXMlM0Er
QStwcm9zcGVjdGl2ZStyYW5kb21pemVkK3N0dWR5JmFtcDthdWxhc3Q9TGV2dGNoZW5rbyZhbXA7
cGlkPSUzQ2F1dGhvciUzRUxldnRjaGVua28rRS4lM0JMYWh5K0MuJTNCTGV2eStKLiUzQkhhbStI
LiUzQlBpZXBzeitBLiUzQyUyRmF1dGhvciUzRSUzQ0FOJTNFMzMwNDA2NDU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k5vb3JiYWtoc2g8L0F1
dGhvcj48WWVhcj4yMDA0PC9ZZWFyPjxSZWNOdW0+Mzg8L1JlY051bT48cmVjb3JkPjxyZWMtbnVt
YmVyPjM4PC9yZWMtbnVtYmVyPjxmb3JlaWduLWtleXM+PGtleSBhcHA9IkVOIiBkYi1pZD0iZHZz
cnI1c3piczlhd2dlMDJ0bDVlZDBkMno5dHB6MHBydjlzIiB0aW1lc3RhbXA9IjAiPjM4PC9rZXk+
PC9mb3JlaWduLWtleXM+PHJlZi10eXBlIG5hbWU9IkpvdXJuYWwgQXJ0aWNsZSI+MTc8L3JlZi10
eXBlPjxjb250cmlidXRvcnM+PGF1dGhvcnM+PGF1dGhvcj5Ob29yYmFraHNoLCBTLjwvYXV0aG9y
PjxhdXRob3I+TGFyaSwgQS4gUi48L2F1dGhvcj48YXV0aG9yPk1hc2plZGlhbiwgRi48L2F1dGhv
cj48YXV0aG9yPk1vc3RhZmF2aSwgSC48L2F1dGhvcj48YXV0aG9yPkFsYWdoZWhiYW5kYW4sIFIu
PC9hdXRob3I+PC9hdXRob3JzPjwvY29udHJpYnV0b3JzPjxhdXRoLWFkZHJlc3M+KE5vb3JiYWto
c2gpIERlcGFydG1lbnQgb2YgUGVkaWF0cmljcywgSXJhbiBVbml2ZXJzaXR5IG9mIE1lZGljYWwg
U2NpZW5jZXMsIFBPIEJveCAxNDUxNS03MTcsIFRlaHJhbiwgSXJhbiwgSXNsYW1pYyBSZXB1Ymxp
YyBvZiAoTGFyaSwgTWFzamVkaWFuKSBEZXBhcnRtZW50IG9mIE1pY3JvYmlvbG9neSwgSXJhbiBV
bml2ZXJzaXR5IG9mIE1lZGljYWwgU2NpZW5jZXMsIFBPIEJveCAxNDUxNS03MTcsIFRlaHJhbiwg
SXJhbiwgSXNsYW1pYyBSZXB1YmxpYyBvZiAoTW9zdGFmYXZpKSBFeGlyIFBoYXJtYWNldXRpY2Fs
IENvLiwgVGVocmFuLCBJcmFuLCBJc2xhbWljIFJlcHVibGljIG9mIChBbGFnaGVoYmFuZGFuKSBE
aXZpc2lvbiBvZiBSZXNlYXJjaCBhbmQgRGV2ZWxvcG1lbnQsIE5ld2ZvdW5kbGFuZC9MYWJyYWRv
ciBDdHIuIGZvciBIbHRoLiwgU3QuIEpvaG4mYXBvcztzLCBOZmxkLiwgQ2FuYWRhPC9hdXRoLWFk
ZHJlc3M+PHRpdGxlcz48dGl0bGU+Q29tcGFyaXNvbiBvZiBpbnRyYXZlbm91cyBhbWlub2dseWNv
c2lkZSB0aGVyYXB5IHdpdGggc3dpdGNoIHRoZXJhcHkgdG8gY2VmaXhpbWUgaW4gdXJpbmFyeSB0
cmFjdCBpbmZlY3Rpb25zPC90aXRsZT48c2Vjb25kYXJ5LXRpdGxlPlNhdWRpIE1lZGljYWwgSm91
cm5hbDwvc2Vjb25kYXJ5LXRpdGxlPjwvdGl0bGVzPjxwYWdlcz4xNTEzLTE1MTU8L3BhZ2VzPjx2
b2x1bWU+MjU8L3ZvbHVtZT48bnVtYmVyPjEwPC9udW1iZXI+PGRhdGVzPjx5ZWFyPjIwMDQ8L3ll
YXI+PHB1Yi1kYXRlcz48ZGF0ZT5PY3RvYmVyPC9kYXRlPjwvcHViLWRhdGVzPjwvZGF0ZXM+PGFj
Y2Vzc2lvbi1udW0+Mzk0Mjk2MjQ8L2FjY2Vzc2lvbi1udW0+PHVybHM+PHJlbGF0ZWQtdXJscz48
dXJsPmh0dHA6Ly9vdmlkc3Aub3ZpZC5jb20vb3ZpZHdlYi5jZ2k/VD1KUyZhbXA7Q1NDPVkmYW1w
O05FV1M9TiZhbXA7UEFHRT1mdWxsdGV4dCZhbXA7RD1lbWVkOSZhbXA7QU49Mzk0Mjk2MjQ8L3Vy
bD48dXJsPmh0dHA6Ly9zZnhldTA4Lmhvc3RlZC5leGxpYnJpc2dyb3VwLmNvbS9zZ3VsP3NpZD1P
VklEOmVtYmFzZSZhbXA7aWQ9cG1pZDoxNTQ5NDg0MiZhbXA7aWQ9ZG9pOiZhbXA7aXNzbj0wMzc5
LTUyODQmYW1wO2lzYm49JmFtcDt2b2x1bWU9MjUmYW1wO2lzc3VlPTEwJmFtcDtzcGFnZT0xNTEz
JmFtcDtwYWdlcz0xNTEzLTE1MTUmYW1wO2RhdGU9MjAwNCZhbXA7dGl0bGU9U2F1ZGkrTWVkaWNh
bCtKb3VybmFsJmFtcDthdGl0bGU9Q29tcGFyaXNvbitvZitpbnRyYXZlbm91cythbWlub2dseWNv
c2lkZSt0aGVyYXB5K3dpdGgrc3dpdGNoK3RoZXJhcHkrdG8rY2VmaXhpbWUraW4rdXJpbmFyeSt0
cmFjdCtpbmZlY3Rpb25zJmFtcDthdWxhc3Q9Tm9vcmJha2hzaCZhbXA7cGlkPSUzQ2F1dGhvciUz
RU5vb3JiYWtoc2grUy4lM0JMYXJpK0EuUi4lM0JNYXNqZWRpYW4rRi4lM0JNb3N0YWZhdmkrSC4l
M0JBbGFnaGVoYmFuZGFuK1IuJTNDJTJGYXV0aG9yJTNFJTNDQU4lM0UzOTQyOTYyNC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xDaXRlPjxBdXRob3I+U29ib3V0aTwv
QXV0aG9yPjxZZWFyPjIwMTM8L1llYXI+PFJlY051bT40MTwvUmVjTnVtPjxyZWNvcmQ+PHJlYy1u
dW1iZXI+NDE8L3JlYy1udW1iZXI+PGZvcmVpZ24ta2V5cz48a2V5IGFwcD0iRU4iIGRiLWlkPSJk
dnNycjVzemJzOWF3Z2UwMnRsNWVkMGQyejl0cHowcHJ2OXMiIHRpbWVzdGFtcD0iMCI+NDE8L2tl
eT48L2ZvcmVpZ24ta2V5cz48cmVmLXR5cGUgbmFtZT0iRWxlY3Ryb25pYyBBcnRpY2xlIj40Mzwv
cmVmLXR5cGU+PGNvbnRyaWJ1dG9ycz48YXV0aG9ycz48YXV0aG9yPlNvYm91dGksIEIuPC9hdXRo
b3I+PGF1dGhvcj5Ib29tYW4sIE4uPC9hdXRob3I+PGF1dGhvcj5Nb3ZhaGVkLCBNLjwvYXV0aG9y
PjwvYXV0aG9ycz48L2NvbnRyaWJ1dG9ycz48dGl0bGVzPjx0aXRsZT5UaGUgZWZmZWN0IG9mIHZp
dGFtaW4gRSBvciB2aXRhbWluIEEgb24gdGhlIHByZXZlbnRpb24gb2YgcmVuYWwgc2NhcnJpbmcg
aW4gY2hpbGRyZW4gd2l0aCBhY3V0ZSBweWVsb25lcGhyaXRpczwvdGl0bGU+PHNlY29uZGFyeS10
aXRsZT5QZWRpYXRyaWMgbmVwaHJvbG9neSAoQmVybGluLCBHZXJtYW55KTwvc2Vjb25kYXJ5LXRp
dGxlPjwvdGl0bGVzPjxwYWdlcz4yNzctODM8L3BhZ2VzPjx2b2x1bWU+Mjg8L3ZvbHVtZT48bnVt
YmVyPjI8L251bWJlcj48a2V5d29yZHM+PGtleXdvcmQ+QW50aS1CYWN0ZXJpYWwgQWdlbnRzIFt0
aGVyYXBldXRpYyB1c2VdPC9rZXl3b3JkPjxrZXl3b3JkPkFudGlveGlkYW50cyBbdGhlcmFwZXV0
aWMgdXNlXTwva2V5d29yZD48a2V5d29yZD5DaWNhdHJpeCBbZXRpb2xvZ3ldIFtwcmV2ZW50aW9u
ICZhbXA7IGNvbnRyb2xdIFtyYWRpb251Y2xpZGUgaW1hZ2luZ108L2tleXdvcmQ+PGtleXdvcmQ+
RGlldGFyeSBTdXBwbGVtZW50czwva2V5d29yZD48a2V5d29yZD5JbmZhbnQsIE5ld2Jvcm48L2tl
eXdvcmQ+PGtleXdvcmQ+S2lkbmV5IFtwYXRob2xvZ3ldPC9rZXl3b3JkPjxrZXl3b3JkPlB5ZWxv
bmVwaHJpdGlzIFtjb21wbGljYXRpb25zXTwva2V5d29yZD48a2V5d29yZD5SYWRpb3BoYXJtYWNl
dXRpY2Fsczwva2V5d29yZD48a2V5d29yZD5UZWNobmV0aXVtIFRjIDk5bSBEaW1lcmNhcHRvc3Vj
Y2luaWMgQWNpZDwva2V5d29yZD48a2V5d29yZD5WaXRhbWluIEEgW3RoZXJhcGV1dGljIHVzZV08
L2tleXdvcmQ+PGtleXdvcmQ+Vml0YW1pbiBFIFt0aGVyYXBldXRpYyB1c2VdPC9rZXl3b3JkPjxr
ZXl3b3JkPkNoaWxkW2NoZWNrd29yZF08L2tleXdvcmQ+PGtleXdvcmQ+Q2hpbGQsIFByZXNjaG9v
bFtjaGVja3dvcmRdPC9rZXl3b3JkPjxrZXl3b3JkPkZlbWFsZVtjaGVja3dvcmRdPC9rZXl3b3Jk
PjxrZXl3b3JkPkh1bWFuc1tjaGVja3dvcmRdPC9rZXl3b3JkPjxrZXl3b3JkPkluZmFudFtjaGVj
a3dvcmRdPC9rZXl3b3JkPjxrZXl3b3JkPlNyLWNvbXBtZWQ8L2tleXdvcmQ+PC9rZXl3b3Jkcz48
ZGF0ZXM+PHllYXI+MjAxMzwveWVhcj48L2RhdGVzPjxhY2Nlc3Npb24tbnVtPkNOLTAwODc4NjIy
PC9hY2Nlc3Npb24tbnVtPjx3b3JrLXR5cGU+UmFuZG9taXplZCBDb250cm9sbGVkIFRyaWFsPC93
b3JrLXR5cGU+PHVybHM+PHJlbGF0ZWQtdXJscz48dXJsPmh0dHA6Ly9vbmxpbmVsaWJyYXJ5Lndp
bGV5LmNvbS9vL2NvY2hyYW5lL2NsY2VudHJhbC9hcnRpY2xlcy82MjIvQ04tMDA4Nzg2MjIvZnJh
bWUuaHRtbDwvdXJsPjx1cmw+aHR0cDovL2Rvd25sb2FkLnNwcmluZ2VyLmNvbS9zdGF0aWMvcGRm
LzkzOS9hcnQlMjUzQTEwLjEwMDclMjUyRnMwMDQ2Ny0wMTItMjMwOC00LnBkZj9vcmlnaW5Vcmw9
aHR0cCUzQSUyRiUyRmxpbmsuc3ByaW5nZXIuY29tJTJGYXJ0aWNsZSUyRjEwLjEwMDclMkZzMDA0
NjctMDEyLTIzMDgtNCZhbXA7dG9rZW4yPWV4cD0xNDgwMDA1NTExfmFjbD0lMkZzdGF0aWMlMkZw
ZGYlMkY5MzklMkZhcnQlMjUyNTNBMTAuMTAwNyUyNTI1MkZzMDA0NjctMDEyLTIzMDgtNC5wZGYl
M0ZvcmlnaW5VcmwlM0RodHRwJTI1M0ElMjUyRiUyNTJGbGluay5zcHJpbmdlci5jb20lMjUyRmFy
dGljbGUlMjUyRjEwLjEwMDclMjUyRnMwMDQ2Ny0wMTItMjMwOC00Kn5obWFjPTk1NDM5MjA1NzFm
YmIzNWQxMzZhN2Q1ZDAwM2FlYmIyM2RkNjUxN2M0MzlhOTM4MjZjMWVhZDkzNjY3YmNmMGI8L3Vy
bD48L3JlbGF0ZWQtdXJscz48L3VybHM+PGN1c3RvbTM+UHVibWVkIDIzMDUyNjUwPC9jdXN0b20z
PjxlbGVjdHJvbmljLXJlc291cmNlLW51bT4xMC4xMDA3L3MwMDQ2Ny0wMTItMjMwOC00PC9lbGVj
dHJvbmljLXJlc291cmNlLW51bT48L3JlY29yZD48L0NpdGU+PC9FbmROb3RlPgB=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MZXZ0Y2hlbmtvPC9BdXRob3I+PFllYXI+MjAwMTwvWWVh
cj48UmVjTnVtPjM0PC9SZWNOdW0+PERpc3BsYXlUZXh0PjxzdHlsZSBmYWNlPSJzdXBlcnNjcmlw
dCI+MzYsNDAsNDM8L3N0eWxlPjwvRGlzcGxheVRleHQ+PHJlY29yZD48cmVjLW51bWJlcj4zNDwv
cmVjLW51bWJlcj48Zm9yZWlnbi1rZXlzPjxrZXkgYXBwPSJFTiIgZGItaWQ9ImR2c3JyNXN6YnM5
YXdnZTAydGw1ZWQwZDJ6OXRwejBwcnY5cyIgdGltZXN0YW1wPSIwIj4zNDwva2V5PjwvZm9yZWln
bi1rZXlzPjxyZWYtdHlwZSBuYW1lPSJKb3VybmFsIEFydGljbGUiPjE3PC9yZWYtdHlwZT48Y29u
dHJpYnV0b3JzPjxhdXRob3JzPjxhdXRob3I+TGV2dGNoZW5rbywgRS48L2F1dGhvcj48YXV0aG9y
PkxhaHksIEMuPC9hdXRob3I+PGF1dGhvcj5MZXZ5LCBKLjwvYXV0aG9yPjxhdXRob3I+SGFtLCBI
LjwvYXV0aG9yPjxhdXRob3I+UGllcHN6LCBBLjwvYXV0aG9yPjwvYXV0aG9ycz48L2NvbnRyaWJ1
dG9ycz48YXV0aC1hZGRyZXNzPihMZXZ0Y2hlbmtvLCBMYWh5LCBMZXZ5LCBIYW0sIFBpZXBzeikg
RGVwYXJ0bWVudCBvZiBSYWRpb2lzb3RvcGVzLCBDSFUgU3QgUGllcnJlLCBBWiBWVUIsIDI5MCBS
dWUgSGF1dGUsIDEwMDAgQnJ1c3NlbHMsIEJlbGdpdW08L2F1dGgtYWRkcmVzcz48dGl0bGVzPjx0
aXRsZT5UcmVhdG1lbnQgb2YgY2hpbGRyZW4gd2l0aCBhY3V0ZSBweWVsb25lcGhyaXRpczogQSBw
cm9zcGVjdGl2ZSByYW5kb21pemVkIHN0dWR5PC90aXRsZT48c2Vjb25kYXJ5LXRpdGxlPlBlZGlh
dHJpYyBOZXBocm9sb2d5PC9zZWNvbmRhcnktdGl0bGU+PC90aXRsZXM+PHBhZ2VzPjg3OC04ODQ8
L3BhZ2VzPjx2b2x1bWU+MTY8L3ZvbHVtZT48bnVtYmVyPjExPC9udW1iZXI+PGRhdGVzPjx5ZWFy
PjIwMDE8L3llYXI+PC9kYXRlcz48YWNjZXNzaW9uLW51bT4zMzA0MDY0NTwvYWNjZXNzaW9uLW51
bT48dXJscz48cmVsYXRlZC11cmxzPjx1cmw+aHR0cDovL292aWRzcC5vdmlkLmNvbS9vdmlkd2Vi
LmNnaT9UPUpTJmFtcDtDU0M9WSZhbXA7TkVXUz1OJmFtcDtQQUdFPWZ1bGx0ZXh0JmFtcDtEPWVt
ZWQ4JmFtcDtBTj0zMzA0MDY0NTwvdXJsPjx1cmw+aHR0cDovL3NmeGV1MDguaG9zdGVkLmV4bGli
cmlzZ3JvdXAuY29tL3NndWw/c2lkPU9WSUQ6ZW1iYXNlJmFtcDtpZD1wbWlkOjExNjg1NTkzJmFt
cDtpZD1kb2k6MTAuMTAwNyUyRnMwMDQ2NzAxMDA2OTAmYW1wO2lzc249MDkzMS0wNDFYJmFtcDtp
c2JuPSZhbXA7dm9sdW1lPTE2JmFtcDtpc3N1ZT0xMSZhbXA7c3BhZ2U9ODc4JmFtcDtwYWdlcz04
NzgtODg0JmFtcDtkYXRlPTIwMDEmYW1wO3RpdGxlPVBlZGlhdHJpYytOZXBocm9sb2d5JmFtcDth
dGl0bGU9VHJlYXRtZW50K29mK2NoaWxkcmVuK3dpdGgrYWN1dGUrcHllbG9uZXBocml0aXMlM0Er
QStwcm9zcGVjdGl2ZStyYW5kb21pemVkK3N0dWR5JmFtcDthdWxhc3Q9TGV2dGNoZW5rbyZhbXA7
cGlkPSUzQ2F1dGhvciUzRUxldnRjaGVua28rRS4lM0JMYWh5K0MuJTNCTGV2eStKLiUzQkhhbStI
LiUzQlBpZXBzeitBLiUzQyUyRmF1dGhvciUzRSUzQ0FOJTNFMzMwNDA2NDU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k5vb3JiYWtoc2g8L0F1
dGhvcj48WWVhcj4yMDA0PC9ZZWFyPjxSZWNOdW0+Mzg8L1JlY051bT48cmVjb3JkPjxyZWMtbnVt
YmVyPjM4PC9yZWMtbnVtYmVyPjxmb3JlaWduLWtleXM+PGtleSBhcHA9IkVOIiBkYi1pZD0iZHZz
cnI1c3piczlhd2dlMDJ0bDVlZDBkMno5dHB6MHBydjlzIiB0aW1lc3RhbXA9IjAiPjM4PC9rZXk+
PC9mb3JlaWduLWtleXM+PHJlZi10eXBlIG5hbWU9IkpvdXJuYWwgQXJ0aWNsZSI+MTc8L3JlZi10
eXBlPjxjb250cmlidXRvcnM+PGF1dGhvcnM+PGF1dGhvcj5Ob29yYmFraHNoLCBTLjwvYXV0aG9y
PjxhdXRob3I+TGFyaSwgQS4gUi48L2F1dGhvcj48YXV0aG9yPk1hc2plZGlhbiwgRi48L2F1dGhv
cj48YXV0aG9yPk1vc3RhZmF2aSwgSC48L2F1dGhvcj48YXV0aG9yPkFsYWdoZWhiYW5kYW4sIFIu
PC9hdXRob3I+PC9hdXRob3JzPjwvY29udHJpYnV0b3JzPjxhdXRoLWFkZHJlc3M+KE5vb3JiYWto
c2gpIERlcGFydG1lbnQgb2YgUGVkaWF0cmljcywgSXJhbiBVbml2ZXJzaXR5IG9mIE1lZGljYWwg
U2NpZW5jZXMsIFBPIEJveCAxNDUxNS03MTcsIFRlaHJhbiwgSXJhbiwgSXNsYW1pYyBSZXB1Ymxp
YyBvZiAoTGFyaSwgTWFzamVkaWFuKSBEZXBhcnRtZW50IG9mIE1pY3JvYmlvbG9neSwgSXJhbiBV
bml2ZXJzaXR5IG9mIE1lZGljYWwgU2NpZW5jZXMsIFBPIEJveCAxNDUxNS03MTcsIFRlaHJhbiwg
SXJhbiwgSXNsYW1pYyBSZXB1YmxpYyBvZiAoTW9zdGFmYXZpKSBFeGlyIFBoYXJtYWNldXRpY2Fs
IENvLiwgVGVocmFuLCBJcmFuLCBJc2xhbWljIFJlcHVibGljIG9mIChBbGFnaGVoYmFuZGFuKSBE
aXZpc2lvbiBvZiBSZXNlYXJjaCBhbmQgRGV2ZWxvcG1lbnQsIE5ld2ZvdW5kbGFuZC9MYWJyYWRv
ciBDdHIuIGZvciBIbHRoLiwgU3QuIEpvaG4mYXBvcztzLCBOZmxkLiwgQ2FuYWRhPC9hdXRoLWFk
ZHJlc3M+PHRpdGxlcz48dGl0bGU+Q29tcGFyaXNvbiBvZiBpbnRyYXZlbm91cyBhbWlub2dseWNv
c2lkZSB0aGVyYXB5IHdpdGggc3dpdGNoIHRoZXJhcHkgdG8gY2VmaXhpbWUgaW4gdXJpbmFyeSB0
cmFjdCBpbmZlY3Rpb25zPC90aXRsZT48c2Vjb25kYXJ5LXRpdGxlPlNhdWRpIE1lZGljYWwgSm91
cm5hbDwvc2Vjb25kYXJ5LXRpdGxlPjwvdGl0bGVzPjxwYWdlcz4xNTEzLTE1MTU8L3BhZ2VzPjx2
b2x1bWU+MjU8L3ZvbHVtZT48bnVtYmVyPjEwPC9udW1iZXI+PGRhdGVzPjx5ZWFyPjIwMDQ8L3ll
YXI+PHB1Yi1kYXRlcz48ZGF0ZT5PY3RvYmVyPC9kYXRlPjwvcHViLWRhdGVzPjwvZGF0ZXM+PGFj
Y2Vzc2lvbi1udW0+Mzk0Mjk2MjQ8L2FjY2Vzc2lvbi1udW0+PHVybHM+PHJlbGF0ZWQtdXJscz48
dXJsPmh0dHA6Ly9vdmlkc3Aub3ZpZC5jb20vb3ZpZHdlYi5jZ2k/VD1KUyZhbXA7Q1NDPVkmYW1w
O05FV1M9TiZhbXA7UEFHRT1mdWxsdGV4dCZhbXA7RD1lbWVkOSZhbXA7QU49Mzk0Mjk2MjQ8L3Vy
bD48dXJsPmh0dHA6Ly9zZnhldTA4Lmhvc3RlZC5leGxpYnJpc2dyb3VwLmNvbS9zZ3VsP3NpZD1P
VklEOmVtYmFzZSZhbXA7aWQ9cG1pZDoxNTQ5NDg0MiZhbXA7aWQ9ZG9pOiZhbXA7aXNzbj0wMzc5
LTUyODQmYW1wO2lzYm49JmFtcDt2b2x1bWU9MjUmYW1wO2lzc3VlPTEwJmFtcDtzcGFnZT0xNTEz
JmFtcDtwYWdlcz0xNTEzLTE1MTUmYW1wO2RhdGU9MjAwNCZhbXA7dGl0bGU9U2F1ZGkrTWVkaWNh
bCtKb3VybmFsJmFtcDthdGl0bGU9Q29tcGFyaXNvbitvZitpbnRyYXZlbm91cythbWlub2dseWNv
c2lkZSt0aGVyYXB5K3dpdGgrc3dpdGNoK3RoZXJhcHkrdG8rY2VmaXhpbWUraW4rdXJpbmFyeSt0
cmFjdCtpbmZlY3Rpb25zJmFtcDthdWxhc3Q9Tm9vcmJha2hzaCZhbXA7cGlkPSUzQ2F1dGhvciUz
RU5vb3JiYWtoc2grUy4lM0JMYXJpK0EuUi4lM0JNYXNqZWRpYW4rRi4lM0JNb3N0YWZhdmkrSC4l
M0JBbGFnaGVoYmFuZGFuK1IuJTNDJTJGYXV0aG9yJTNFJTNDQU4lM0UzOTQyOTYyNC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xDaXRlPjxBdXRob3I+U29ib3V0aTwv
QXV0aG9yPjxZZWFyPjIwMTM8L1llYXI+PFJlY051bT40MTwvUmVjTnVtPjxyZWNvcmQ+PHJlYy1u
dW1iZXI+NDE8L3JlYy1udW1iZXI+PGZvcmVpZ24ta2V5cz48a2V5IGFwcD0iRU4iIGRiLWlkPSJk
dnNycjVzemJzOWF3Z2UwMnRsNWVkMGQyejl0cHowcHJ2OXMiIHRpbWVzdGFtcD0iMCI+NDE8L2tl
eT48L2ZvcmVpZ24ta2V5cz48cmVmLXR5cGUgbmFtZT0iRWxlY3Ryb25pYyBBcnRpY2xlIj40Mzwv
cmVmLXR5cGU+PGNvbnRyaWJ1dG9ycz48YXV0aG9ycz48YXV0aG9yPlNvYm91dGksIEIuPC9hdXRo
b3I+PGF1dGhvcj5Ib29tYW4sIE4uPC9hdXRob3I+PGF1dGhvcj5Nb3ZhaGVkLCBNLjwvYXV0aG9y
PjwvYXV0aG9ycz48L2NvbnRyaWJ1dG9ycz48dGl0bGVzPjx0aXRsZT5UaGUgZWZmZWN0IG9mIHZp
dGFtaW4gRSBvciB2aXRhbWluIEEgb24gdGhlIHByZXZlbnRpb24gb2YgcmVuYWwgc2NhcnJpbmcg
aW4gY2hpbGRyZW4gd2l0aCBhY3V0ZSBweWVsb25lcGhyaXRpczwvdGl0bGU+PHNlY29uZGFyeS10
aXRsZT5QZWRpYXRyaWMgbmVwaHJvbG9neSAoQmVybGluLCBHZXJtYW55KTwvc2Vjb25kYXJ5LXRp
dGxlPjwvdGl0bGVzPjxwYWdlcz4yNzctODM8L3BhZ2VzPjx2b2x1bWU+Mjg8L3ZvbHVtZT48bnVt
YmVyPjI8L251bWJlcj48a2V5d29yZHM+PGtleXdvcmQ+QW50aS1CYWN0ZXJpYWwgQWdlbnRzIFt0
aGVyYXBldXRpYyB1c2VdPC9rZXl3b3JkPjxrZXl3b3JkPkFudGlveGlkYW50cyBbdGhlcmFwZXV0
aWMgdXNlXTwva2V5d29yZD48a2V5d29yZD5DaWNhdHJpeCBbZXRpb2xvZ3ldIFtwcmV2ZW50aW9u
ICZhbXA7IGNvbnRyb2xdIFtyYWRpb251Y2xpZGUgaW1hZ2luZ108L2tleXdvcmQ+PGtleXdvcmQ+
RGlldGFyeSBTdXBwbGVtZW50czwva2V5d29yZD48a2V5d29yZD5JbmZhbnQsIE5ld2Jvcm48L2tl
eXdvcmQ+PGtleXdvcmQ+S2lkbmV5IFtwYXRob2xvZ3ldPC9rZXl3b3JkPjxrZXl3b3JkPlB5ZWxv
bmVwaHJpdGlzIFtjb21wbGljYXRpb25zXTwva2V5d29yZD48a2V5d29yZD5SYWRpb3BoYXJtYWNl
dXRpY2Fsczwva2V5d29yZD48a2V5d29yZD5UZWNobmV0aXVtIFRjIDk5bSBEaW1lcmNhcHRvc3Vj
Y2luaWMgQWNpZDwva2V5d29yZD48a2V5d29yZD5WaXRhbWluIEEgW3RoZXJhcGV1dGljIHVzZV08
L2tleXdvcmQ+PGtleXdvcmQ+Vml0YW1pbiBFIFt0aGVyYXBldXRpYyB1c2VdPC9rZXl3b3JkPjxr
ZXl3b3JkPkNoaWxkW2NoZWNrd29yZF08L2tleXdvcmQ+PGtleXdvcmQ+Q2hpbGQsIFByZXNjaG9v
bFtjaGVja3dvcmRdPC9rZXl3b3JkPjxrZXl3b3JkPkZlbWFsZVtjaGVja3dvcmRdPC9rZXl3b3Jk
PjxrZXl3b3JkPkh1bWFuc1tjaGVja3dvcmRdPC9rZXl3b3JkPjxrZXl3b3JkPkluZmFudFtjaGVj
a3dvcmRdPC9rZXl3b3JkPjxrZXl3b3JkPlNyLWNvbXBtZWQ8L2tleXdvcmQ+PC9rZXl3b3Jkcz48
ZGF0ZXM+PHllYXI+MjAxMzwveWVhcj48L2RhdGVzPjxhY2Nlc3Npb24tbnVtPkNOLTAwODc4NjIy
PC9hY2Nlc3Npb24tbnVtPjx3b3JrLXR5cGU+UmFuZG9taXplZCBDb250cm9sbGVkIFRyaWFsPC93
b3JrLXR5cGU+PHVybHM+PHJlbGF0ZWQtdXJscz48dXJsPmh0dHA6Ly9vbmxpbmVsaWJyYXJ5Lndp
bGV5LmNvbS9vL2NvY2hyYW5lL2NsY2VudHJhbC9hcnRpY2xlcy82MjIvQ04tMDA4Nzg2MjIvZnJh
bWUuaHRtbDwvdXJsPjx1cmw+aHR0cDovL2Rvd25sb2FkLnNwcmluZ2VyLmNvbS9zdGF0aWMvcGRm
LzkzOS9hcnQlMjUzQTEwLjEwMDclMjUyRnMwMDQ2Ny0wMTItMjMwOC00LnBkZj9vcmlnaW5Vcmw9
aHR0cCUzQSUyRiUyRmxpbmsuc3ByaW5nZXIuY29tJTJGYXJ0aWNsZSUyRjEwLjEwMDclMkZzMDA0
NjctMDEyLTIzMDgtNCZhbXA7dG9rZW4yPWV4cD0xNDgwMDA1NTExfmFjbD0lMkZzdGF0aWMlMkZw
ZGYlMkY5MzklMkZhcnQlMjUyNTNBMTAuMTAwNyUyNTI1MkZzMDA0NjctMDEyLTIzMDgtNC5wZGYl
M0ZvcmlnaW5VcmwlM0RodHRwJTI1M0ElMjUyRiUyNTJGbGluay5zcHJpbmdlci5jb20lMjUyRmFy
dGljbGUlMjUyRjEwLjEwMDclMjUyRnMwMDQ2Ny0wMTItMjMwOC00Kn5obWFjPTk1NDM5MjA1NzFm
YmIzNWQxMzZhN2Q1ZDAwM2FlYmIyM2RkNjUxN2M0MzlhOTM4MjZjMWVhZDkzNjY3YmNmMGI8L3Vy
bD48L3JlbGF0ZWQtdXJscz48L3VybHM+PGN1c3RvbTM+UHVibWVkIDIzMDUyNjUwPC9jdXN0b20z
PjxlbGVjdHJvbmljLXJlc291cmNlLW51bT4xMC4xMDA3L3MwMDQ2Ny0wMTItMjMwOC00PC9lbGVj
dHJvbmljLXJlc291cmNlLW51bT48L3JlY29yZD48L0NpdGU+PC9FbmROb3RlPgB=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36,40,43</w:t>
            </w:r>
            <w:r w:rsidRPr="00A713FD">
              <w:rPr>
                <w:rFonts w:ascii="Times New Roman" w:hAnsi="Times New Roman" w:cs="Times New Roman"/>
                <w:sz w:val="20"/>
                <w:szCs w:val="20"/>
              </w:rPr>
              <w:fldChar w:fldCharType="end"/>
            </w:r>
          </w:p>
        </w:tc>
      </w:tr>
      <w:tr w:rsidR="00BD2E11" w:rsidRPr="00A713FD" w14:paraId="2EF23862" w14:textId="77777777" w:rsidTr="00BD2E11">
        <w:trPr>
          <w:jc w:val="center"/>
        </w:trPr>
        <w:tc>
          <w:tcPr>
            <w:tcW w:w="1904" w:type="dxa"/>
            <w:gridSpan w:val="2"/>
            <w:vMerge/>
            <w:vAlign w:val="center"/>
          </w:tcPr>
          <w:p w14:paraId="4082F104" w14:textId="77777777" w:rsidR="00BD2E11" w:rsidRPr="00A713FD" w:rsidRDefault="00BD2E11" w:rsidP="00CE1AA5">
            <w:pPr>
              <w:spacing w:line="480" w:lineRule="auto"/>
              <w:ind w:left="720"/>
              <w:jc w:val="center"/>
              <w:rPr>
                <w:rFonts w:ascii="Times New Roman" w:hAnsi="Times New Roman" w:cs="Times New Roman"/>
                <w:sz w:val="20"/>
                <w:szCs w:val="20"/>
              </w:rPr>
            </w:pPr>
          </w:p>
        </w:tc>
        <w:tc>
          <w:tcPr>
            <w:tcW w:w="3136" w:type="dxa"/>
            <w:vAlign w:val="center"/>
          </w:tcPr>
          <w:p w14:paraId="7A64EED5"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Co-</w:t>
            </w:r>
            <w:proofErr w:type="spellStart"/>
            <w:r w:rsidRPr="00A713FD">
              <w:rPr>
                <w:rFonts w:ascii="Times New Roman" w:hAnsi="Times New Roman" w:cs="Times New Roman"/>
                <w:sz w:val="20"/>
                <w:szCs w:val="20"/>
              </w:rPr>
              <w:t>amoxiclav</w:t>
            </w:r>
            <w:proofErr w:type="spellEnd"/>
          </w:p>
        </w:tc>
        <w:tc>
          <w:tcPr>
            <w:tcW w:w="830" w:type="dxa"/>
            <w:vAlign w:val="center"/>
          </w:tcPr>
          <w:p w14:paraId="0D2B4D0E"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po</w:t>
            </w:r>
            <w:proofErr w:type="spellEnd"/>
          </w:p>
        </w:tc>
        <w:tc>
          <w:tcPr>
            <w:tcW w:w="1218" w:type="dxa"/>
            <w:vAlign w:val="center"/>
          </w:tcPr>
          <w:p w14:paraId="5137C64F" w14:textId="01317DA3" w:rsidR="00BD2E11" w:rsidRPr="00A713FD" w:rsidRDefault="00BD2E11" w:rsidP="00F94C12">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50-150</w:t>
            </w:r>
            <w:r w:rsidR="00F94C12">
              <w:rPr>
                <w:rFonts w:ascii="Times New Roman" w:hAnsi="Times New Roman" w:cs="Times New Roman"/>
                <w:sz w:val="20"/>
                <w:szCs w:val="20"/>
                <w:vertAlign w:val="superscript"/>
              </w:rPr>
              <w:t>**</w:t>
            </w:r>
          </w:p>
        </w:tc>
        <w:tc>
          <w:tcPr>
            <w:tcW w:w="992" w:type="dxa"/>
          </w:tcPr>
          <w:p w14:paraId="63BFB5B0"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4CAA1DD8"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4-18</w:t>
            </w:r>
          </w:p>
        </w:tc>
        <w:tc>
          <w:tcPr>
            <w:tcW w:w="1495" w:type="dxa"/>
          </w:tcPr>
          <w:p w14:paraId="4E45A8C3" w14:textId="37F83363" w:rsidR="00BD2E11" w:rsidRPr="002C2241" w:rsidRDefault="00F94C12" w:rsidP="00A42147">
            <w:pPr>
              <w:pStyle w:val="HTMLPreformatted"/>
              <w:shd w:val="clear" w:color="auto" w:fill="FFFFFF"/>
              <w:wordWrap w:val="0"/>
              <w:spacing w:line="225" w:lineRule="atLeast"/>
              <w:rPr>
                <w:rFonts w:ascii="Times New Roman" w:hAnsi="Times New Roman" w:cs="Times New Roman"/>
                <w:color w:val="000000"/>
                <w:highlight w:val="yellow"/>
              </w:rPr>
            </w:pPr>
            <w:r w:rsidRPr="002C2241">
              <w:rPr>
                <w:rFonts w:ascii="Times New Roman" w:hAnsi="Times New Roman" w:cs="Times New Roman"/>
                <w:color w:val="000000"/>
                <w:highlight w:val="yellow"/>
              </w:rPr>
              <w:t>98</w:t>
            </w:r>
            <w:r w:rsidR="00A42147" w:rsidRPr="002C2241">
              <w:rPr>
                <w:rFonts w:ascii="Times New Roman" w:hAnsi="Times New Roman" w:cs="Times New Roman"/>
                <w:color w:val="000000"/>
                <w:highlight w:val="yellow"/>
              </w:rPr>
              <w:t>.3</w:t>
            </w:r>
            <w:r w:rsidRPr="002C2241">
              <w:rPr>
                <w:rFonts w:ascii="Times New Roman" w:hAnsi="Times New Roman" w:cs="Times New Roman"/>
                <w:color w:val="000000"/>
                <w:highlight w:val="yellow"/>
              </w:rPr>
              <w:t>27</w:t>
            </w:r>
            <w:r w:rsidRPr="002C2241">
              <w:rPr>
                <w:rFonts w:ascii="Times New Roman" w:hAnsi="Times New Roman" w:cs="Times New Roman"/>
                <w:color w:val="000000"/>
                <w:highlight w:val="yellow"/>
                <w:lang w:val="el-GR"/>
              </w:rPr>
              <w:t xml:space="preserve"> (</w:t>
            </w:r>
            <w:r w:rsidR="00BD2E11" w:rsidRPr="002C2241">
              <w:rPr>
                <w:rFonts w:ascii="Times New Roman" w:hAnsi="Times New Roman" w:cs="Times New Roman"/>
                <w:color w:val="000000"/>
                <w:highlight w:val="yellow"/>
              </w:rPr>
              <w:t>94</w:t>
            </w:r>
            <w:r w:rsidR="00A42147" w:rsidRPr="002C2241">
              <w:rPr>
                <w:rFonts w:ascii="Times New Roman" w:hAnsi="Times New Roman" w:cs="Times New Roman"/>
                <w:color w:val="000000"/>
                <w:highlight w:val="yellow"/>
              </w:rPr>
              <w:t>.6</w:t>
            </w:r>
            <w:r w:rsidR="00BD2E11" w:rsidRPr="002C2241">
              <w:rPr>
                <w:rFonts w:ascii="Times New Roman" w:hAnsi="Times New Roman" w:cs="Times New Roman"/>
                <w:color w:val="000000"/>
                <w:highlight w:val="yellow"/>
              </w:rPr>
              <w:t xml:space="preserve"> </w:t>
            </w:r>
            <w:r w:rsidR="00A42147" w:rsidRPr="002C2241">
              <w:rPr>
                <w:rFonts w:ascii="Times New Roman" w:hAnsi="Times New Roman" w:cs="Times New Roman"/>
                <w:color w:val="000000"/>
                <w:highlight w:val="yellow"/>
              </w:rPr>
              <w:t>–</w:t>
            </w:r>
            <w:r w:rsidR="00BD2E11" w:rsidRPr="002C2241">
              <w:rPr>
                <w:rFonts w:ascii="Times New Roman" w:hAnsi="Times New Roman" w:cs="Times New Roman"/>
                <w:color w:val="000000"/>
                <w:highlight w:val="yellow"/>
              </w:rPr>
              <w:t xml:space="preserve"> 1</w:t>
            </w:r>
            <w:r w:rsidR="00A42147" w:rsidRPr="002C2241">
              <w:rPr>
                <w:rFonts w:ascii="Times New Roman" w:hAnsi="Times New Roman" w:cs="Times New Roman"/>
                <w:color w:val="000000"/>
                <w:highlight w:val="yellow"/>
              </w:rPr>
              <w:t>00.0</w:t>
            </w:r>
            <w:r w:rsidR="00BD2E11" w:rsidRPr="002C2241">
              <w:rPr>
                <w:rFonts w:ascii="Times New Roman" w:hAnsi="Times New Roman" w:cs="Times New Roman"/>
                <w:color w:val="000000"/>
                <w:highlight w:val="yellow"/>
              </w:rPr>
              <w:t>)</w:t>
            </w:r>
          </w:p>
        </w:tc>
        <w:tc>
          <w:tcPr>
            <w:tcW w:w="1218" w:type="dxa"/>
          </w:tcPr>
          <w:p w14:paraId="44780142" w14:textId="331FE33C" w:rsidR="00BD2E11" w:rsidRPr="00A713FD" w:rsidRDefault="00BD2E11" w:rsidP="00CE1AA5">
            <w:pPr>
              <w:spacing w:line="48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218" w:type="dxa"/>
            <w:vAlign w:val="center"/>
          </w:tcPr>
          <w:p w14:paraId="3547B971" w14:textId="303A37B6"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4 (13.3)</w:t>
            </w:r>
          </w:p>
        </w:tc>
        <w:tc>
          <w:tcPr>
            <w:tcW w:w="1937" w:type="dxa"/>
            <w:vAlign w:val="center"/>
          </w:tcPr>
          <w:p w14:paraId="1BA1F2F4"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MZXZ0Y2hlbmtvPC9BdXRob3I+PFllYXI+MjAwMTwvWWVh
cj48UmVjTnVtPjM0PC9SZWNOdW0+PERpc3BsYXlUZXh0PjxzdHlsZSBmYWNlPSJzdXBlcnNjcmlw
dCI+MzYsMzgsNDQsNDU8L3N0eWxlPjwvRGlzcGxheVRleHQ+PHJlY29yZD48cmVjLW51bWJlcj4z
NDwvcmVjLW51bWJlcj48Zm9yZWlnbi1rZXlzPjxrZXkgYXBwPSJFTiIgZGItaWQ9ImR2c3JyNXN6
YnM5YXdnZTAydGw1ZWQwZDJ6OXRwejBwcnY5cyIgdGltZXN0YW1wPSIwIj4zNDwva2V5PjwvZm9y
ZWlnbi1rZXlzPjxyZWYtdHlwZSBuYW1lPSJKb3VybmFsIEFydGljbGUiPjE3PC9yZWYtdHlwZT48
Y29udHJpYnV0b3JzPjxhdXRob3JzPjxhdXRob3I+TGV2dGNoZW5rbywgRS48L2F1dGhvcj48YXV0
aG9yPkxhaHksIEMuPC9hdXRob3I+PGF1dGhvcj5MZXZ5LCBKLjwvYXV0aG9yPjxhdXRob3I+SGFt
LCBILjwvYXV0aG9yPjxhdXRob3I+UGllcHN6LCBBLjwvYXV0aG9yPjwvYXV0aG9ycz48L2NvbnRy
aWJ1dG9ycz48YXV0aC1hZGRyZXNzPihMZXZ0Y2hlbmtvLCBMYWh5LCBMZXZ5LCBIYW0sIFBpZXBz
eikgRGVwYXJ0bWVudCBvZiBSYWRpb2lzb3RvcGVzLCBDSFUgU3QgUGllcnJlLCBBWiBWVUIsIDI5
MCBSdWUgSGF1dGUsIDEwMDAgQnJ1c3NlbHMsIEJlbGdpdW08L2F1dGgtYWRkcmVzcz48dGl0bGVz
Pjx0aXRsZT5UcmVhdG1lbnQgb2YgY2hpbGRyZW4gd2l0aCBhY3V0ZSBweWVsb25lcGhyaXRpczog
QSBwcm9zcGVjdGl2ZSByYW5kb21pemVkIHN0dWR5PC90aXRsZT48c2Vjb25kYXJ5LXRpdGxlPlBl
ZGlhdHJpYyBOZXBocm9sb2d5PC9zZWNvbmRhcnktdGl0bGU+PC90aXRsZXM+PHBhZ2VzPjg3OC04
ODQ8L3BhZ2VzPjx2b2x1bWU+MTY8L3ZvbHVtZT48bnVtYmVyPjExPC9udW1iZXI+PGRhdGVzPjx5
ZWFyPjIwMDE8L3llYXI+PC9kYXRlcz48YWNjZXNzaW9uLW51bT4zMzA0MDY0NTwvYWNjZXNzaW9u
LW51bT48dXJscz48cmVsYXRlZC11cmxzPjx1cmw+aHR0cDovL292aWRzcC5vdmlkLmNvbS9vdmlk
d2ViLmNnaT9UPUpTJmFtcDtDU0M9WSZhbXA7TkVXUz1OJmFtcDtQQUdFPWZ1bGx0ZXh0JmFtcDtE
PWVtZWQ4JmFtcDtBTj0zMzA0MDY0NTwvdXJsPjx1cmw+aHR0cDovL3NmeGV1MDguaG9zdGVkLmV4
bGlicmlzZ3JvdXAuY29tL3NndWw/c2lkPU9WSUQ6ZW1iYXNlJmFtcDtpZD1wbWlkOjExNjg1NTkz
JmFtcDtpZD1kb2k6MTAuMTAwNyUyRnMwMDQ2NzAxMDA2OTAmYW1wO2lzc249MDkzMS0wNDFYJmFt
cDtpc2JuPSZhbXA7dm9sdW1lPTE2JmFtcDtpc3N1ZT0xMSZhbXA7c3BhZ2U9ODc4JmFtcDtwYWdl
cz04NzgtODg0JmFtcDtkYXRlPTIwMDEmYW1wO3RpdGxlPVBlZGlhdHJpYytOZXBocm9sb2d5JmFt
cDthdGl0bGU9VHJlYXRtZW50K29mK2NoaWxkcmVuK3dpdGgrYWN1dGUrcHllbG9uZXBocml0aXMl
M0ErQStwcm9zcGVjdGl2ZStyYW5kb21pemVkK3N0dWR5JmFtcDthdWxhc3Q9TGV2dGNoZW5rbyZh
bXA7cGlkPSUzQ2F1dGhvciUzRUxldnRjaGVua28rRS4lM0JMYWh5K0MuJTNCTGV2eStKLiUzQkhh
bStILiUzQlBpZXBzeitBLiUzQyUyRmF1dGhvciUzRSUzQ0FOJTNFMzMwNDA2NDU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k1vbnRpbmk8L0F1
dGhvcj48WWVhcj4yMDA3PC9ZZWFyPjxSZWNOdW0+MzY8L1JlY051bT48cmVjb3JkPjxyZWMtbnVt
YmVyPjM2PC9yZWMtbnVtYmVyPjxmb3JlaWduLWtleXM+PGtleSBhcHA9IkVOIiBkYi1pZD0iZHZz
cnI1c3piczlhd2dlMDJ0bDVlZDBkMno5dHB6MHBydjlzIiB0aW1lc3RhbXA9IjAiPjM2PC9rZXk+
PC9mb3JlaWduLWtleXM+PHJlZi10eXBlIG5hbWU9IkpvdXJuYWwgQXJ0aWNsZSI+MTc8L3JlZi10
eXBlPjxjb250cmlidXRvcnM+PGF1dGhvcnM+PGF1dGhvcj5Nb250aW5pLCBHLjwvYXV0aG9yPjxh
dXRob3I+VG9mZm9sbywgQS48L2F1dGhvcj48YXV0aG9yPlp1Y2NoZXR0YSwgUC48L2F1dGhvcj48
YXV0aG9yPkRhbGwmYXBvcztBbWljbywgUi48L2F1dGhvcj48YXV0aG9yPkdvYmJlciwgRC48L2F1
dGhvcj48YXV0aG9yPkNhbGRlcmFuLCBBLjwvYXV0aG9yPjxhdXRob3I+TWFzY2hpbywgRi48L2F1
dGhvcj48YXV0aG9yPlBhdmFuZWxsbywgTC48L2F1dGhvcj48YXV0aG9yPk1vbGluYXJpLCBQLiBQ
LjwvYXV0aG9yPjxhdXRob3I+U2NvcnJhbm8sIEQuPC9hdXRob3I+PGF1dGhvcj5aYW5jaGV0dGEs
IFMuPC9hdXRob3I+PGF1dGhvcj5DYXNzYXIsIFcuPC9hdXRob3I+PGF1dGhvcj5Ccmlzb3R0bywg
UC48L2F1dGhvcj48YXV0aG9yPkNvcnNpbmksIEEuPC9hdXRob3I+PGF1dGhvcj5TYXJ0b3JpLCBT
LjwvYXV0aG9yPjxhdXRob3I+RGEgRGFsdCwgTC48L2F1dGhvcj48YXV0aG9yPk11cmVyLCBMLjwv
YXV0aG9yPjxhdXRob3I+WmFjY2hlbGxvLCBHLjwvYXV0aG9yPjwvYXV0aG9ycz48L2NvbnRyaWJ1
dG9ycz48YXV0aC1hZGRyZXNzPihNb250aW5pLCBTYXJ0b3JpLCBNdXJlciwgWmFjY2hlbGxvKSBO
ZXBocm9sb2d5LCBEaWFseXNpcywgYW5kIFRyYW5zcGxhbnQgVW5pdCwgUGFlZGlhdHJpYyBEZXBh
cnRtZW50LCBBemllbmRhIE9zcGVkYWxpZXJhLVVuaXZlcnNpdHkgb2YgUGFkdWEsIDM1MTI4IFBh
ZHVhLCBJdGFseSAoVG9mZm9sbykgUGFlZGlhdHJpYyBVbml0LCBPZGVyem8gSG9zcGl0YWwsIEl0
YWx5IChadWNjaGV0dGEpIE51Y2xlYXIgTWVkaWNpbmUgRGVwYXJ0bWVudCwgQXppZW5kYSBPc3Bl
ZGFsaWVyYS1Vbml2ZXJzaXR5IG9mIFBhZHVhLCBJdGFseSAoRGFsbCZhcG9zO0FtaWNvKSBQYWVk
aWF0cmljIFVuaXQsIFRoaWVuZSBIb3NwaXRhbCwgSXRhbHkgKEdvYmJlcikgRXBpZGVtaW9sb2d5
IFVuaXQsIEF6aWVuZGEgT3NwZWRhbGllcmEtVW5pdmVyc2l0eSBvZiBQYWR1YSwgSXRhbHkgKENh
bGRlcmFuKSBTYW4gRG9uYSBkaSBQaWF2ZSwgVmVuaWNlLCBJdGFseSAoTWFzY2hpbykgUGFlZGlh
dHJpYyBVbml0LCBNZXN0cmUgSG9zcGl0YWwsIEl0YWx5IChQYXZhbmVsbG8pIFBhZWRpYXRyaWMg
VW5pdCwgQ2FzdGVsZnJhbmNvIFZlbmV0byBIb3NwaXRhbCwgSXRhbHkgKE1vbGluYXJpKSBQYWVk
aWF0cmljIFVuaXQsIEJvbG9nbmEgSG9zcGl0YWwsIEl0YWx5IChTY29ycmFubykgUGFlZGlhdHJp
YyBVbml0LCBCZWxsdW5vIEhvc3BpdGFsLCBJdGFseSAoWmFuY2hldHRhKSBQYWVkaWF0cmljIFVu
aXQsIFNvYXZlIEhvc3BpdGFsLCBJdGFseSAoQ2Fzc2FyKSBQYWVkaWF0cmljIFVuaXQsIEJvbHph
bm8gSG9zcGl0YWwsIEl0YWx5IChCcmlzb3R0bykgUGFlZGlhdHJpYyBVbml0LCBNb250ZWJlbGx1
bmEgSG9zcGl0YWwsIEl0YWx5IChDb3JzaW5pKSBQYWVkaWF0cmljIFVuaXQsIEJlbnRpdm9nbGlv
LCBJdGFseSAoRGEgRGFsdCkgRW1lcmdlbmN5IFVuaXQsIFBhZWRpYXRyaWMgRGVwYXJ0bWVudCwg
QXppZW5kYSBPc3BlZGFsaWVyYS1Vbml2ZXJzaXR5IG9mIFBhZHVhLCBJdGFseTwvYXV0aC1hZGRy
ZXNzPjx0aXRsZXM+PHRpdGxlPkFudGliaW90aWMgdHJlYXRtZW50IGZvciBweWVsb25lcGhyaXRp
cyBpbiBjaGlsZHJlbjogTXVsdGljZW50cmUgcmFuZG9taXNlZCBjb250cm9sbGVkIG5vbi1pbmZl
cmlvcml0eSB0cmlhbDwvdGl0bGU+PHNlY29uZGFyeS10aXRsZT5Ccml0aXNoIE1lZGljYWwgSm91
cm5hbDwvc2Vjb25kYXJ5LXRpdGxlPjwvdGl0bGVzPjxwYWdlcz4zODYtMzg4PC9wYWdlcz48dm9s
dW1lPjMzNTwvdm9sdW1lPjxudW1iZXI+NzYxNjwvbnVtYmVyPjxkYXRlcz48eWVhcj4yMDA3PC95
ZWFyPjxwdWItZGF0ZXM+PGRhdGU+MjUgQXVnPC9kYXRlPjwvcHViLWRhdGVzPjwvZGF0ZXM+PGFj
Y2Vzc2lvbi1udW0+NDczNTkzMTc8L2FjY2Vzc2lvbi1udW0+PHVybHM+PHJlbGF0ZWQtdXJscz48
dXJsPmh0dHA6Ly9vdmlkc3Aub3ZpZC5jb20vb3ZpZHdlYi5jZ2k/VD1KUyZhbXA7Q1NDPVkmYW1w
O05FV1M9TiZhbXA7UEFHRT1mdWxsdGV4dCZhbXA7RD1lbWVkMTEmYW1wO0FOPTQ3MzU5MzE3PC91
cmw+PHVybD5odHRwOi8vc2Z4ZXUwOC5ob3N0ZWQuZXhsaWJyaXNncm91cC5jb20vc2d1bD9zaWQ9
T1ZJRDplbWJhc2UmYW1wO2lkPXBtaWQ6MTc2MTEyMzImYW1wO2lkPWRvaToxMC4xMTM2JTJGYm1q
LjM5MjQ0LjY5MjQ0Mi41NSZhbXA7aXNzbj0wOTU5LTgxNDYmYW1wO2lzYm49JmFtcDt2b2x1bWU9
MzM1JmFtcDtpc3N1ZT03NjE2JmFtcDtzcGFnZT0zODYmYW1wO3BhZ2VzPTM4Ni0zODgmYW1wO2Rh
dGU9MjAwNyZhbXA7dGl0bGU9QnJpdGlzaCtNZWRpY2FsK0pvdXJuYWwmYW1wO2F0aXRsZT1BbnRp
YmlvdGljK3RyZWF0bWVudCtmb3IrcHllbG9uZXBocml0aXMraW4rY2hpbGRyZW4lM0ErTXVsdGlj
ZW50cmUrcmFuZG9taXNlZCtjb250cm9sbGVkK25vbi1pbmZlcmlvcml0eSt0cmlhbCZhbXA7YXVs
YXN0PU1vbnRpbmkmYW1wO3BpZD0lM0NhdXRob3IlM0VNb250aW5pK0cuJTNCVG9mZm9sbytBLiUz
Qlp1Y2NoZXR0YStQLiUzQkRhbGwlMjdBbWljbytSLiUzQkdvYmJlcitELiUzQkNhbGRlcmFuK0Eu
JTNCTWFzY2hpbytGLiUzQlBhdmFuZWxsbytMLiUzQk1vbGluYXJpK1AuUC4lM0JTY29ycmFubytE
LiUzQlphbmNoZXR0YStTLiUzQkNhc3NhcitXLiUzQkJyaXNvdHRvK1AuJTNCQ29yc2luaStBLiUz
QlNhcnRvcmkrUy4lM0JEYStEYWx0K0wuJTNCTXVyZXIrTC4lM0JaYWNjaGVsbG8rRy4lM0MlMkZh
dXRob3IlM0UlM0NBTiUzRTQ3MzU5MzE3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Ub3Bvcm92c2tpPC9BdXRob3I+PFllYXI+MTk5MjwvWWVh
cj48UmVjTnVtPjQzPC9SZWNOdW0+PHJlY29yZD48cmVjLW51bWJlcj40MzwvcmVjLW51bWJlcj48
Zm9yZWlnbi1rZXlzPjxrZXkgYXBwPSJFTiIgZGItaWQ9ImR2c3JyNXN6YnM5YXdnZTAydGw1ZWQw
ZDJ6OXRwejBwcnY5cyIgdGltZXN0YW1wPSIwIj40Mzwva2V5PjwvZm9yZWlnbi1rZXlzPjxyZWYt
dHlwZSBuYW1lPSJKb3VybmFsIEFydGljbGUiPjE3PC9yZWYtdHlwZT48Y29udHJpYnV0b3JzPjxh
dXRob3JzPjxhdXRob3I+VG9wb3JvdnNraSwgSi48L2F1dGhvcj48YXV0aG9yPlN0ZWZmZW5zLCBM
LjwvYXV0aG9yPjxhdXRob3I+Tm9hY2ssIE0uPC9hdXRob3I+PGF1dGhvcj5LcmFueiwgQS48L2F1
dGhvcj48YXV0aG9yPkJ1cmRlc2thLCBBLjwvYXV0aG9yPjxhdXRob3I+S2lzc2xpbmcsIE0uPC9h
dXRob3I+PC9hdXRob3JzPjwvY29udHJpYnV0b3JzPjxhdXRoLWFkZHJlc3M+VG9wb3JvdnNraSxK
LiBQYWVkaWF0cmljIERlcGFydG1lbnQsIFNhbnRhIENhc2EgZGUgTWlzZXJpY29yZGlhIEhvc3Bp
dGFsLCBTYW8gUGF1bG8sIEJyYXppbC48L2F1dGgtYWRkcmVzcz48dGl0bGVzPjx0aXRsZT5FZmZl
Y3RpdmVuZXNzIG9mIGNlZmV0YW1ldCBwaXZveGlsIGluIHRoZSB0cmVhdG1lbnQgb2YgcHllbG9u
ZXBocml0aXMgaW4gY2hpbGRyZW48L3RpdGxlPjxzZWNvbmRhcnktdGl0bGU+Sm91cm5hbCBvZiBJ
bnRlcm5hdGlvbmFsIE1lZGljYWwgUmVzZWFyY2g8L3NlY29uZGFyeS10aXRsZT48L3RpdGxlcz48
cGFnZXM+ODctOTM8L3BhZ2VzPjx2b2x1bWU+MjA8L3ZvbHVtZT48bnVtYmVyPjE8L251bWJlcj48
ZGF0ZXM+PHllYXI+MTk5MjwveWVhcj48L2RhdGVzPjxhY2Nlc3Npb24tbnVtPjE1Njg1MjM8L2Fj
Y2Vzc2lvbi1udW0+PHdvcmstdHlwZT5DbGluaWNhbCBUcmlhbCYjeEQ7Q29tcGFyYXRpdmUgU3R1
ZHkmI3hEO1JhbmRvbWl6ZWQgQ29udHJvbGxlZCBUcmlhbDwvd29yay10eXBlPjx1cmxzPjxyZWxh
dGVkLXVybHM+PHVybD5odHRwOi8vb3ZpZHNwLm92aWQuY29tL292aWR3ZWIuY2dpP1Q9SlMmYW1w
O0NTQz1ZJmFtcDtORVdTPU4mYW1wO1BBR0U9ZnVsbHRleHQmYW1wO0Q9bWVkMyZhbXA7QU49MTU2
ODUyMzwvdXJsPjx1cmw+aHR0cDovL3NmeGV1MDguaG9zdGVkLmV4bGlicmlzZ3JvdXAuY29tL3Nn
dWw/c2lkPU9WSUQ6bWVkbGluZSZhbXA7aWQ9cG1pZDoxNTY4NTIzJmFtcDtpZD1kb2k6JmFtcDtp
c3NuPTAzMDAtMDYwNSZhbXA7aXNibj0mYW1wO3ZvbHVtZT0yMCZhbXA7aXNzdWU9MSZhbXA7c3Bh
Z2U9ODcmYW1wO3BhZ2VzPTg3LTkzJmFtcDtkYXRlPTE5OTImYW1wO3RpdGxlPUpvdXJuYWwrb2Yr
SW50ZXJuYXRpb25hbCtNZWRpY2FsK1Jlc2VhcmNoJmFtcDthdGl0bGU9RWZmZWN0aXZlbmVzcytv
ZitjZWZldGFtZXQrcGl2b3hpbCtpbit0aGUrdHJlYXRtZW50K29mK3B5ZWxvbmVwaHJpdGlzK2lu
K2NoaWxkcmVuLiZhbXA7YXVsYXN0PVRvcG9yb3Zza2kmYW1wO3BpZD0lM0NhdXRob3IlM0VUb3Bv
cm92c2tpK0olM0JTdGVmZmVucytMJTNCTm9hY2srTSUzQktyYW56K0ElM0JCdXJkZXNrYStBJTNC
S2lzc2xpbmcrTSUzQyUyRmF1dGhvciUzRSUzQ0FOJTNFMTU2ODUyMyUzQyUyRkFOJTNFJTNDRFQl
M0VDbGluaWNhbCtUcmlhbCUzQyUyRkRUJTNFPC91cmw+PC9yZWxhdGVkLXVybHM+PC91cmxzPjxy
ZW1vdGUtZGF0YWJhc2UtbmFtZT5NRURMSU5FPC9yZW1vdGUtZGF0YWJhc2UtbmFtZT48cmVtb3Rl
LWRhdGFiYXNlLXByb3ZpZGVyPk92aWQgVGVjaG5vbG9naWVzPC9yZW1vdGUtZGF0YWJhc2UtcHJv
dmlkZXI+PC9yZWNvcmQ+PC9DaXRlPjxDaXRlPjxBdXRob3I+VGFwYW5leWEtT2xhcm48L0F1dGhv
cj48WWVhcj4xOTk5PC9ZZWFyPjxSZWNOdW0+NDI8L1JlY051bT48cmVjb3JkPjxyZWMtbnVtYmVy
PjQyPC9yZWMtbnVtYmVyPjxmb3JlaWduLWtleXM+PGtleSBhcHA9IkVOIiBkYi1pZD0iZHZzcnI1
c3piczlhd2dlMDJ0bDVlZDBkMno5dHB6MHBydjlzIiB0aW1lc3RhbXA9IjAiPjQyPC9rZXk+PC9m
b3JlaWduLWtleXM+PHJlZi10eXBlIG5hbWU9IkpvdXJuYWwgQXJ0aWNsZSI+MTc8L3JlZi10eXBl
Pjxjb250cmlidXRvcnM+PGF1dGhvcnM+PGF1dGhvcj5UYXBhbmV5YS1PbGFybiwgQy48L2F1dGhv
cj48YXV0aG9yPlRhcGFuZXlhLU9sYXJuLCBXLjwvYXV0aG9yPjxhdXRob3I+UGl0YXlhbW9ybndv
bmcsIFYuPC9hdXRob3I+PGF1dGhvcj5QZXRjaHRob25nLCBULjwvYXV0aG9yPjxhdXRob3I+VGFu
Z25hcmFyYXRjaGFraXQsIEsuPC9hdXRob3I+PC9hdXRob3JzPjwvY29udHJpYnV0b3JzPjxhdXRo
LWFkZHJlc3M+VGFwYW5leWEtT2xhcm4sQy4gRGVwYXJ0bWVudCBvZiBQZWRpYXRyaWNzLCBGYWN1
bHR5IG9mIE1lZGljaW5lLCBSYW1hdGhpYm9kaSBIb3NwaXRhbCwgTWFoaWRvbCBVbml2ZXJzaXR5
LCBCYW5na29rLCBUaGFpbGFuZC48L2F1dGgtYWRkcmVzcz48dGl0bGVzPjx0aXRsZT5TaW5nbGUg
ZGFpbHkgZG9zZSBvZiBnZW50YW1pY2luIGluIHRoZSB0cmVhdG1lbnQgb2YgcGVkaWF0cmljIHVy
aW5hcnkgdHJhY3QgaW5mZWN0aW9uPC90aXRsZT48c2Vjb25kYXJ5LXRpdGxlPkpvdXJuYWwgb2Yg
dGhlIE1lZGljYWwgQXNzb2NpYXRpb24gb2YgVGhhaWxhbmQ8L3NlY29uZGFyeS10aXRsZT48L3Rp
dGxlcz48cGFnZXM+UzkzLTc8L3BhZ2VzPjx2b2x1bWU+ODIgU3VwcGwgMTwvdm9sdW1lPjxkYXRl
cz48eWVhcj4xOTk5PC95ZWFyPjwvZGF0ZXM+PGFjY2Vzc2lvbi1udW0+MTA3MzA1MjY8L2FjY2Vz
c2lvbi1udW0+PHdvcmstdHlwZT5DbGluaWNhbCBUcmlhbCYjeEQ7UmFuZG9taXplZCBDb250cm9s
bGVkIFRyaWFsPC93b3JrLXR5cGU+PHVybHM+PHJlbGF0ZWQtdXJscz48dXJsPmh0dHA6Ly9vdmlk
c3Aub3ZpZC5jb20vb3ZpZHdlYi5jZ2k/VD1KUyZhbXA7Q1NDPVkmYW1wO05FV1M9TiZhbXA7UEFH
RT1mdWxsdGV4dCZhbXA7RD1tZWQ0JmFtcDtBTj0xMDczMDUyNjwvdXJsPjx1cmw+aHR0cDovL3Nm
eGV1MDguaG9zdGVkLmV4bGlicmlzZ3JvdXAuY29tL3NndWw/c2lkPU9WSUQ6bWVkbGluZSZhbXA7
aWQ9cG1pZDoxMDczMDUyNiZhbXA7aWQ9ZG9pOiZhbXA7aXNzbj0wMTI1LTIyMDgmYW1wO2lzYm49
JmFtcDt2b2x1bWU9ODImYW1wO2lzc3VlPTEmYW1wO3NwYWdlPVM5MyZhbXA7cGFnZXM9UzkzLTcm
YW1wO2RhdGU9MTk5OSZhbXA7dGl0bGU9Sm91cm5hbCtvZit0aGUrTWVkaWNhbCtBc3NvY2lhdGlv
bitvZitUaGFpbGFuZCZhbXA7YXRpdGxlPVNpbmdsZStkYWlseStkb3NlK29mK2dlbnRhbWljaW4r
aW4rdGhlK3RyZWF0bWVudCtvZitwZWRpYXRyaWMrdXJpbmFyeSt0cmFjdCtpbmZlY3Rpb24uJmFt
cDthdWxhc3Q9VGFwYW5leWEtT2xhcm4mYW1wO3BpZD0lM0NhdXRob3IlM0VUYXBhbmV5YS1PbGFy
bitDJTNCVGFwYW5leWEtT2xhcm4rVyUzQlBpdGF5YW1vcm53b25nK1YlM0JQZXRjaHRob25nK1Ql
M0JUYW5nbmFyYXJhdGNoYWtpdCtLJTNDJTJGYXV0aG9yJTNFJTNDQU4lM0UxMDczMDUyNiUzQyUy
RkFOJTNFJTNDRFQlM0VDbGluaWNhbCtUcmlhbCUzQyUyRkRUJTNFPC91cmw+PC9yZWxhdGVkLXVy
bHM+PC91cmxzPjxyZW1vdGUtZGF0YWJhc2UtbmFtZT5NRURMSU5FPC9yZW1vdGUtZGF0YWJhc2Ut
bmFtZT48cmVtb3RlLWRhdGFiYXNlLXByb3ZpZGVyPk92aWQgVGVjaG5vbG9naWVzPC9yZW1vdGUt
ZGF0YWJhc2UtcHJvdmlkZXI+PC9yZWNvcmQ+PC9DaXRlPjwvRW5kTm90ZT5=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MZXZ0Y2hlbmtvPC9BdXRob3I+PFllYXI+MjAwMTwvWWVh
cj48UmVjTnVtPjM0PC9SZWNOdW0+PERpc3BsYXlUZXh0PjxzdHlsZSBmYWNlPSJzdXBlcnNjcmlw
dCI+MzYsMzgsNDQsNDU8L3N0eWxlPjwvRGlzcGxheVRleHQ+PHJlY29yZD48cmVjLW51bWJlcj4z
NDwvcmVjLW51bWJlcj48Zm9yZWlnbi1rZXlzPjxrZXkgYXBwPSJFTiIgZGItaWQ9ImR2c3JyNXN6
YnM5YXdnZTAydGw1ZWQwZDJ6OXRwejBwcnY5cyIgdGltZXN0YW1wPSIwIj4zNDwva2V5PjwvZm9y
ZWlnbi1rZXlzPjxyZWYtdHlwZSBuYW1lPSJKb3VybmFsIEFydGljbGUiPjE3PC9yZWYtdHlwZT48
Y29udHJpYnV0b3JzPjxhdXRob3JzPjxhdXRob3I+TGV2dGNoZW5rbywgRS48L2F1dGhvcj48YXV0
aG9yPkxhaHksIEMuPC9hdXRob3I+PGF1dGhvcj5MZXZ5LCBKLjwvYXV0aG9yPjxhdXRob3I+SGFt
LCBILjwvYXV0aG9yPjxhdXRob3I+UGllcHN6LCBBLjwvYXV0aG9yPjwvYXV0aG9ycz48L2NvbnRy
aWJ1dG9ycz48YXV0aC1hZGRyZXNzPihMZXZ0Y2hlbmtvLCBMYWh5LCBMZXZ5LCBIYW0sIFBpZXBz
eikgRGVwYXJ0bWVudCBvZiBSYWRpb2lzb3RvcGVzLCBDSFUgU3QgUGllcnJlLCBBWiBWVUIsIDI5
MCBSdWUgSGF1dGUsIDEwMDAgQnJ1c3NlbHMsIEJlbGdpdW08L2F1dGgtYWRkcmVzcz48dGl0bGVz
Pjx0aXRsZT5UcmVhdG1lbnQgb2YgY2hpbGRyZW4gd2l0aCBhY3V0ZSBweWVsb25lcGhyaXRpczog
QSBwcm9zcGVjdGl2ZSByYW5kb21pemVkIHN0dWR5PC90aXRsZT48c2Vjb25kYXJ5LXRpdGxlPlBl
ZGlhdHJpYyBOZXBocm9sb2d5PC9zZWNvbmRhcnktdGl0bGU+PC90aXRsZXM+PHBhZ2VzPjg3OC04
ODQ8L3BhZ2VzPjx2b2x1bWU+MTY8L3ZvbHVtZT48bnVtYmVyPjExPC9udW1iZXI+PGRhdGVzPjx5
ZWFyPjIwMDE8L3llYXI+PC9kYXRlcz48YWNjZXNzaW9uLW51bT4zMzA0MDY0NTwvYWNjZXNzaW9u
LW51bT48dXJscz48cmVsYXRlZC11cmxzPjx1cmw+aHR0cDovL292aWRzcC5vdmlkLmNvbS9vdmlk
d2ViLmNnaT9UPUpTJmFtcDtDU0M9WSZhbXA7TkVXUz1OJmFtcDtQQUdFPWZ1bGx0ZXh0JmFtcDtE
PWVtZWQ4JmFtcDtBTj0zMzA0MDY0NTwvdXJsPjx1cmw+aHR0cDovL3NmeGV1MDguaG9zdGVkLmV4
bGlicmlzZ3JvdXAuY29tL3NndWw/c2lkPU9WSUQ6ZW1iYXNlJmFtcDtpZD1wbWlkOjExNjg1NTkz
JmFtcDtpZD1kb2k6MTAuMTAwNyUyRnMwMDQ2NzAxMDA2OTAmYW1wO2lzc249MDkzMS0wNDFYJmFt
cDtpc2JuPSZhbXA7dm9sdW1lPTE2JmFtcDtpc3N1ZT0xMSZhbXA7c3BhZ2U9ODc4JmFtcDtwYWdl
cz04NzgtODg0JmFtcDtkYXRlPTIwMDEmYW1wO3RpdGxlPVBlZGlhdHJpYytOZXBocm9sb2d5JmFt
cDthdGl0bGU9VHJlYXRtZW50K29mK2NoaWxkcmVuK3dpdGgrYWN1dGUrcHllbG9uZXBocml0aXMl
M0ErQStwcm9zcGVjdGl2ZStyYW5kb21pemVkK3N0dWR5JmFtcDthdWxhc3Q9TGV2dGNoZW5rbyZh
bXA7cGlkPSUzQ2F1dGhvciUzRUxldnRjaGVua28rRS4lM0JMYWh5K0MuJTNCTGV2eStKLiUzQkhh
bStILiUzQlBpZXBzeitBLiUzQyUyRmF1dGhvciUzRSUzQ0FOJTNFMzMwNDA2NDU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k1vbnRpbmk8L0F1
dGhvcj48WWVhcj4yMDA3PC9ZZWFyPjxSZWNOdW0+MzY8L1JlY051bT48cmVjb3JkPjxyZWMtbnVt
YmVyPjM2PC9yZWMtbnVtYmVyPjxmb3JlaWduLWtleXM+PGtleSBhcHA9IkVOIiBkYi1pZD0iZHZz
cnI1c3piczlhd2dlMDJ0bDVlZDBkMno5dHB6MHBydjlzIiB0aW1lc3RhbXA9IjAiPjM2PC9rZXk+
PC9mb3JlaWduLWtleXM+PHJlZi10eXBlIG5hbWU9IkpvdXJuYWwgQXJ0aWNsZSI+MTc8L3JlZi10
eXBlPjxjb250cmlidXRvcnM+PGF1dGhvcnM+PGF1dGhvcj5Nb250aW5pLCBHLjwvYXV0aG9yPjxh
dXRob3I+VG9mZm9sbywgQS48L2F1dGhvcj48YXV0aG9yPlp1Y2NoZXR0YSwgUC48L2F1dGhvcj48
YXV0aG9yPkRhbGwmYXBvcztBbWljbywgUi48L2F1dGhvcj48YXV0aG9yPkdvYmJlciwgRC48L2F1
dGhvcj48YXV0aG9yPkNhbGRlcmFuLCBBLjwvYXV0aG9yPjxhdXRob3I+TWFzY2hpbywgRi48L2F1
dGhvcj48YXV0aG9yPlBhdmFuZWxsbywgTC48L2F1dGhvcj48YXV0aG9yPk1vbGluYXJpLCBQLiBQ
LjwvYXV0aG9yPjxhdXRob3I+U2NvcnJhbm8sIEQuPC9hdXRob3I+PGF1dGhvcj5aYW5jaGV0dGEs
IFMuPC9hdXRob3I+PGF1dGhvcj5DYXNzYXIsIFcuPC9hdXRob3I+PGF1dGhvcj5Ccmlzb3R0bywg
UC48L2F1dGhvcj48YXV0aG9yPkNvcnNpbmksIEEuPC9hdXRob3I+PGF1dGhvcj5TYXJ0b3JpLCBT
LjwvYXV0aG9yPjxhdXRob3I+RGEgRGFsdCwgTC48L2F1dGhvcj48YXV0aG9yPk11cmVyLCBMLjwv
YXV0aG9yPjxhdXRob3I+WmFjY2hlbGxvLCBHLjwvYXV0aG9yPjwvYXV0aG9ycz48L2NvbnRyaWJ1
dG9ycz48YXV0aC1hZGRyZXNzPihNb250aW5pLCBTYXJ0b3JpLCBNdXJlciwgWmFjY2hlbGxvKSBO
ZXBocm9sb2d5LCBEaWFseXNpcywgYW5kIFRyYW5zcGxhbnQgVW5pdCwgUGFlZGlhdHJpYyBEZXBh
cnRtZW50LCBBemllbmRhIE9zcGVkYWxpZXJhLVVuaXZlcnNpdHkgb2YgUGFkdWEsIDM1MTI4IFBh
ZHVhLCBJdGFseSAoVG9mZm9sbykgUGFlZGlhdHJpYyBVbml0LCBPZGVyem8gSG9zcGl0YWwsIEl0
YWx5IChadWNjaGV0dGEpIE51Y2xlYXIgTWVkaWNpbmUgRGVwYXJ0bWVudCwgQXppZW5kYSBPc3Bl
ZGFsaWVyYS1Vbml2ZXJzaXR5IG9mIFBhZHVhLCBJdGFseSAoRGFsbCZhcG9zO0FtaWNvKSBQYWVk
aWF0cmljIFVuaXQsIFRoaWVuZSBIb3NwaXRhbCwgSXRhbHkgKEdvYmJlcikgRXBpZGVtaW9sb2d5
IFVuaXQsIEF6aWVuZGEgT3NwZWRhbGllcmEtVW5pdmVyc2l0eSBvZiBQYWR1YSwgSXRhbHkgKENh
bGRlcmFuKSBTYW4gRG9uYSBkaSBQaWF2ZSwgVmVuaWNlLCBJdGFseSAoTWFzY2hpbykgUGFlZGlh
dHJpYyBVbml0LCBNZXN0cmUgSG9zcGl0YWwsIEl0YWx5IChQYXZhbmVsbG8pIFBhZWRpYXRyaWMg
VW5pdCwgQ2FzdGVsZnJhbmNvIFZlbmV0byBIb3NwaXRhbCwgSXRhbHkgKE1vbGluYXJpKSBQYWVk
aWF0cmljIFVuaXQsIEJvbG9nbmEgSG9zcGl0YWwsIEl0YWx5IChTY29ycmFubykgUGFlZGlhdHJp
YyBVbml0LCBCZWxsdW5vIEhvc3BpdGFsLCBJdGFseSAoWmFuY2hldHRhKSBQYWVkaWF0cmljIFVu
aXQsIFNvYXZlIEhvc3BpdGFsLCBJdGFseSAoQ2Fzc2FyKSBQYWVkaWF0cmljIFVuaXQsIEJvbHph
bm8gSG9zcGl0YWwsIEl0YWx5IChCcmlzb3R0bykgUGFlZGlhdHJpYyBVbml0LCBNb250ZWJlbGx1
bmEgSG9zcGl0YWwsIEl0YWx5IChDb3JzaW5pKSBQYWVkaWF0cmljIFVuaXQsIEJlbnRpdm9nbGlv
LCBJdGFseSAoRGEgRGFsdCkgRW1lcmdlbmN5IFVuaXQsIFBhZWRpYXRyaWMgRGVwYXJ0bWVudCwg
QXppZW5kYSBPc3BlZGFsaWVyYS1Vbml2ZXJzaXR5IG9mIFBhZHVhLCBJdGFseTwvYXV0aC1hZGRy
ZXNzPjx0aXRsZXM+PHRpdGxlPkFudGliaW90aWMgdHJlYXRtZW50IGZvciBweWVsb25lcGhyaXRp
cyBpbiBjaGlsZHJlbjogTXVsdGljZW50cmUgcmFuZG9taXNlZCBjb250cm9sbGVkIG5vbi1pbmZl
cmlvcml0eSB0cmlhbDwvdGl0bGU+PHNlY29uZGFyeS10aXRsZT5Ccml0aXNoIE1lZGljYWwgSm91
cm5hbDwvc2Vjb25kYXJ5LXRpdGxlPjwvdGl0bGVzPjxwYWdlcz4zODYtMzg4PC9wYWdlcz48dm9s
dW1lPjMzNTwvdm9sdW1lPjxudW1iZXI+NzYxNjwvbnVtYmVyPjxkYXRlcz48eWVhcj4yMDA3PC95
ZWFyPjxwdWItZGF0ZXM+PGRhdGU+MjUgQXVnPC9kYXRlPjwvcHViLWRhdGVzPjwvZGF0ZXM+PGFj
Y2Vzc2lvbi1udW0+NDczNTkzMTc8L2FjY2Vzc2lvbi1udW0+PHVybHM+PHJlbGF0ZWQtdXJscz48
dXJsPmh0dHA6Ly9vdmlkc3Aub3ZpZC5jb20vb3ZpZHdlYi5jZ2k/VD1KUyZhbXA7Q1NDPVkmYW1w
O05FV1M9TiZhbXA7UEFHRT1mdWxsdGV4dCZhbXA7RD1lbWVkMTEmYW1wO0FOPTQ3MzU5MzE3PC91
cmw+PHVybD5odHRwOi8vc2Z4ZXUwOC5ob3N0ZWQuZXhsaWJyaXNncm91cC5jb20vc2d1bD9zaWQ9
T1ZJRDplbWJhc2UmYW1wO2lkPXBtaWQ6MTc2MTEyMzImYW1wO2lkPWRvaToxMC4xMTM2JTJGYm1q
LjM5MjQ0LjY5MjQ0Mi41NSZhbXA7aXNzbj0wOTU5LTgxNDYmYW1wO2lzYm49JmFtcDt2b2x1bWU9
MzM1JmFtcDtpc3N1ZT03NjE2JmFtcDtzcGFnZT0zODYmYW1wO3BhZ2VzPTM4Ni0zODgmYW1wO2Rh
dGU9MjAwNyZhbXA7dGl0bGU9QnJpdGlzaCtNZWRpY2FsK0pvdXJuYWwmYW1wO2F0aXRsZT1BbnRp
YmlvdGljK3RyZWF0bWVudCtmb3IrcHllbG9uZXBocml0aXMraW4rY2hpbGRyZW4lM0ErTXVsdGlj
ZW50cmUrcmFuZG9taXNlZCtjb250cm9sbGVkK25vbi1pbmZlcmlvcml0eSt0cmlhbCZhbXA7YXVs
YXN0PU1vbnRpbmkmYW1wO3BpZD0lM0NhdXRob3IlM0VNb250aW5pK0cuJTNCVG9mZm9sbytBLiUz
Qlp1Y2NoZXR0YStQLiUzQkRhbGwlMjdBbWljbytSLiUzQkdvYmJlcitELiUzQkNhbGRlcmFuK0Eu
JTNCTWFzY2hpbytGLiUzQlBhdmFuZWxsbytMLiUzQk1vbGluYXJpK1AuUC4lM0JTY29ycmFubytE
LiUzQlphbmNoZXR0YStTLiUzQkNhc3NhcitXLiUzQkJyaXNvdHRvK1AuJTNCQ29yc2luaStBLiUz
QlNhcnRvcmkrUy4lM0JEYStEYWx0K0wuJTNCTXVyZXIrTC4lM0JaYWNjaGVsbG8rRy4lM0MlMkZh
dXRob3IlM0UlM0NBTiUzRTQ3MzU5MzE3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Ub3Bvcm92c2tpPC9BdXRob3I+PFllYXI+MTk5MjwvWWVh
cj48UmVjTnVtPjQzPC9SZWNOdW0+PHJlY29yZD48cmVjLW51bWJlcj40MzwvcmVjLW51bWJlcj48
Zm9yZWlnbi1rZXlzPjxrZXkgYXBwPSJFTiIgZGItaWQ9ImR2c3JyNXN6YnM5YXdnZTAydGw1ZWQw
ZDJ6OXRwejBwcnY5cyIgdGltZXN0YW1wPSIwIj40Mzwva2V5PjwvZm9yZWlnbi1rZXlzPjxyZWYt
dHlwZSBuYW1lPSJKb3VybmFsIEFydGljbGUiPjE3PC9yZWYtdHlwZT48Y29udHJpYnV0b3JzPjxh
dXRob3JzPjxhdXRob3I+VG9wb3JvdnNraSwgSi48L2F1dGhvcj48YXV0aG9yPlN0ZWZmZW5zLCBM
LjwvYXV0aG9yPjxhdXRob3I+Tm9hY2ssIE0uPC9hdXRob3I+PGF1dGhvcj5LcmFueiwgQS48L2F1
dGhvcj48YXV0aG9yPkJ1cmRlc2thLCBBLjwvYXV0aG9yPjxhdXRob3I+S2lzc2xpbmcsIE0uPC9h
dXRob3I+PC9hdXRob3JzPjwvY29udHJpYnV0b3JzPjxhdXRoLWFkZHJlc3M+VG9wb3JvdnNraSxK
LiBQYWVkaWF0cmljIERlcGFydG1lbnQsIFNhbnRhIENhc2EgZGUgTWlzZXJpY29yZGlhIEhvc3Bp
dGFsLCBTYW8gUGF1bG8sIEJyYXppbC48L2F1dGgtYWRkcmVzcz48dGl0bGVzPjx0aXRsZT5FZmZl
Y3RpdmVuZXNzIG9mIGNlZmV0YW1ldCBwaXZveGlsIGluIHRoZSB0cmVhdG1lbnQgb2YgcHllbG9u
ZXBocml0aXMgaW4gY2hpbGRyZW48L3RpdGxlPjxzZWNvbmRhcnktdGl0bGU+Sm91cm5hbCBvZiBJ
bnRlcm5hdGlvbmFsIE1lZGljYWwgUmVzZWFyY2g8L3NlY29uZGFyeS10aXRsZT48L3RpdGxlcz48
cGFnZXM+ODctOTM8L3BhZ2VzPjx2b2x1bWU+MjA8L3ZvbHVtZT48bnVtYmVyPjE8L251bWJlcj48
ZGF0ZXM+PHllYXI+MTk5MjwveWVhcj48L2RhdGVzPjxhY2Nlc3Npb24tbnVtPjE1Njg1MjM8L2Fj
Y2Vzc2lvbi1udW0+PHdvcmstdHlwZT5DbGluaWNhbCBUcmlhbCYjeEQ7Q29tcGFyYXRpdmUgU3R1
ZHkmI3hEO1JhbmRvbWl6ZWQgQ29udHJvbGxlZCBUcmlhbDwvd29yay10eXBlPjx1cmxzPjxyZWxh
dGVkLXVybHM+PHVybD5odHRwOi8vb3ZpZHNwLm92aWQuY29tL292aWR3ZWIuY2dpP1Q9SlMmYW1w
O0NTQz1ZJmFtcDtORVdTPU4mYW1wO1BBR0U9ZnVsbHRleHQmYW1wO0Q9bWVkMyZhbXA7QU49MTU2
ODUyMzwvdXJsPjx1cmw+aHR0cDovL3NmeGV1MDguaG9zdGVkLmV4bGlicmlzZ3JvdXAuY29tL3Nn
dWw/c2lkPU9WSUQ6bWVkbGluZSZhbXA7aWQ9cG1pZDoxNTY4NTIzJmFtcDtpZD1kb2k6JmFtcDtp
c3NuPTAzMDAtMDYwNSZhbXA7aXNibj0mYW1wO3ZvbHVtZT0yMCZhbXA7aXNzdWU9MSZhbXA7c3Bh
Z2U9ODcmYW1wO3BhZ2VzPTg3LTkzJmFtcDtkYXRlPTE5OTImYW1wO3RpdGxlPUpvdXJuYWwrb2Yr
SW50ZXJuYXRpb25hbCtNZWRpY2FsK1Jlc2VhcmNoJmFtcDthdGl0bGU9RWZmZWN0aXZlbmVzcytv
ZitjZWZldGFtZXQrcGl2b3hpbCtpbit0aGUrdHJlYXRtZW50K29mK3B5ZWxvbmVwaHJpdGlzK2lu
K2NoaWxkcmVuLiZhbXA7YXVsYXN0PVRvcG9yb3Zza2kmYW1wO3BpZD0lM0NhdXRob3IlM0VUb3Bv
cm92c2tpK0olM0JTdGVmZmVucytMJTNCTm9hY2srTSUzQktyYW56K0ElM0JCdXJkZXNrYStBJTNC
S2lzc2xpbmcrTSUzQyUyRmF1dGhvciUzRSUzQ0FOJTNFMTU2ODUyMyUzQyUyRkFOJTNFJTNDRFQl
M0VDbGluaWNhbCtUcmlhbCUzQyUyRkRUJTNFPC91cmw+PC9yZWxhdGVkLXVybHM+PC91cmxzPjxy
ZW1vdGUtZGF0YWJhc2UtbmFtZT5NRURMSU5FPC9yZW1vdGUtZGF0YWJhc2UtbmFtZT48cmVtb3Rl
LWRhdGFiYXNlLXByb3ZpZGVyPk92aWQgVGVjaG5vbG9naWVzPC9yZW1vdGUtZGF0YWJhc2UtcHJv
dmlkZXI+PC9yZWNvcmQ+PC9DaXRlPjxDaXRlPjxBdXRob3I+VGFwYW5leWEtT2xhcm48L0F1dGhv
cj48WWVhcj4xOTk5PC9ZZWFyPjxSZWNOdW0+NDI8L1JlY051bT48cmVjb3JkPjxyZWMtbnVtYmVy
PjQyPC9yZWMtbnVtYmVyPjxmb3JlaWduLWtleXM+PGtleSBhcHA9IkVOIiBkYi1pZD0iZHZzcnI1
c3piczlhd2dlMDJ0bDVlZDBkMno5dHB6MHBydjlzIiB0aW1lc3RhbXA9IjAiPjQyPC9rZXk+PC9m
b3JlaWduLWtleXM+PHJlZi10eXBlIG5hbWU9IkpvdXJuYWwgQXJ0aWNsZSI+MTc8L3JlZi10eXBl
Pjxjb250cmlidXRvcnM+PGF1dGhvcnM+PGF1dGhvcj5UYXBhbmV5YS1PbGFybiwgQy48L2F1dGhv
cj48YXV0aG9yPlRhcGFuZXlhLU9sYXJuLCBXLjwvYXV0aG9yPjxhdXRob3I+UGl0YXlhbW9ybndv
bmcsIFYuPC9hdXRob3I+PGF1dGhvcj5QZXRjaHRob25nLCBULjwvYXV0aG9yPjxhdXRob3I+VGFu
Z25hcmFyYXRjaGFraXQsIEsuPC9hdXRob3I+PC9hdXRob3JzPjwvY29udHJpYnV0b3JzPjxhdXRo
LWFkZHJlc3M+VGFwYW5leWEtT2xhcm4sQy4gRGVwYXJ0bWVudCBvZiBQZWRpYXRyaWNzLCBGYWN1
bHR5IG9mIE1lZGljaW5lLCBSYW1hdGhpYm9kaSBIb3NwaXRhbCwgTWFoaWRvbCBVbml2ZXJzaXR5
LCBCYW5na29rLCBUaGFpbGFuZC48L2F1dGgtYWRkcmVzcz48dGl0bGVzPjx0aXRsZT5TaW5nbGUg
ZGFpbHkgZG9zZSBvZiBnZW50YW1pY2luIGluIHRoZSB0cmVhdG1lbnQgb2YgcGVkaWF0cmljIHVy
aW5hcnkgdHJhY3QgaW5mZWN0aW9uPC90aXRsZT48c2Vjb25kYXJ5LXRpdGxlPkpvdXJuYWwgb2Yg
dGhlIE1lZGljYWwgQXNzb2NpYXRpb24gb2YgVGhhaWxhbmQ8L3NlY29uZGFyeS10aXRsZT48L3Rp
dGxlcz48cGFnZXM+UzkzLTc8L3BhZ2VzPjx2b2x1bWU+ODIgU3VwcGwgMTwvdm9sdW1lPjxkYXRl
cz48eWVhcj4xOTk5PC95ZWFyPjwvZGF0ZXM+PGFjY2Vzc2lvbi1udW0+MTA3MzA1MjY8L2FjY2Vz
c2lvbi1udW0+PHdvcmstdHlwZT5DbGluaWNhbCBUcmlhbCYjeEQ7UmFuZG9taXplZCBDb250cm9s
bGVkIFRyaWFsPC93b3JrLXR5cGU+PHVybHM+PHJlbGF0ZWQtdXJscz48dXJsPmh0dHA6Ly9vdmlk
c3Aub3ZpZC5jb20vb3ZpZHdlYi5jZ2k/VD1KUyZhbXA7Q1NDPVkmYW1wO05FV1M9TiZhbXA7UEFH
RT1mdWxsdGV4dCZhbXA7RD1tZWQ0JmFtcDtBTj0xMDczMDUyNjwvdXJsPjx1cmw+aHR0cDovL3Nm
eGV1MDguaG9zdGVkLmV4bGlicmlzZ3JvdXAuY29tL3NndWw/c2lkPU9WSUQ6bWVkbGluZSZhbXA7
aWQ9cG1pZDoxMDczMDUyNiZhbXA7aWQ9ZG9pOiZhbXA7aXNzbj0wMTI1LTIyMDgmYW1wO2lzYm49
JmFtcDt2b2x1bWU9ODImYW1wO2lzc3VlPTEmYW1wO3NwYWdlPVM5MyZhbXA7cGFnZXM9UzkzLTcm
YW1wO2RhdGU9MTk5OSZhbXA7dGl0bGU9Sm91cm5hbCtvZit0aGUrTWVkaWNhbCtBc3NvY2lhdGlv
bitvZitUaGFpbGFuZCZhbXA7YXRpdGxlPVNpbmdsZStkYWlseStkb3NlK29mK2dlbnRhbWljaW4r
aW4rdGhlK3RyZWF0bWVudCtvZitwZWRpYXRyaWMrdXJpbmFyeSt0cmFjdCtpbmZlY3Rpb24uJmFt
cDthdWxhc3Q9VGFwYW5leWEtT2xhcm4mYW1wO3BpZD0lM0NhdXRob3IlM0VUYXBhbmV5YS1PbGFy
bitDJTNCVGFwYW5leWEtT2xhcm4rVyUzQlBpdGF5YW1vcm53b25nK1YlM0JQZXRjaHRob25nK1Ql
M0JUYW5nbmFyYXJhdGNoYWtpdCtLJTNDJTJGYXV0aG9yJTNFJTNDQU4lM0UxMDczMDUyNiUzQyUy
RkFOJTNFJTNDRFQlM0VDbGluaWNhbCtUcmlhbCUzQyUyRkRUJTNFPC91cmw+PC9yZWxhdGVkLXVy
bHM+PC91cmxzPjxyZW1vdGUtZGF0YWJhc2UtbmFtZT5NRURMSU5FPC9yZW1vdGUtZGF0YWJhc2Ut
bmFtZT48cmVtb3RlLWRhdGFiYXNlLXByb3ZpZGVyPk92aWQgVGVjaG5vbG9naWVzPC9yZW1vdGUt
ZGF0YWJhc2UtcHJvdmlkZXI+PC9yZWNvcmQ+PC9DaXRlPjwvRW5kTm90ZT5=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36,38,44,45</w:t>
            </w:r>
            <w:r w:rsidRPr="00A713FD">
              <w:rPr>
                <w:rFonts w:ascii="Times New Roman" w:hAnsi="Times New Roman" w:cs="Times New Roman"/>
                <w:sz w:val="20"/>
                <w:szCs w:val="20"/>
              </w:rPr>
              <w:fldChar w:fldCharType="end"/>
            </w:r>
          </w:p>
        </w:tc>
      </w:tr>
      <w:tr w:rsidR="00BD2E11" w:rsidRPr="00A713FD" w14:paraId="0C84339E" w14:textId="77777777" w:rsidTr="00BD2E11">
        <w:trPr>
          <w:jc w:val="center"/>
        </w:trPr>
        <w:tc>
          <w:tcPr>
            <w:tcW w:w="1904" w:type="dxa"/>
            <w:gridSpan w:val="2"/>
            <w:vMerge/>
            <w:vAlign w:val="center"/>
          </w:tcPr>
          <w:p w14:paraId="1D69D4DB" w14:textId="5EE7108A" w:rsidR="00BD2E11" w:rsidRPr="00A713FD" w:rsidRDefault="00BD2E11" w:rsidP="00CE1AA5">
            <w:pPr>
              <w:spacing w:line="480" w:lineRule="auto"/>
              <w:ind w:left="720"/>
              <w:jc w:val="center"/>
              <w:rPr>
                <w:rFonts w:ascii="Times New Roman" w:hAnsi="Times New Roman" w:cs="Times New Roman"/>
                <w:sz w:val="20"/>
                <w:szCs w:val="20"/>
              </w:rPr>
            </w:pPr>
          </w:p>
        </w:tc>
        <w:tc>
          <w:tcPr>
            <w:tcW w:w="3136" w:type="dxa"/>
            <w:vAlign w:val="center"/>
          </w:tcPr>
          <w:p w14:paraId="00179374"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Temocillin</w:t>
            </w:r>
            <w:proofErr w:type="spellEnd"/>
          </w:p>
        </w:tc>
        <w:tc>
          <w:tcPr>
            <w:tcW w:w="830" w:type="dxa"/>
            <w:vAlign w:val="center"/>
          </w:tcPr>
          <w:p w14:paraId="23807DF8"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IV</w:t>
            </w:r>
          </w:p>
        </w:tc>
        <w:tc>
          <w:tcPr>
            <w:tcW w:w="1218" w:type="dxa"/>
            <w:vAlign w:val="center"/>
          </w:tcPr>
          <w:p w14:paraId="136D48BF"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na</w:t>
            </w:r>
          </w:p>
        </w:tc>
        <w:tc>
          <w:tcPr>
            <w:tcW w:w="992" w:type="dxa"/>
          </w:tcPr>
          <w:p w14:paraId="628C8A98"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44ADE6CC"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3-7</w:t>
            </w:r>
          </w:p>
        </w:tc>
        <w:tc>
          <w:tcPr>
            <w:tcW w:w="1495" w:type="dxa"/>
          </w:tcPr>
          <w:p w14:paraId="6FDA6DA4" w14:textId="2AE9DD3C" w:rsidR="00BD2E11" w:rsidRPr="002C2241" w:rsidRDefault="00BD2E11" w:rsidP="00A42147">
            <w:pPr>
              <w:pStyle w:val="HTMLPreformatted"/>
              <w:shd w:val="clear" w:color="auto" w:fill="FFFFFF"/>
              <w:wordWrap w:val="0"/>
              <w:spacing w:line="225" w:lineRule="atLeast"/>
              <w:rPr>
                <w:rFonts w:ascii="Times New Roman" w:hAnsi="Times New Roman" w:cs="Times New Roman"/>
                <w:color w:val="000000"/>
                <w:highlight w:val="yellow"/>
              </w:rPr>
            </w:pPr>
            <w:r w:rsidRPr="002C2241">
              <w:rPr>
                <w:rFonts w:ascii="Times New Roman" w:hAnsi="Times New Roman" w:cs="Times New Roman"/>
                <w:color w:val="000000"/>
                <w:highlight w:val="yellow"/>
              </w:rPr>
              <w:t>94</w:t>
            </w:r>
            <w:r w:rsidR="00A42147" w:rsidRPr="002C2241">
              <w:rPr>
                <w:rFonts w:ascii="Times New Roman" w:hAnsi="Times New Roman" w:cs="Times New Roman"/>
                <w:color w:val="000000"/>
                <w:highlight w:val="yellow"/>
              </w:rPr>
              <w:t>.</w:t>
            </w:r>
            <w:r w:rsidRPr="002C2241">
              <w:rPr>
                <w:rFonts w:ascii="Times New Roman" w:hAnsi="Times New Roman" w:cs="Times New Roman"/>
                <w:color w:val="000000"/>
                <w:highlight w:val="yellow"/>
              </w:rPr>
              <w:t>3 (88</w:t>
            </w:r>
            <w:r w:rsidR="00A42147" w:rsidRPr="002C2241">
              <w:rPr>
                <w:rFonts w:ascii="Times New Roman" w:hAnsi="Times New Roman" w:cs="Times New Roman"/>
                <w:color w:val="000000"/>
                <w:highlight w:val="yellow"/>
              </w:rPr>
              <w:t>.1</w:t>
            </w:r>
            <w:r w:rsidRPr="002C2241">
              <w:rPr>
                <w:rFonts w:ascii="Times New Roman" w:hAnsi="Times New Roman" w:cs="Times New Roman"/>
                <w:color w:val="000000"/>
                <w:highlight w:val="yellow"/>
              </w:rPr>
              <w:t xml:space="preserve"> - 98</w:t>
            </w:r>
            <w:r w:rsidR="00A42147" w:rsidRPr="002C2241">
              <w:rPr>
                <w:rFonts w:ascii="Times New Roman" w:hAnsi="Times New Roman" w:cs="Times New Roman"/>
                <w:color w:val="000000"/>
                <w:highlight w:val="yellow"/>
              </w:rPr>
              <w:t>.</w:t>
            </w:r>
            <w:r w:rsidRPr="002C2241">
              <w:rPr>
                <w:rFonts w:ascii="Times New Roman" w:hAnsi="Times New Roman" w:cs="Times New Roman"/>
                <w:color w:val="000000"/>
                <w:highlight w:val="yellow"/>
              </w:rPr>
              <w:t>5)</w:t>
            </w:r>
          </w:p>
        </w:tc>
        <w:tc>
          <w:tcPr>
            <w:tcW w:w="1218" w:type="dxa"/>
          </w:tcPr>
          <w:p w14:paraId="697BB7BD" w14:textId="3DB9528B" w:rsidR="00BD2E11" w:rsidRPr="00A713FD" w:rsidRDefault="00BD2E11" w:rsidP="00CE1AA5">
            <w:pPr>
              <w:spacing w:line="48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218" w:type="dxa"/>
            <w:vAlign w:val="center"/>
          </w:tcPr>
          <w:p w14:paraId="5E7C0A6E" w14:textId="4AD50709"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 (3.3)</w:t>
            </w:r>
          </w:p>
        </w:tc>
        <w:tc>
          <w:tcPr>
            <w:tcW w:w="1937" w:type="dxa"/>
            <w:vAlign w:val="center"/>
          </w:tcPr>
          <w:p w14:paraId="57A9147F"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r>
            <w:r w:rsidRPr="00A713FD">
              <w:rPr>
                <w:rFonts w:ascii="Times New Roman" w:hAnsi="Times New Roman" w:cs="Times New Roman"/>
                <w:sz w:val="20"/>
                <w:szCs w:val="20"/>
              </w:rPr>
              <w:instrText xml:space="preserve"> ADDIN EN.CITE &lt;EndNote&gt;&lt;Cite&gt;&lt;Author&gt;Levtchenko&lt;/Author&gt;&lt;Year&gt;2001&lt;/Year&gt;&lt;RecNum&gt;34&lt;/RecNum&gt;&lt;DisplayText&gt;&lt;style face="superscript"&gt;36&lt;/style&gt;&lt;/DisplayText&gt;&lt;record&gt;&lt;rec-number&gt;34&lt;/rec-number&gt;&lt;foreign-keys&gt;&lt;key app="EN" db-id="dvsrr5szbs9awge02tl5ed0d2z9tpz0prv9s" timestamp="0"&gt;34&lt;/key&gt;&lt;/foreign-keys&gt;&lt;ref-type name="Journal Article"&gt;17&lt;/ref-type&gt;&lt;contributors&gt;&lt;authors&gt;&lt;author&gt;Levtchenko, E.&lt;/author&gt;&lt;author&gt;Lahy, C.&lt;/author&gt;&lt;author&gt;Levy, J.&lt;/author&gt;&lt;author&gt;Ham, H.&lt;/author&gt;&lt;author&gt;Piepsz, A.&lt;/author&gt;&lt;/authors&gt;&lt;/contributors&gt;&lt;auth-address&gt;(Levtchenko, Lahy, Levy, Ham, Piepsz) Department of Radioisotopes, CHU St Pierre, AZ VUB, 290 Rue Haute, 1000 Brussels, Belgium&lt;/auth-address&gt;&lt;titles&gt;&lt;title&gt;Treatment of children with acute pyelonephritis: A prospective randomized study&lt;/title&gt;&lt;secondary-title&gt;Pediatric Nephrology&lt;/secondary-title&gt;&lt;/titles&gt;&lt;pages&gt;878-884&lt;/pages&gt;&lt;volume&gt;16&lt;/volume&gt;&lt;number&gt;11&lt;/number&gt;&lt;dates&gt;&lt;year&gt;2001&lt;/year&gt;&lt;/dates&gt;&lt;accession-num&gt;33040645&lt;/accession-num&gt;&lt;urls&gt;&lt;related-urls&gt;&lt;url&gt;http://ovidsp.ovid.com/ovidweb.cgi?T=JS&amp;amp;CSC=Y&amp;amp;NEWS=N&amp;amp;PAGE=fulltext&amp;amp;D=emed8&amp;amp;AN=33040645&lt;/url&gt;&lt;url&gt;http://sfxeu08.hosted.exlibrisgroup.com/sgul?sid=OVID:embase&amp;amp;id=pmid:11685593&amp;amp;id=doi:10.1007%2Fs004670100690&amp;amp;issn=0931-041X&amp;amp;isbn=&amp;amp;volume=16&amp;amp;issue=11&amp;amp;spage=878&amp;amp;pages=878-884&amp;amp;date=2001&amp;amp;title=Pediatric+Nephrology&amp;amp;atitle=Treatment+of+children+with+acute+pyelonephritis%3A+A+prospective+randomized+study&amp;amp;aulast=Levtchenko&amp;amp;pid=%3Cauthor%3ELevtchenko+E.%3BLahy+C.%3BLevy+J.%3BHam+H.%3BPiepsz+A.%3C%2Fauthor%3E%3CAN%3E33040645%3C%2FAN%3E%3CDT%3EJournal%3A+Article%3C%2FDT%3E&lt;/url&gt;&lt;/related-urls&gt;&lt;/urls&gt;&lt;remote-database-name&gt;Embase&lt;/remote-database-name&gt;&lt;remote-database-provider&gt;Ovid Technologies&lt;/remote-database-provider&gt;&lt;/record&gt;&lt;/Cite&gt;&lt;/EndNote&gt;</w:instrText>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36</w:t>
            </w:r>
            <w:r w:rsidRPr="00A713FD">
              <w:rPr>
                <w:rFonts w:ascii="Times New Roman" w:hAnsi="Times New Roman" w:cs="Times New Roman"/>
                <w:sz w:val="20"/>
                <w:szCs w:val="20"/>
              </w:rPr>
              <w:fldChar w:fldCharType="end"/>
            </w:r>
          </w:p>
        </w:tc>
      </w:tr>
      <w:tr w:rsidR="00BD2E11" w:rsidRPr="00A713FD" w14:paraId="06B2AE46" w14:textId="77777777" w:rsidTr="00BD2E11">
        <w:trPr>
          <w:jc w:val="center"/>
        </w:trPr>
        <w:tc>
          <w:tcPr>
            <w:tcW w:w="1904" w:type="dxa"/>
            <w:gridSpan w:val="2"/>
            <w:vMerge w:val="restart"/>
            <w:vAlign w:val="center"/>
          </w:tcPr>
          <w:p w14:paraId="46BCE1F4"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w:t>
            </w:r>
            <w:r w:rsidRPr="00A713FD">
              <w:rPr>
                <w:rFonts w:ascii="Times New Roman" w:hAnsi="Times New Roman" w:cs="Times New Roman"/>
                <w:sz w:val="20"/>
                <w:szCs w:val="20"/>
                <w:vertAlign w:val="superscript"/>
              </w:rPr>
              <w:t>st</w:t>
            </w:r>
            <w:r w:rsidRPr="00A713FD">
              <w:rPr>
                <w:rFonts w:ascii="Times New Roman" w:hAnsi="Times New Roman" w:cs="Times New Roman"/>
                <w:sz w:val="20"/>
                <w:szCs w:val="20"/>
              </w:rPr>
              <w:t xml:space="preserve"> generation </w:t>
            </w:r>
            <w:proofErr w:type="spellStart"/>
            <w:r w:rsidRPr="00A713FD">
              <w:rPr>
                <w:rFonts w:ascii="Times New Roman" w:hAnsi="Times New Roman" w:cs="Times New Roman"/>
                <w:sz w:val="20"/>
                <w:szCs w:val="20"/>
              </w:rPr>
              <w:t>cephalosporins</w:t>
            </w:r>
            <w:proofErr w:type="spellEnd"/>
          </w:p>
        </w:tc>
        <w:tc>
          <w:tcPr>
            <w:tcW w:w="3136" w:type="dxa"/>
            <w:vAlign w:val="center"/>
          </w:tcPr>
          <w:p w14:paraId="57353843"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Cefadroxil</w:t>
            </w:r>
            <w:proofErr w:type="spellEnd"/>
          </w:p>
        </w:tc>
        <w:tc>
          <w:tcPr>
            <w:tcW w:w="830" w:type="dxa"/>
            <w:vAlign w:val="center"/>
          </w:tcPr>
          <w:p w14:paraId="2FBC4E63"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po</w:t>
            </w:r>
            <w:proofErr w:type="spellEnd"/>
          </w:p>
        </w:tc>
        <w:tc>
          <w:tcPr>
            <w:tcW w:w="1218" w:type="dxa"/>
            <w:vAlign w:val="center"/>
          </w:tcPr>
          <w:p w14:paraId="661802F4"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30</w:t>
            </w:r>
          </w:p>
        </w:tc>
        <w:tc>
          <w:tcPr>
            <w:tcW w:w="992" w:type="dxa"/>
          </w:tcPr>
          <w:p w14:paraId="4236466C"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373879C6"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7-10</w:t>
            </w:r>
          </w:p>
        </w:tc>
        <w:tc>
          <w:tcPr>
            <w:tcW w:w="1495" w:type="dxa"/>
          </w:tcPr>
          <w:p w14:paraId="73008D62" w14:textId="789BCD30" w:rsidR="00BD2E11" w:rsidRPr="002C2241" w:rsidRDefault="00A42147" w:rsidP="00CE1AA5">
            <w:pPr>
              <w:spacing w:line="480" w:lineRule="auto"/>
              <w:jc w:val="center"/>
              <w:rPr>
                <w:rFonts w:ascii="Times New Roman" w:hAnsi="Times New Roman" w:cs="Times New Roman"/>
                <w:sz w:val="20"/>
                <w:szCs w:val="16"/>
                <w:highlight w:val="yellow"/>
              </w:rPr>
            </w:pPr>
            <w:r w:rsidRPr="002C2241">
              <w:rPr>
                <w:rFonts w:ascii="Times New Roman" w:hAnsi="Times New Roman" w:cs="Times New Roman"/>
                <w:sz w:val="20"/>
                <w:szCs w:val="16"/>
                <w:highlight w:val="yellow"/>
              </w:rPr>
              <w:t>N</w:t>
            </w:r>
            <w:r w:rsidR="00F94C12" w:rsidRPr="002C2241">
              <w:rPr>
                <w:rFonts w:ascii="Times New Roman" w:hAnsi="Times New Roman" w:cs="Times New Roman"/>
                <w:sz w:val="20"/>
                <w:szCs w:val="16"/>
                <w:highlight w:val="yellow"/>
              </w:rPr>
              <w:t>a</w:t>
            </w:r>
          </w:p>
        </w:tc>
        <w:tc>
          <w:tcPr>
            <w:tcW w:w="1218" w:type="dxa"/>
          </w:tcPr>
          <w:p w14:paraId="48DA5427" w14:textId="77777777" w:rsidR="00BD2E11" w:rsidRPr="00A713FD" w:rsidRDefault="00BD2E11" w:rsidP="00CE1AA5">
            <w:pPr>
              <w:spacing w:line="480" w:lineRule="auto"/>
              <w:jc w:val="center"/>
              <w:rPr>
                <w:rFonts w:ascii="Times New Roman" w:hAnsi="Times New Roman" w:cs="Times New Roman"/>
                <w:sz w:val="20"/>
                <w:szCs w:val="20"/>
              </w:rPr>
            </w:pPr>
          </w:p>
        </w:tc>
        <w:tc>
          <w:tcPr>
            <w:tcW w:w="1218" w:type="dxa"/>
            <w:vAlign w:val="center"/>
          </w:tcPr>
          <w:p w14:paraId="0CA460EC" w14:textId="4A44B4D6"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 (3.3)</w:t>
            </w:r>
          </w:p>
        </w:tc>
        <w:tc>
          <w:tcPr>
            <w:tcW w:w="1937" w:type="dxa"/>
            <w:vAlign w:val="center"/>
          </w:tcPr>
          <w:p w14:paraId="1926F5DC"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QZW5hPC9BdXRob3I+PFllYXI+MjAwOTwvWWVhcj48UmVj
TnVtPjM5PC9SZWNOdW0+PERpc3BsYXlUZXh0PjxzdHlsZSBmYWNlPSJzdXBlcnNjcmlwdCI+NDE8
L3N0eWxlPjwvRGlzcGxheVRleHQ+PHJlY29yZD48cmVjLW51bWJlcj4zOTwvcmVjLW51bWJlcj48
Zm9yZWlnbi1rZXlzPjxrZXkgYXBwPSJFTiIgZGItaWQ9ImR2c3JyNXN6YnM5YXdnZTAydGw1ZWQw
ZDJ6OXRwejBwcnY5cyIgdGltZXN0YW1wPSIwIj4zOTwva2V5PjwvZm9yZWlnbi1rZXlzPjxyZWYt
dHlwZSBuYW1lPSJKb3VybmFsIEFydGljbGUiPjE3PC9yZWYtdHlwZT48Y29udHJpYnV0b3JzPjxh
dXRob3JzPjxhdXRob3I+UGVuYSwgRC4gQS48L2F1dGhvcj48YXV0aG9yPlZpdmlhbmksIFMuIFQu
PC9hdXRob3I+PGF1dGhvcj5sZSBDb3JyZSwgUC4gTi48L2F1dGhvcj48YXV0aG9yPk1vcmFsZXMs
IE0uIFYuPC9hdXRob3I+PGF1dGhvcj5Nb250ZWNpbm9zLCBCLiBDLjwvYXV0aG9yPjxhdXRob3I+
R2FqYXJkbywgUy4gQy48L2F1dGhvcj48L2F1dGhvcnM+PC9jb250cmlidXRvcnM+PGF1dGgtYWRk
cmVzcz4oUGVuYSBELiwgVml2aWFuaSBTLiwgR2FqYXJkbyBTLikgU3ViLURpcmVjY2lvbiBNZWRp
Y2EgZGVsIE5pbm8gVW5pZGFkIGRlIEhvc3BpdGFsaXphY2lvbiBUcmFuc2l0b3JpYSwgQ29tcGxl
am8gSG9zcGl0YWxhcmlvLCBTYW50aWFnbywgQ2hpbGUgKFBlbmEgRC4sIFZpdmlhbmkgUy4pIFNl
cnZpY2lvIGRlIFBlZGlhdHJpYSwgVW5pZGFkIGRlIEluZmVjdG9sb2dpYSwgQ29tcGxlam8gSG9z
cGl0YWxhcmlvLCBTYW50aWFnbywgQ2hpbGUgKFBlbmEgRC4sIGxlIENvcnJlIFAuLCBNb3JhbGVz
IE0uLCBNb250ZWNpbm9zIEIuKSBGYWN1bHRhZCBkZSBNZWRpY2luYSwgRGVwYXJ0YW1lbnRvIGRl
IFBlZGlhdHJpYSwgUG9udGlmaWNpYSBVbml2ZXJzaWRhZCBDYXRvbGljYSBkZSBDaGlsZSwgU2Fu
dGlhZ28sIENoaWxlPC9hdXRoLWFkZHJlc3M+PHRpdGxlcz48dGl0bGU+VHJlYXRtZW50IG9mIHVy
aW5hcnkgdHJhY3QgaW5mZWN0aW9ucyBpbiBmZWJyaWxlIGluZmFudHM6IEV4cGVyaWVuY2Ugb2Yg
b3V0cGF0aWVudCBpbnRyYXZlbm91cyBhbnRpYmlvdGljIHRyZWF0bWVudC4gW1NwYW5pc2hdPC90
aXRsZT48c2Vjb25kYXJ5LXRpdGxlPlJldmlzdGEgQ2hpbGVuYSBkZSBJbmZlY3RvbG9naWE8L3Nl
Y29uZGFyeS10aXRsZT48dHJhbnNsYXRlZC10aXRsZT5NYW5lam8gZGUgbGEgaW5mZWNjaW9uIGRl
bCB0cmFjdG8gdXJpbmFyaW8gZW4gbGFjdGFudGVzIGZlYnJpbGVzOiBFeHBlcmllbmNpYSBkZSB0
cmF0YW1pZW50byBhbnRpbWljcm9iaWFubyBpbnRyYXZlbm9zbyBhbWJ1bGF0b3Jpby48L3RyYW5z
bGF0ZWQtdGl0bGU+PC90aXRsZXM+PHBhZ2VzPjM1MC0zNTQ8L3BhZ2VzPjx2b2x1bWU+MjY8L3Zv
bHVtZT48bnVtYmVyPjQ8L251bWJlcj48ZGF0ZXM+PHllYXI+MjAwOTwveWVhcj48cHViLWRhdGVz
PjxkYXRlPkF1Zy48L2RhdGU+PC9wdWItZGF0ZXM+PC9kYXRlcz48YWNjZXNzaW9uLW51bT4zNTU0
Mzg0NzE8L2FjY2Vzc2lvbi1udW0+PHVybHM+PHJlbGF0ZWQtdXJscz48dXJsPmh0dHA6Ly9vdmlk
c3Aub3ZpZC5jb20vb3ZpZHdlYi5jZ2k/VD1KUyZhbXA7Q1NDPVkmYW1wO05FV1M9TiZhbXA7UEFH
RT1mdWxsdGV4dCZhbXA7RD1lbWVkMTImYW1wO0FOPTM1NTQzODQ3MTwvdXJsPjx1cmw+aHR0cDov
L3NmeGV1MDguaG9zdGVkLmV4bGlicmlzZ3JvdXAuY29tL3NndWw/c2lkPU9WSUQ6ZW1iYXNlJmFt
cDtpZD1wbWlkOjE5ODAyNDAzJmFtcDtpZD1kb2k6JmFtcDtpc3NuPTA3MTYtMTAxOCZhbXA7aXNi
bj0mYW1wO3ZvbHVtZT0yNiZhbXA7aXNzdWU9NCZhbXA7c3BhZ2U9MzUwJmFtcDtwYWdlcz0zNTAt
MzU0JmFtcDtkYXRlPTIwMDkmYW1wO3RpdGxlPVJldmlzdGErQ2hpbGVuYStkZStJbmZlY3RvbG9n
aWEmYW1wO2F0aXRsZT1NYW5lam8rZGUrbGEraW5mZWNjaW9uK2RlbCt0cmFjdG8rdXJpbmFyaW8r
ZW4rbGFjdGFudGVzK2ZlYnJpbGVzJTNBK0V4cGVyaWVuY2lhK2RlK3RyYXRhbWllbnRvK2FudGlt
aWNyb2JpYW5vK2ludHJhdmVub3NvK2FtYnVsYXRvcmlvJmFtcDthdWxhc3Q9UGVuYSZhbXA7cGlk
PSUzQ2F1dGhvciUzRVBlbmErRC4rQS4lM0JWaXZpYW5pK1MuK1QuJTNCbGUrQ29ycmUrUC4rTi4l
M0JNb3JhbGVzK00uK1YuJTNCTW9udGVjaW5vcytCLitDLiUzQkdhamFyZG8rUy4rQy4lM0MlMkZh
dXRob3IlM0UlM0NBTiUzRTM1NTQzODQ3MSUzQyUyRkFOJTNFJTNDRFQlM0VKb3VybmFsJTNBK0Fy
dGljbGUlM0MlMkZEVCUzRTwvdXJsPjwvcmVsYXRlZC11cmxzPjwvdXJscz48cmVtb3RlLWRhdGFi
YXNlLW5hbWU+RW1iYXNlPC9yZW1vdGUtZGF0YWJhc2UtbmFtZT48cmVtb3RlLWRhdGFiYXNlLXBy
b3ZpZGVyPk92aWQgVGVjaG5vbG9naWVzPC9yZW1vdGUtZGF0YWJhc2UtcHJvdmlkZXI+PC9yZWNv
cmQ+PC9DaXRlPjwvRW5kTm90ZT4A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QZW5hPC9BdXRob3I+PFllYXI+MjAwOTwvWWVhcj48UmVj
TnVtPjM5PC9SZWNOdW0+PERpc3BsYXlUZXh0PjxzdHlsZSBmYWNlPSJzdXBlcnNjcmlwdCI+NDE8
L3N0eWxlPjwvRGlzcGxheVRleHQ+PHJlY29yZD48cmVjLW51bWJlcj4zOTwvcmVjLW51bWJlcj48
Zm9yZWlnbi1rZXlzPjxrZXkgYXBwPSJFTiIgZGItaWQ9ImR2c3JyNXN6YnM5YXdnZTAydGw1ZWQw
ZDJ6OXRwejBwcnY5cyIgdGltZXN0YW1wPSIwIj4zOTwva2V5PjwvZm9yZWlnbi1rZXlzPjxyZWYt
dHlwZSBuYW1lPSJKb3VybmFsIEFydGljbGUiPjE3PC9yZWYtdHlwZT48Y29udHJpYnV0b3JzPjxh
dXRob3JzPjxhdXRob3I+UGVuYSwgRC4gQS48L2F1dGhvcj48YXV0aG9yPlZpdmlhbmksIFMuIFQu
PC9hdXRob3I+PGF1dGhvcj5sZSBDb3JyZSwgUC4gTi48L2F1dGhvcj48YXV0aG9yPk1vcmFsZXMs
IE0uIFYuPC9hdXRob3I+PGF1dGhvcj5Nb250ZWNpbm9zLCBCLiBDLjwvYXV0aG9yPjxhdXRob3I+
R2FqYXJkbywgUy4gQy48L2F1dGhvcj48L2F1dGhvcnM+PC9jb250cmlidXRvcnM+PGF1dGgtYWRk
cmVzcz4oUGVuYSBELiwgVml2aWFuaSBTLiwgR2FqYXJkbyBTLikgU3ViLURpcmVjY2lvbiBNZWRp
Y2EgZGVsIE5pbm8gVW5pZGFkIGRlIEhvc3BpdGFsaXphY2lvbiBUcmFuc2l0b3JpYSwgQ29tcGxl
am8gSG9zcGl0YWxhcmlvLCBTYW50aWFnbywgQ2hpbGUgKFBlbmEgRC4sIFZpdmlhbmkgUy4pIFNl
cnZpY2lvIGRlIFBlZGlhdHJpYSwgVW5pZGFkIGRlIEluZmVjdG9sb2dpYSwgQ29tcGxlam8gSG9z
cGl0YWxhcmlvLCBTYW50aWFnbywgQ2hpbGUgKFBlbmEgRC4sIGxlIENvcnJlIFAuLCBNb3JhbGVz
IE0uLCBNb250ZWNpbm9zIEIuKSBGYWN1bHRhZCBkZSBNZWRpY2luYSwgRGVwYXJ0YW1lbnRvIGRl
IFBlZGlhdHJpYSwgUG9udGlmaWNpYSBVbml2ZXJzaWRhZCBDYXRvbGljYSBkZSBDaGlsZSwgU2Fu
dGlhZ28sIENoaWxlPC9hdXRoLWFkZHJlc3M+PHRpdGxlcz48dGl0bGU+VHJlYXRtZW50IG9mIHVy
aW5hcnkgdHJhY3QgaW5mZWN0aW9ucyBpbiBmZWJyaWxlIGluZmFudHM6IEV4cGVyaWVuY2Ugb2Yg
b3V0cGF0aWVudCBpbnRyYXZlbm91cyBhbnRpYmlvdGljIHRyZWF0bWVudC4gW1NwYW5pc2hdPC90
aXRsZT48c2Vjb25kYXJ5LXRpdGxlPlJldmlzdGEgQ2hpbGVuYSBkZSBJbmZlY3RvbG9naWE8L3Nl
Y29uZGFyeS10aXRsZT48dHJhbnNsYXRlZC10aXRsZT5NYW5lam8gZGUgbGEgaW5mZWNjaW9uIGRl
bCB0cmFjdG8gdXJpbmFyaW8gZW4gbGFjdGFudGVzIGZlYnJpbGVzOiBFeHBlcmllbmNpYSBkZSB0
cmF0YW1pZW50byBhbnRpbWljcm9iaWFubyBpbnRyYXZlbm9zbyBhbWJ1bGF0b3Jpby48L3RyYW5z
bGF0ZWQtdGl0bGU+PC90aXRsZXM+PHBhZ2VzPjM1MC0zNTQ8L3BhZ2VzPjx2b2x1bWU+MjY8L3Zv
bHVtZT48bnVtYmVyPjQ8L251bWJlcj48ZGF0ZXM+PHllYXI+MjAwOTwveWVhcj48cHViLWRhdGVz
PjxkYXRlPkF1Zy48L2RhdGU+PC9wdWItZGF0ZXM+PC9kYXRlcz48YWNjZXNzaW9uLW51bT4zNTU0
Mzg0NzE8L2FjY2Vzc2lvbi1udW0+PHVybHM+PHJlbGF0ZWQtdXJscz48dXJsPmh0dHA6Ly9vdmlk
c3Aub3ZpZC5jb20vb3ZpZHdlYi5jZ2k/VD1KUyZhbXA7Q1NDPVkmYW1wO05FV1M9TiZhbXA7UEFH
RT1mdWxsdGV4dCZhbXA7RD1lbWVkMTImYW1wO0FOPTM1NTQzODQ3MTwvdXJsPjx1cmw+aHR0cDov
L3NmeGV1MDguaG9zdGVkLmV4bGlicmlzZ3JvdXAuY29tL3NndWw/c2lkPU9WSUQ6ZW1iYXNlJmFt
cDtpZD1wbWlkOjE5ODAyNDAzJmFtcDtpZD1kb2k6JmFtcDtpc3NuPTA3MTYtMTAxOCZhbXA7aXNi
bj0mYW1wO3ZvbHVtZT0yNiZhbXA7aXNzdWU9NCZhbXA7c3BhZ2U9MzUwJmFtcDtwYWdlcz0zNTAt
MzU0JmFtcDtkYXRlPTIwMDkmYW1wO3RpdGxlPVJldmlzdGErQ2hpbGVuYStkZStJbmZlY3RvbG9n
aWEmYW1wO2F0aXRsZT1NYW5lam8rZGUrbGEraW5mZWNjaW9uK2RlbCt0cmFjdG8rdXJpbmFyaW8r
ZW4rbGFjdGFudGVzK2ZlYnJpbGVzJTNBK0V4cGVyaWVuY2lhK2RlK3RyYXRhbWllbnRvK2FudGlt
aWNyb2JpYW5vK2ludHJhdmVub3NvK2FtYnVsYXRvcmlvJmFtcDthdWxhc3Q9UGVuYSZhbXA7cGlk
PSUzQ2F1dGhvciUzRVBlbmErRC4rQS4lM0JWaXZpYW5pK1MuK1QuJTNCbGUrQ29ycmUrUC4rTi4l
M0JNb3JhbGVzK00uK1YuJTNCTW9udGVjaW5vcytCLitDLiUzQkdhamFyZG8rUy4rQy4lM0MlMkZh
dXRob3IlM0UlM0NBTiUzRTM1NTQzODQ3MSUzQyUyRkFOJTNFJTNDRFQlM0VKb3VybmFsJTNBK0Fy
dGljbGUlM0MlMkZEVCUzRTwvdXJsPjwvcmVsYXRlZC11cmxzPjwvdXJscz48cmVtb3RlLWRhdGFi
YXNlLW5hbWU+RW1iYXNlPC9yZW1vdGUtZGF0YWJhc2UtbmFtZT48cmVtb3RlLWRhdGFiYXNlLXBy
b3ZpZGVyPk92aWQgVGVjaG5vbG9naWVzPC9yZW1vdGUtZGF0YWJhc2UtcHJvdmlkZXI+PC9yZWNv
cmQ+PC9DaXRlPjwvRW5kTm90ZT4A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41</w:t>
            </w:r>
            <w:r w:rsidRPr="00A713FD">
              <w:rPr>
                <w:rFonts w:ascii="Times New Roman" w:hAnsi="Times New Roman" w:cs="Times New Roman"/>
                <w:sz w:val="20"/>
                <w:szCs w:val="20"/>
              </w:rPr>
              <w:fldChar w:fldCharType="end"/>
            </w:r>
          </w:p>
        </w:tc>
      </w:tr>
      <w:tr w:rsidR="00BD2E11" w:rsidRPr="00A713FD" w14:paraId="66A4C475" w14:textId="77777777" w:rsidTr="00BD2E11">
        <w:trPr>
          <w:jc w:val="center"/>
        </w:trPr>
        <w:tc>
          <w:tcPr>
            <w:tcW w:w="1904" w:type="dxa"/>
            <w:gridSpan w:val="2"/>
            <w:vMerge/>
            <w:vAlign w:val="center"/>
          </w:tcPr>
          <w:p w14:paraId="0FD4737F" w14:textId="77777777" w:rsidR="00BD2E11" w:rsidRPr="00A713FD" w:rsidRDefault="00BD2E11" w:rsidP="00CE1AA5">
            <w:pPr>
              <w:spacing w:line="480" w:lineRule="auto"/>
              <w:ind w:left="720"/>
              <w:jc w:val="center"/>
              <w:rPr>
                <w:rFonts w:ascii="Times New Roman" w:hAnsi="Times New Roman" w:cs="Times New Roman"/>
                <w:sz w:val="20"/>
                <w:szCs w:val="20"/>
              </w:rPr>
            </w:pPr>
          </w:p>
        </w:tc>
        <w:tc>
          <w:tcPr>
            <w:tcW w:w="3136" w:type="dxa"/>
            <w:vAlign w:val="center"/>
          </w:tcPr>
          <w:p w14:paraId="645F8E39"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Cefalothin</w:t>
            </w:r>
            <w:proofErr w:type="spellEnd"/>
          </w:p>
        </w:tc>
        <w:tc>
          <w:tcPr>
            <w:tcW w:w="830" w:type="dxa"/>
            <w:vAlign w:val="center"/>
          </w:tcPr>
          <w:p w14:paraId="40E01EA9"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po</w:t>
            </w:r>
            <w:proofErr w:type="spellEnd"/>
          </w:p>
        </w:tc>
        <w:tc>
          <w:tcPr>
            <w:tcW w:w="1218" w:type="dxa"/>
            <w:vAlign w:val="center"/>
          </w:tcPr>
          <w:p w14:paraId="71052032"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00</w:t>
            </w:r>
          </w:p>
        </w:tc>
        <w:tc>
          <w:tcPr>
            <w:tcW w:w="992" w:type="dxa"/>
          </w:tcPr>
          <w:p w14:paraId="6CB10018"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5D5D8224"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3-10</w:t>
            </w:r>
          </w:p>
        </w:tc>
        <w:tc>
          <w:tcPr>
            <w:tcW w:w="1495" w:type="dxa"/>
          </w:tcPr>
          <w:p w14:paraId="7690DA72" w14:textId="1AB93AFC" w:rsidR="00BD2E11" w:rsidRPr="002C2241" w:rsidRDefault="00A42147" w:rsidP="00CE1AA5">
            <w:pPr>
              <w:spacing w:line="480" w:lineRule="auto"/>
              <w:jc w:val="center"/>
              <w:rPr>
                <w:rFonts w:ascii="Times New Roman" w:hAnsi="Times New Roman" w:cs="Times New Roman"/>
                <w:sz w:val="20"/>
                <w:szCs w:val="16"/>
                <w:highlight w:val="yellow"/>
              </w:rPr>
            </w:pPr>
            <w:r w:rsidRPr="002C2241">
              <w:rPr>
                <w:rFonts w:ascii="Times New Roman" w:hAnsi="Times New Roman" w:cs="Times New Roman"/>
                <w:sz w:val="20"/>
                <w:szCs w:val="16"/>
                <w:highlight w:val="yellow"/>
              </w:rPr>
              <w:t>N</w:t>
            </w:r>
            <w:r w:rsidR="00F94C12" w:rsidRPr="002C2241">
              <w:rPr>
                <w:rFonts w:ascii="Times New Roman" w:hAnsi="Times New Roman" w:cs="Times New Roman"/>
                <w:sz w:val="20"/>
                <w:szCs w:val="16"/>
                <w:highlight w:val="yellow"/>
              </w:rPr>
              <w:t>a</w:t>
            </w:r>
          </w:p>
        </w:tc>
        <w:tc>
          <w:tcPr>
            <w:tcW w:w="1218" w:type="dxa"/>
          </w:tcPr>
          <w:p w14:paraId="45F04531" w14:textId="77777777" w:rsidR="00BD2E11" w:rsidRPr="00A713FD" w:rsidRDefault="00BD2E11" w:rsidP="00CE1AA5">
            <w:pPr>
              <w:spacing w:line="480" w:lineRule="auto"/>
              <w:jc w:val="center"/>
              <w:rPr>
                <w:rFonts w:ascii="Times New Roman" w:hAnsi="Times New Roman" w:cs="Times New Roman"/>
                <w:sz w:val="20"/>
                <w:szCs w:val="20"/>
              </w:rPr>
            </w:pPr>
          </w:p>
        </w:tc>
        <w:tc>
          <w:tcPr>
            <w:tcW w:w="1218" w:type="dxa"/>
            <w:vAlign w:val="center"/>
          </w:tcPr>
          <w:p w14:paraId="67568ECB" w14:textId="7ADB30E9"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2 (6.6)</w:t>
            </w:r>
          </w:p>
        </w:tc>
        <w:tc>
          <w:tcPr>
            <w:tcW w:w="1937" w:type="dxa"/>
            <w:vAlign w:val="center"/>
          </w:tcPr>
          <w:p w14:paraId="7EB0FB47"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IdWFuZzwvQXV0aG9yPjxZZWFyPjIwMTE8L1llYXI+PFJl
Y051bT4zMjwvUmVjTnVtPjxEaXNwbGF5VGV4dD48c3R5bGUgZmFjZT0ic3VwZXJzY3JpcHQiPjM0
LDQzPC9zdHlsZT48L0Rpc3BsYXlUZXh0PjxyZWNvcmQ+PHJlYy1udW1iZXI+MzI8L3JlYy1udW1i
ZXI+PGZvcmVpZ24ta2V5cz48a2V5IGFwcD0iRU4iIGRiLWlkPSJkdnNycjVzemJzOWF3Z2UwMnRs
NWVkMGQyejl0cHowcHJ2OXMiIHRpbWVzdGFtcD0iMCI+MzI8L2tleT48L2ZvcmVpZ24ta2V5cz48
cmVmLXR5cGUgbmFtZT0iRWxlY3Ryb25pYyBBcnRpY2xlIj40MzwvcmVmLXR5cGU+PGNvbnRyaWJ1
dG9ycz48YXV0aG9ycz48YXV0aG9yPkh1YW5nLCBZLiBZLjwvYXV0aG9yPjxhdXRob3I+Q2hlbiwg
TS4gSi48L2F1dGhvcj48YXV0aG9yPkNoaXUsIE4uIFQuPC9hdXRob3I+PGF1dGhvcj5DaG91LCBI
LiBILjwvYXV0aG9yPjxhdXRob3I+TGluLCBLLiBZLjwvYXV0aG9yPjxhdXRob3I+Q2hpb3UsIFku
IFkuPC9hdXRob3I+PC9hdXRob3JzPjwvY29udHJpYnV0b3JzPjx0aXRsZXM+PHRpdGxlPkFkanVu
Y3RpdmUgb3JhbCBtZXRoeWxwcmVkbmlzb2xvbmUgaW4gcGVkaWF0cmljIGFjdXRlIHB5ZWxvbmVw
aHJpdGlzIGFsbGV2aWF0ZXMgcmVuYWwgc2NhcnJpbmc8L3RpdGxlPjxzZWNvbmRhcnktdGl0bGU+
UGVkaWF0cmljczwvc2Vjb25kYXJ5LXRpdGxlPjwvdGl0bGVzPjxwZXJpb2RpY2FsPjxmdWxsLXRp
dGxlPlBlZGlhdHJpY3M8L2Z1bGwtdGl0bGU+PGFiYnItMT5QZWRpYXRyaWNzPC9hYmJyLTE+PC9w
ZXJpb2RpY2FsPjxwYWdlcz5lNDk2LTUwNDwvcGFnZXM+PHZvbHVtZT4xMjg8L3ZvbHVtZT48bnVt
YmVyPjM8L251bWJlcj48a2V5d29yZHM+PGtleXdvcmQ+QWN1dGUgRGlzZWFzZTwva2V5d29yZD48
a2V5d29yZD5BZG1pbmlzdHJhdGlvbiwgT3JhbDwva2V5d29yZD48a2V5d29yZD5BbnRpLUJhY3Rl
cmlhbCBBZ2VudHMgW2FkbWluaXN0cmF0aW9uICZhbXA7IGRvc2FnZV08L2tleXdvcmQ+PGtleXdv
cmQ+Q2ljYXRyaXggW3ByZXZlbnRpb24gJmFtcDsgY29udHJvbF08L2tleXdvcmQ+PGtleXdvcmQ+
RHJ1ZyBUaGVyYXB5LCBDb21iaW5hdGlvbjwva2V5d29yZD48a2V5d29yZD5HbHVjb2NvcnRpY29p
ZHMgW2FkbWluaXN0cmF0aW9uICZhbXA7IGRvc2FnZV08L2tleXdvcmQ+PGtleXdvcmQ+SW5mYW50
LCBOZXdib3JuPC9rZXl3b3JkPjxrZXl3b3JkPk1ldGh5bHByZWRuaXNvbG9uZSBbYWRtaW5pc3Ry
YXRpb24gJmFtcDsgZG9zYWdlXTwva2V5d29yZD48a2V5d29yZD5NaWNyb2JpYWwgU2Vuc2l0aXZp
dHkgVGVzdHM8L2tleXdvcmQ+PGtleXdvcmQ+TXVsdGl2YXJpYXRlIEFuYWx5c2lzPC9rZXl3b3Jk
PjxrZXl3b3JkPlB5ZWxvbmVwaHJpdGlzIFtjb21wbGljYXRpb25zXSBbZHJ1ZyB0aGVyYXB5XTwv
a2V5d29yZD48a2V5d29yZD5SaXNrIEZhY3RvcnM8L2tleXdvcmQ+PGtleXdvcmQ+RmVtYWxlW2No
ZWNrd29yZF08L2tleXdvcmQ+PGtleXdvcmQ+SHVtYW5zW2NoZWNrd29yZF08L2tleXdvcmQ+PGtl
eXdvcmQ+SW5mYW50W2NoZWNrd29yZF08L2tleXdvcmQ+PGtleXdvcmQ+TWFsZVtjaGVja3dvcmRd
PC9rZXl3b3JkPjwva2V5d29yZHM+PGRhdGVzPjx5ZWFyPjIwMTE8L3llYXI+PC9kYXRlcz48YWNj
ZXNzaW9uLW51bT5DTi0wMDg4MjU1MDwvYWNjZXNzaW9uLW51bT48d29yay10eXBlPlJhbmRvbWl6
ZWQgQ29udHJvbGxlZCBUcmlhbDsgUmVzZWFyY2ggU3VwcG9ydCwgTm9uLVUuUy4gR292JmFwb3M7
dDwvd29yay10eXBlPjx1cmxzPjxyZWxhdGVkLXVybHM+PHVybD5odHRwOi8vb25saW5lbGlicmFy
eS53aWxleS5jb20vby9jb2NocmFuZS9jbGNlbnRyYWwvYXJ0aWNsZXMvNTUwL0NOLTAwODgyNTUw
L2ZyYW1lLmh0bWw8L3VybD48dXJsPmh0dHA6Ly9wZWRpYXRyaWNzLmFhcHB1YmxpY2F0aW9ucy5v
cmcvY29udGVudC9wZWRpYXRyaWNzLzEyOC8zL2U0OTYuZnVsbC5wZGY8L3VybD48L3JlbGF0ZWQt
dXJscz48L3VybHM+PGN1c3RvbTM+UHVibWVkIDIxODQ0MDYxPC9jdXN0b20zPjxlbGVjdHJvbmlj
LXJlc291cmNlLW51bT4xMC4xNTQyL3BlZHMuMjAxMC0wMjk3PC9lbGVjdHJvbmljLXJlc291cmNl
LW51bT48L3JlY29yZD48L0NpdGU+PENpdGU+PEF1dGhvcj5Tb2JvdXRpPC9BdXRob3I+PFllYXI+
MjAxMzwvWWVhcj48UmVjTnVtPjQxPC9SZWNOdW0+PHJlY29yZD48cmVjLW51bWJlcj40MTwvcmVj
LW51bWJlcj48Zm9yZWlnbi1rZXlzPjxrZXkgYXBwPSJFTiIgZGItaWQ9ImR2c3JyNXN6YnM5YXdn
ZTAydGw1ZWQwZDJ6OXRwejBwcnY5cyIgdGltZXN0YW1wPSIwIj40MTwva2V5PjwvZm9yZWlnbi1r
ZXlzPjxyZWYtdHlwZSBuYW1lPSJFbGVjdHJvbmljIEFydGljbGUiPjQzPC9yZWYtdHlwZT48Y29u
dHJpYnV0b3JzPjxhdXRob3JzPjxhdXRob3I+U29ib3V0aSwgQi48L2F1dGhvcj48YXV0aG9yPkhv
b21hbiwgTi48L2F1dGhvcj48YXV0aG9yPk1vdmFoZWQsIE0uPC9hdXRob3I+PC9hdXRob3JzPjwv
Y29udHJpYnV0b3JzPjx0aXRsZXM+PHRpdGxlPlRoZSBlZmZlY3Qgb2Ygdml0YW1pbiBFIG9yIHZp
dGFtaW4gQSBvbiB0aGUgcHJldmVudGlvbiBvZiByZW5hbCBzY2FycmluZyBpbiBjaGlsZHJlbiB3
aXRoIGFjdXRlIHB5ZWxvbmVwaHJpdGlzPC90aXRsZT48c2Vjb25kYXJ5LXRpdGxlPlBlZGlhdHJp
YyBuZXBocm9sb2d5IChCZXJsaW4sIEdlcm1hbnkpPC9zZWNvbmRhcnktdGl0bGU+PC90aXRsZXM+
PHBhZ2VzPjI3Ny04MzwvcGFnZXM+PHZvbHVtZT4yODwvdm9sdW1lPjxudW1iZXI+MjwvbnVtYmVy
PjxrZXl3b3Jkcz48a2V5d29yZD5BbnRpLUJhY3RlcmlhbCBBZ2VudHMgW3RoZXJhcGV1dGljIHVz
ZV08L2tleXdvcmQ+PGtleXdvcmQ+QW50aW94aWRhbnRzIFt0aGVyYXBldXRpYyB1c2VdPC9rZXl3
b3JkPjxrZXl3b3JkPkNpY2F0cml4IFtldGlvbG9neV0gW3ByZXZlbnRpb24gJmFtcDsgY29udHJv
bF0gW3JhZGlvbnVjbGlkZSBpbWFnaW5nXTwva2V5d29yZD48a2V5d29yZD5EaWV0YXJ5IFN1cHBs
ZW1lbnRzPC9rZXl3b3JkPjxrZXl3b3JkPkluZmFudCwgTmV3Ym9ybjwva2V5d29yZD48a2V5d29y
ZD5LaWRuZXkgW3BhdGhvbG9neV08L2tleXdvcmQ+PGtleXdvcmQ+UHllbG9uZXBocml0aXMgW2Nv
bXBsaWNhdGlvbnNdPC9rZXl3b3JkPjxrZXl3b3JkPlJhZGlvcGhhcm1hY2V1dGljYWxzPC9rZXl3
b3JkPjxrZXl3b3JkPlRlY2huZXRpdW0gVGMgOTltIERpbWVyY2FwdG9zdWNjaW5pYyBBY2lkPC9r
ZXl3b3JkPjxrZXl3b3JkPlZpdGFtaW4gQSBbdGhlcmFwZXV0aWMgdXNlXTwva2V5d29yZD48a2V5
d29yZD5WaXRhbWluIEUgW3RoZXJhcGV1dGljIHVzZV08L2tleXdvcmQ+PGtleXdvcmQ+Q2hpbGRb
Y2hlY2t3b3JkXTwva2V5d29yZD48a2V5d29yZD5DaGlsZCwgUHJlc2Nob29sW2NoZWNrd29yZF08
L2tleXdvcmQ+PGtleXdvcmQ+RmVtYWxlW2NoZWNrd29yZF08L2tleXdvcmQ+PGtleXdvcmQ+SHVt
YW5zW2NoZWNrd29yZF08L2tleXdvcmQ+PGtleXdvcmQ+SW5mYW50W2NoZWNrd29yZF08L2tleXdv
cmQ+PGtleXdvcmQ+U3ItY29tcG1lZDwva2V5d29yZD48L2tleXdvcmRzPjxkYXRlcz48eWVhcj4y
MDEzPC95ZWFyPjwvZGF0ZXM+PGFjY2Vzc2lvbi1udW0+Q04tMDA4Nzg2MjI8L2FjY2Vzc2lvbi1u
dW0+PHdvcmstdHlwZT5SYW5kb21pemVkIENvbnRyb2xsZWQgVHJpYWw8L3dvcmstdHlwZT48dXJs
cz48cmVsYXRlZC11cmxzPjx1cmw+aHR0cDovL29ubGluZWxpYnJhcnkud2lsZXkuY29tL28vY29j
aHJhbmUvY2xjZW50cmFsL2FydGljbGVzLzYyMi9DTi0wMDg3ODYyMi9mcmFtZS5odG1sPC91cmw+
PHVybD5odHRwOi8vZG93bmxvYWQuc3ByaW5nZXIuY29tL3N0YXRpYy9wZGYvOTM5L2FydCUyNTNB
MTAuMTAwNyUyNTJGczAwNDY3LTAxMi0yMzA4LTQucGRmP29yaWdpblVybD1odHRwJTNBJTJGJTJG
bGluay5zcHJpbmdlci5jb20lMkZhcnRpY2xlJTJGMTAuMTAwNyUyRnMwMDQ2Ny0wMTItMjMwOC00
JmFtcDt0b2tlbjI9ZXhwPTE0ODAwMDU1MTF+YWNsPSUyRnN0YXRpYyUyRnBkZiUyRjkzOSUyRmFy
dCUyNTI1M0ExMC4xMDA3JTI1MjUyRnMwMDQ2Ny0wMTItMjMwOC00LnBkZiUzRm9yaWdpblVybCUz
RGh0dHAlMjUzQSUyNTJGJTI1MkZsaW5rLnNwcmluZ2VyLmNvbSUyNTJGYXJ0aWNsZSUyNTJGMTAu
MTAwNyUyNTJGczAwNDY3LTAxMi0yMzA4LTQqfmhtYWM9OTU0MzkyMDU3MWZiYjM1ZDEzNmE3ZDVk
MDAzYWViYjIzZGQ2NTE3YzQzOWE5MzgyNmMxZWFkOTM2NjdiY2YwYjwvdXJsPjwvcmVsYXRlZC11
cmxzPjwvdXJscz48Y3VzdG9tMz5QdWJtZWQgMjMwNTI2NTA8L2N1c3RvbTM+PGVsZWN0cm9uaWMt
cmVzb3VyY2UtbnVtPjEwLjEwMDcvczAwNDY3LTAxMi0yMzA4LTQ8L2VsZWN0cm9uaWMtcmVzb3Vy
Y2UtbnVtPjwvcmVjb3JkPjwvQ2l0ZT48L0VuZE5vdGU+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IdWFuZzwvQXV0aG9yPjxZZWFyPjIwMTE8L1llYXI+PFJl
Y051bT4zMjwvUmVjTnVtPjxEaXNwbGF5VGV4dD48c3R5bGUgZmFjZT0ic3VwZXJzY3JpcHQiPjM0
LDQzPC9zdHlsZT48L0Rpc3BsYXlUZXh0PjxyZWNvcmQ+PHJlYy1udW1iZXI+MzI8L3JlYy1udW1i
ZXI+PGZvcmVpZ24ta2V5cz48a2V5IGFwcD0iRU4iIGRiLWlkPSJkdnNycjVzemJzOWF3Z2UwMnRs
NWVkMGQyejl0cHowcHJ2OXMiIHRpbWVzdGFtcD0iMCI+MzI8L2tleT48L2ZvcmVpZ24ta2V5cz48
cmVmLXR5cGUgbmFtZT0iRWxlY3Ryb25pYyBBcnRpY2xlIj40MzwvcmVmLXR5cGU+PGNvbnRyaWJ1
dG9ycz48YXV0aG9ycz48YXV0aG9yPkh1YW5nLCBZLiBZLjwvYXV0aG9yPjxhdXRob3I+Q2hlbiwg
TS4gSi48L2F1dGhvcj48YXV0aG9yPkNoaXUsIE4uIFQuPC9hdXRob3I+PGF1dGhvcj5DaG91LCBI
LiBILjwvYXV0aG9yPjxhdXRob3I+TGluLCBLLiBZLjwvYXV0aG9yPjxhdXRob3I+Q2hpb3UsIFku
IFkuPC9hdXRob3I+PC9hdXRob3JzPjwvY29udHJpYnV0b3JzPjx0aXRsZXM+PHRpdGxlPkFkanVu
Y3RpdmUgb3JhbCBtZXRoeWxwcmVkbmlzb2xvbmUgaW4gcGVkaWF0cmljIGFjdXRlIHB5ZWxvbmVw
aHJpdGlzIGFsbGV2aWF0ZXMgcmVuYWwgc2NhcnJpbmc8L3RpdGxlPjxzZWNvbmRhcnktdGl0bGU+
UGVkaWF0cmljczwvc2Vjb25kYXJ5LXRpdGxlPjwvdGl0bGVzPjxwZXJpb2RpY2FsPjxmdWxsLXRp
dGxlPlBlZGlhdHJpY3M8L2Z1bGwtdGl0bGU+PGFiYnItMT5QZWRpYXRyaWNzPC9hYmJyLTE+PC9w
ZXJpb2RpY2FsPjxwYWdlcz5lNDk2LTUwNDwvcGFnZXM+PHZvbHVtZT4xMjg8L3ZvbHVtZT48bnVt
YmVyPjM8L251bWJlcj48a2V5d29yZHM+PGtleXdvcmQ+QWN1dGUgRGlzZWFzZTwva2V5d29yZD48
a2V5d29yZD5BZG1pbmlzdHJhdGlvbiwgT3JhbDwva2V5d29yZD48a2V5d29yZD5BbnRpLUJhY3Rl
cmlhbCBBZ2VudHMgW2FkbWluaXN0cmF0aW9uICZhbXA7IGRvc2FnZV08L2tleXdvcmQ+PGtleXdv
cmQ+Q2ljYXRyaXggW3ByZXZlbnRpb24gJmFtcDsgY29udHJvbF08L2tleXdvcmQ+PGtleXdvcmQ+
RHJ1ZyBUaGVyYXB5LCBDb21iaW5hdGlvbjwva2V5d29yZD48a2V5d29yZD5HbHVjb2NvcnRpY29p
ZHMgW2FkbWluaXN0cmF0aW9uICZhbXA7IGRvc2FnZV08L2tleXdvcmQ+PGtleXdvcmQ+SW5mYW50
LCBOZXdib3JuPC9rZXl3b3JkPjxrZXl3b3JkPk1ldGh5bHByZWRuaXNvbG9uZSBbYWRtaW5pc3Ry
YXRpb24gJmFtcDsgZG9zYWdlXTwva2V5d29yZD48a2V5d29yZD5NaWNyb2JpYWwgU2Vuc2l0aXZp
dHkgVGVzdHM8L2tleXdvcmQ+PGtleXdvcmQ+TXVsdGl2YXJpYXRlIEFuYWx5c2lzPC9rZXl3b3Jk
PjxrZXl3b3JkPlB5ZWxvbmVwaHJpdGlzIFtjb21wbGljYXRpb25zXSBbZHJ1ZyB0aGVyYXB5XTwv
a2V5d29yZD48a2V5d29yZD5SaXNrIEZhY3RvcnM8L2tleXdvcmQ+PGtleXdvcmQ+RmVtYWxlW2No
ZWNrd29yZF08L2tleXdvcmQ+PGtleXdvcmQ+SHVtYW5zW2NoZWNrd29yZF08L2tleXdvcmQ+PGtl
eXdvcmQ+SW5mYW50W2NoZWNrd29yZF08L2tleXdvcmQ+PGtleXdvcmQ+TWFsZVtjaGVja3dvcmRd
PC9rZXl3b3JkPjwva2V5d29yZHM+PGRhdGVzPjx5ZWFyPjIwMTE8L3llYXI+PC9kYXRlcz48YWNj
ZXNzaW9uLW51bT5DTi0wMDg4MjU1MDwvYWNjZXNzaW9uLW51bT48d29yay10eXBlPlJhbmRvbWl6
ZWQgQ29udHJvbGxlZCBUcmlhbDsgUmVzZWFyY2ggU3VwcG9ydCwgTm9uLVUuUy4gR292JmFwb3M7
dDwvd29yay10eXBlPjx1cmxzPjxyZWxhdGVkLXVybHM+PHVybD5odHRwOi8vb25saW5lbGlicmFy
eS53aWxleS5jb20vby9jb2NocmFuZS9jbGNlbnRyYWwvYXJ0aWNsZXMvNTUwL0NOLTAwODgyNTUw
L2ZyYW1lLmh0bWw8L3VybD48dXJsPmh0dHA6Ly9wZWRpYXRyaWNzLmFhcHB1YmxpY2F0aW9ucy5v
cmcvY29udGVudC9wZWRpYXRyaWNzLzEyOC8zL2U0OTYuZnVsbC5wZGY8L3VybD48L3JlbGF0ZWQt
dXJscz48L3VybHM+PGN1c3RvbTM+UHVibWVkIDIxODQ0MDYxPC9jdXN0b20zPjxlbGVjdHJvbmlj
LXJlc291cmNlLW51bT4xMC4xNTQyL3BlZHMuMjAxMC0wMjk3PC9lbGVjdHJvbmljLXJlc291cmNl
LW51bT48L3JlY29yZD48L0NpdGU+PENpdGU+PEF1dGhvcj5Tb2JvdXRpPC9BdXRob3I+PFllYXI+
MjAxMzwvWWVhcj48UmVjTnVtPjQxPC9SZWNOdW0+PHJlY29yZD48cmVjLW51bWJlcj40MTwvcmVj
LW51bWJlcj48Zm9yZWlnbi1rZXlzPjxrZXkgYXBwPSJFTiIgZGItaWQ9ImR2c3JyNXN6YnM5YXdn
ZTAydGw1ZWQwZDJ6OXRwejBwcnY5cyIgdGltZXN0YW1wPSIwIj40MTwva2V5PjwvZm9yZWlnbi1r
ZXlzPjxyZWYtdHlwZSBuYW1lPSJFbGVjdHJvbmljIEFydGljbGUiPjQzPC9yZWYtdHlwZT48Y29u
dHJpYnV0b3JzPjxhdXRob3JzPjxhdXRob3I+U29ib3V0aSwgQi48L2F1dGhvcj48YXV0aG9yPkhv
b21hbiwgTi48L2F1dGhvcj48YXV0aG9yPk1vdmFoZWQsIE0uPC9hdXRob3I+PC9hdXRob3JzPjwv
Y29udHJpYnV0b3JzPjx0aXRsZXM+PHRpdGxlPlRoZSBlZmZlY3Qgb2Ygdml0YW1pbiBFIG9yIHZp
dGFtaW4gQSBvbiB0aGUgcHJldmVudGlvbiBvZiByZW5hbCBzY2FycmluZyBpbiBjaGlsZHJlbiB3
aXRoIGFjdXRlIHB5ZWxvbmVwaHJpdGlzPC90aXRsZT48c2Vjb25kYXJ5LXRpdGxlPlBlZGlhdHJp
YyBuZXBocm9sb2d5IChCZXJsaW4sIEdlcm1hbnkpPC9zZWNvbmRhcnktdGl0bGU+PC90aXRsZXM+
PHBhZ2VzPjI3Ny04MzwvcGFnZXM+PHZvbHVtZT4yODwvdm9sdW1lPjxudW1iZXI+MjwvbnVtYmVy
PjxrZXl3b3Jkcz48a2V5d29yZD5BbnRpLUJhY3RlcmlhbCBBZ2VudHMgW3RoZXJhcGV1dGljIHVz
ZV08L2tleXdvcmQ+PGtleXdvcmQ+QW50aW94aWRhbnRzIFt0aGVyYXBldXRpYyB1c2VdPC9rZXl3
b3JkPjxrZXl3b3JkPkNpY2F0cml4IFtldGlvbG9neV0gW3ByZXZlbnRpb24gJmFtcDsgY29udHJv
bF0gW3JhZGlvbnVjbGlkZSBpbWFnaW5nXTwva2V5d29yZD48a2V5d29yZD5EaWV0YXJ5IFN1cHBs
ZW1lbnRzPC9rZXl3b3JkPjxrZXl3b3JkPkluZmFudCwgTmV3Ym9ybjwva2V5d29yZD48a2V5d29y
ZD5LaWRuZXkgW3BhdGhvbG9neV08L2tleXdvcmQ+PGtleXdvcmQ+UHllbG9uZXBocml0aXMgW2Nv
bXBsaWNhdGlvbnNdPC9rZXl3b3JkPjxrZXl3b3JkPlJhZGlvcGhhcm1hY2V1dGljYWxzPC9rZXl3
b3JkPjxrZXl3b3JkPlRlY2huZXRpdW0gVGMgOTltIERpbWVyY2FwdG9zdWNjaW5pYyBBY2lkPC9r
ZXl3b3JkPjxrZXl3b3JkPlZpdGFtaW4gQSBbdGhlcmFwZXV0aWMgdXNlXTwva2V5d29yZD48a2V5
d29yZD5WaXRhbWluIEUgW3RoZXJhcGV1dGljIHVzZV08L2tleXdvcmQ+PGtleXdvcmQ+Q2hpbGRb
Y2hlY2t3b3JkXTwva2V5d29yZD48a2V5d29yZD5DaGlsZCwgUHJlc2Nob29sW2NoZWNrd29yZF08
L2tleXdvcmQ+PGtleXdvcmQ+RmVtYWxlW2NoZWNrd29yZF08L2tleXdvcmQ+PGtleXdvcmQ+SHVt
YW5zW2NoZWNrd29yZF08L2tleXdvcmQ+PGtleXdvcmQ+SW5mYW50W2NoZWNrd29yZF08L2tleXdv
cmQ+PGtleXdvcmQ+U3ItY29tcG1lZDwva2V5d29yZD48L2tleXdvcmRzPjxkYXRlcz48eWVhcj4y
MDEzPC95ZWFyPjwvZGF0ZXM+PGFjY2Vzc2lvbi1udW0+Q04tMDA4Nzg2MjI8L2FjY2Vzc2lvbi1u
dW0+PHdvcmstdHlwZT5SYW5kb21pemVkIENvbnRyb2xsZWQgVHJpYWw8L3dvcmstdHlwZT48dXJs
cz48cmVsYXRlZC11cmxzPjx1cmw+aHR0cDovL29ubGluZWxpYnJhcnkud2lsZXkuY29tL28vY29j
aHJhbmUvY2xjZW50cmFsL2FydGljbGVzLzYyMi9DTi0wMDg3ODYyMi9mcmFtZS5odG1sPC91cmw+
PHVybD5odHRwOi8vZG93bmxvYWQuc3ByaW5nZXIuY29tL3N0YXRpYy9wZGYvOTM5L2FydCUyNTNB
MTAuMTAwNyUyNTJGczAwNDY3LTAxMi0yMzA4LTQucGRmP29yaWdpblVybD1odHRwJTNBJTJGJTJG
bGluay5zcHJpbmdlci5jb20lMkZhcnRpY2xlJTJGMTAuMTAwNyUyRnMwMDQ2Ny0wMTItMjMwOC00
JmFtcDt0b2tlbjI9ZXhwPTE0ODAwMDU1MTF+YWNsPSUyRnN0YXRpYyUyRnBkZiUyRjkzOSUyRmFy
dCUyNTI1M0ExMC4xMDA3JTI1MjUyRnMwMDQ2Ny0wMTItMjMwOC00LnBkZiUzRm9yaWdpblVybCUz
RGh0dHAlMjUzQSUyNTJGJTI1MkZsaW5rLnNwcmluZ2VyLmNvbSUyNTJGYXJ0aWNsZSUyNTJGMTAu
MTAwNyUyNTJGczAwNDY3LTAxMi0yMzA4LTQqfmhtYWM9OTU0MzkyMDU3MWZiYjM1ZDEzNmE3ZDVk
MDAzYWViYjIzZGQ2NTE3YzQzOWE5MzgyNmMxZWFkOTM2NjdiY2YwYjwvdXJsPjwvcmVsYXRlZC11
cmxzPjwvdXJscz48Y3VzdG9tMz5QdWJtZWQgMjMwNTI2NTA8L2N1c3RvbTM+PGVsZWN0cm9uaWMt
cmVzb3VyY2UtbnVtPjEwLjEwMDcvczAwNDY3LTAxMi0yMzA4LTQ8L2VsZWN0cm9uaWMtcmVzb3Vy
Y2UtbnVtPjwvcmVjb3JkPjwvQ2l0ZT48L0VuZE5vdGU+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34,43</w:t>
            </w:r>
            <w:r w:rsidRPr="00A713FD">
              <w:rPr>
                <w:rFonts w:ascii="Times New Roman" w:hAnsi="Times New Roman" w:cs="Times New Roman"/>
                <w:sz w:val="20"/>
                <w:szCs w:val="20"/>
              </w:rPr>
              <w:fldChar w:fldCharType="end"/>
            </w:r>
          </w:p>
        </w:tc>
      </w:tr>
      <w:tr w:rsidR="00BD2E11" w:rsidRPr="00A713FD" w14:paraId="33B8F419" w14:textId="77777777" w:rsidTr="00BD2E11">
        <w:trPr>
          <w:jc w:val="center"/>
        </w:trPr>
        <w:tc>
          <w:tcPr>
            <w:tcW w:w="1904" w:type="dxa"/>
            <w:gridSpan w:val="2"/>
            <w:vMerge/>
            <w:vAlign w:val="center"/>
          </w:tcPr>
          <w:p w14:paraId="5A11AB79" w14:textId="77777777" w:rsidR="00BD2E11" w:rsidRPr="00A713FD" w:rsidRDefault="00BD2E11" w:rsidP="00CE1AA5">
            <w:pPr>
              <w:spacing w:line="480" w:lineRule="auto"/>
              <w:ind w:left="720"/>
              <w:jc w:val="center"/>
              <w:rPr>
                <w:rFonts w:ascii="Times New Roman" w:hAnsi="Times New Roman" w:cs="Times New Roman"/>
                <w:sz w:val="20"/>
                <w:szCs w:val="20"/>
              </w:rPr>
            </w:pPr>
          </w:p>
        </w:tc>
        <w:tc>
          <w:tcPr>
            <w:tcW w:w="3136" w:type="dxa"/>
            <w:vAlign w:val="center"/>
          </w:tcPr>
          <w:p w14:paraId="72EC1B2B"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Cefalexin</w:t>
            </w:r>
            <w:proofErr w:type="spellEnd"/>
          </w:p>
        </w:tc>
        <w:tc>
          <w:tcPr>
            <w:tcW w:w="830" w:type="dxa"/>
            <w:vAlign w:val="center"/>
          </w:tcPr>
          <w:p w14:paraId="66DB3522"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po</w:t>
            </w:r>
            <w:proofErr w:type="spellEnd"/>
          </w:p>
        </w:tc>
        <w:tc>
          <w:tcPr>
            <w:tcW w:w="1218" w:type="dxa"/>
            <w:vAlign w:val="center"/>
          </w:tcPr>
          <w:p w14:paraId="02924494"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na</w:t>
            </w:r>
          </w:p>
        </w:tc>
        <w:tc>
          <w:tcPr>
            <w:tcW w:w="992" w:type="dxa"/>
          </w:tcPr>
          <w:p w14:paraId="405D9278"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60C8E1FB"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0-14</w:t>
            </w:r>
          </w:p>
        </w:tc>
        <w:tc>
          <w:tcPr>
            <w:tcW w:w="1495" w:type="dxa"/>
          </w:tcPr>
          <w:p w14:paraId="1892E488" w14:textId="7E2A7BDF" w:rsidR="00BD2E11" w:rsidRPr="002C2241" w:rsidRDefault="00A42147" w:rsidP="00CE1AA5">
            <w:pPr>
              <w:spacing w:line="480" w:lineRule="auto"/>
              <w:jc w:val="center"/>
              <w:rPr>
                <w:rFonts w:ascii="Times New Roman" w:hAnsi="Times New Roman" w:cs="Times New Roman"/>
                <w:sz w:val="20"/>
                <w:szCs w:val="16"/>
                <w:highlight w:val="yellow"/>
              </w:rPr>
            </w:pPr>
            <w:r w:rsidRPr="002C2241">
              <w:rPr>
                <w:rFonts w:ascii="Times New Roman" w:hAnsi="Times New Roman" w:cs="Times New Roman"/>
                <w:sz w:val="20"/>
                <w:szCs w:val="16"/>
                <w:highlight w:val="yellow"/>
              </w:rPr>
              <w:t>N</w:t>
            </w:r>
            <w:r w:rsidR="00F94C12" w:rsidRPr="002C2241">
              <w:rPr>
                <w:rFonts w:ascii="Times New Roman" w:hAnsi="Times New Roman" w:cs="Times New Roman"/>
                <w:sz w:val="20"/>
                <w:szCs w:val="16"/>
                <w:highlight w:val="yellow"/>
              </w:rPr>
              <w:t>a</w:t>
            </w:r>
          </w:p>
        </w:tc>
        <w:tc>
          <w:tcPr>
            <w:tcW w:w="1218" w:type="dxa"/>
          </w:tcPr>
          <w:p w14:paraId="3A078BDA" w14:textId="77777777" w:rsidR="00BD2E11" w:rsidRPr="00A713FD" w:rsidRDefault="00BD2E11" w:rsidP="00CE1AA5">
            <w:pPr>
              <w:spacing w:line="480" w:lineRule="auto"/>
              <w:jc w:val="center"/>
              <w:rPr>
                <w:rFonts w:ascii="Times New Roman" w:hAnsi="Times New Roman" w:cs="Times New Roman"/>
                <w:sz w:val="20"/>
                <w:szCs w:val="20"/>
              </w:rPr>
            </w:pPr>
          </w:p>
        </w:tc>
        <w:tc>
          <w:tcPr>
            <w:tcW w:w="1218" w:type="dxa"/>
            <w:vAlign w:val="center"/>
          </w:tcPr>
          <w:p w14:paraId="1592499B" w14:textId="2D9B4DE1"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 (3.3)</w:t>
            </w:r>
          </w:p>
        </w:tc>
        <w:tc>
          <w:tcPr>
            <w:tcW w:w="1937" w:type="dxa"/>
            <w:vAlign w:val="center"/>
          </w:tcPr>
          <w:p w14:paraId="281E769C"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DaG9uZzwvQXV0aG9yPjxZZWFyPjIwMDM8L1llYXI+PFJl
Y051bT4yODwvUmVjTnVtPjxEaXNwbGF5VGV4dD48c3R5bGUgZmFjZT0ic3VwZXJzY3JpcHQiPjMw
PC9zdHlsZT48L0Rpc3BsYXlUZXh0PjxyZWNvcmQ+PHJlYy1udW1iZXI+Mjg8L3JlYy1udW1iZXI+
PGZvcmVpZ24ta2V5cz48a2V5IGFwcD0iRU4iIGRiLWlkPSJkdnNycjVzemJzOWF3Z2UwMnRsNWVk
MGQyejl0cHowcHJ2OXMiIHRpbWVzdGFtcD0iMCI+Mjg8L2tleT48L2ZvcmVpZ24ta2V5cz48cmVm
LXR5cGUgbmFtZT0iSm91cm5hbCBBcnRpY2xlIj4xNzwvcmVmLXR5cGU+PGNvbnRyaWJ1dG9ycz48
YXV0aG9ycz48YXV0aG9yPkNob25nLCBDLiBZLjwvYXV0aG9yPjxhdXRob3I+VGFuLCBBLiBTLiBM
LjwvYXV0aG9yPjxhdXRob3I+TmcsIFcuPC9hdXRob3I+PGF1dGhvcj5UYW4tS2VuZHJpY2ssIEEu
PC9hdXRob3I+PGF1dGhvcj5CYWxha3Jpc2huYW4sIEEuPC9hdXRob3I+PGF1dGhvcj5DaGFvLCBT
LiBNLjwvYXV0aG9yPjwvYXV0aG9ycz48L2NvbnRyaWJ1dG9ycz48YXV0aC1hZGRyZXNzPihDaG9u
ZywgVGFuLCBOZywgQ2hhbykgRGVwYXJ0bWVudCBvZiBQYWVkaWF0cmljIE1lZGljaW5lLCBLSyBX
b21lbiZhcG9zO3MgYW5kIENoaWxkcmVuJmFwb3M7cyBIb3NwaXRhbCwgU2luZ2Fwb3JlLCBTaW5n
YXBvcmUgKFRhbi1LZW5kcmljaykgRGVwYXJ0bWVudCBvZiBEaWFnbm9zdGljIEltYWdpbmcsIEtL
IFdvbWVuJmFwb3M7cyBhbmQgQ2hpbGRyZW4mYXBvcztzIEhvc3BpdGFsLCBTaW5nYXBvcmUsIFNp
bmdhcG9yZSAoQmFsYWtyaXNobmFuKSBEZXBhcnRtZW50IG9mIE90b2xhcnluZ29sb2d5LCBLSyBX
b21lbiZhcG9zO3MgYW5kIENoaWxkcmVuJmFwb3M7cyBIb3NwaXRhbCwgU2luZ2Fwb3JlLCBTaW5n
YXBvcmUgKENob25nKSBEZXBhcnRtZW50IG9mIFBhZWRpYXRyaWMgTWVkaWNpbmUsIEtLIFdvbWVu
JmFwb3M7cyBhbmQgQ2hpbGRyZW4mYXBvcztzIEhvc3BpdGFsLCAxMDAgQnVraXQgVGltYWggUm9h
ZCwgU2luZ2Fwb3JlIDIyOTg5OSwgU2luZ2Fwb3JlPC9hdXRoLWFkZHJlc3M+PHRpdGxlcz48dGl0
bGU+VHJlYXRtZW50IG9mIHVyaW5hcnkgdHJhY3QgaW5mZWN0aW9uIHdpdGggZ2VudGFtaWNpbiBv
bmNlIG9yIHRocmVlIHRpbWVzIGRhaWx5PC90aXRsZT48c2Vjb25kYXJ5LXRpdGxlPkFjdGEgUGFl
ZGlhdHJpY2EsIEludGVybmF0aW9uYWwgSm91cm5hbCBvZiBQYWVkaWF0cmljczwvc2Vjb25kYXJ5
LXRpdGxlPjwvdGl0bGVzPjxwYWdlcz4yOTEtMjk2PC9wYWdlcz48dm9sdW1lPjkyPC92b2x1bWU+
PG51bWJlcj4zPC9udW1iZXI+PGRhdGVzPjx5ZWFyPjIwMDM8L3llYXI+PC9kYXRlcz48YWNjZXNz
aW9uLW51bT4zNjQwODA4MjwvYWNjZXNzaW9uLW51bT48dXJscz48cmVsYXRlZC11cmxzPjx1cmw+
aHR0cDovL292aWRzcC5vdmlkLmNvbS9vdmlkd2ViLmNnaT9UPUpTJmFtcDtDU0M9WSZhbXA7TkVX
Uz1OJmFtcDtQQUdFPWZ1bGx0ZXh0JmFtcDtEPWVtZWQ5JmFtcDtBTj0zNjQwODA4MjwvdXJsPjx1
cmw+aHR0cDovL3NmeGV1MDguaG9zdGVkLmV4bGlicmlzZ3JvdXAuY29tL3NndWw/c2lkPU9WSUQ6
ZW1iYXNlJmFtcDtpZD1wbWlkOjEyNzI1NTQyJmFtcDtpZD1kb2k6MTAuMTA4MCUyRjA4MDM1MjUw
MzEwMDA5MTk0JmFtcDtpc3NuPTA4MDMtNTI1MyZhbXA7aXNibj0mYW1wO3ZvbHVtZT05MiZhbXA7
aXNzdWU9MyZhbXA7c3BhZ2U9MjkxJmFtcDtwYWdlcz0yOTEtMjk2JmFtcDtkYXRlPTIwMDMmYW1w
O3RpdGxlPUFjdGErUGFlZGlhdHJpY2ElMkMrSW50ZXJuYXRpb25hbCtKb3VybmFsK29mK1BhZWRp
YXRyaWNzJmFtcDthdGl0bGU9VHJlYXRtZW50K29mK3VyaW5hcnkrdHJhY3QraW5mZWN0aW9uK3dp
dGgrZ2VudGFtaWNpbitvbmNlK29yK3RocmVlK3RpbWVzK2RhaWx5JmFtcDthdWxhc3Q9Q2hvbmcm
YW1wO3BpZD0lM0NhdXRob3IlM0VDaG9uZytDLi1ZLiUzQlRhbitBLlMuLUwuJTNCTmcrVy4lM0JU
YW4tS2VuZHJpY2srQS4lM0JCYWxha3Jpc2huYW4rQS4lM0JDaGFvK1MuLU0uJTNDJTJGYXV0aG9y
JTNFJTNDQU4lM0UzNjQwODA4Mi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wvRW5kTm90ZT5=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DaG9uZzwvQXV0aG9yPjxZZWFyPjIwMDM8L1llYXI+PFJl
Y051bT4yODwvUmVjTnVtPjxEaXNwbGF5VGV4dD48c3R5bGUgZmFjZT0ic3VwZXJzY3JpcHQiPjMw
PC9zdHlsZT48L0Rpc3BsYXlUZXh0PjxyZWNvcmQ+PHJlYy1udW1iZXI+Mjg8L3JlYy1udW1iZXI+
PGZvcmVpZ24ta2V5cz48a2V5IGFwcD0iRU4iIGRiLWlkPSJkdnNycjVzemJzOWF3Z2UwMnRsNWVk
MGQyejl0cHowcHJ2OXMiIHRpbWVzdGFtcD0iMCI+Mjg8L2tleT48L2ZvcmVpZ24ta2V5cz48cmVm
LXR5cGUgbmFtZT0iSm91cm5hbCBBcnRpY2xlIj4xNzwvcmVmLXR5cGU+PGNvbnRyaWJ1dG9ycz48
YXV0aG9ycz48YXV0aG9yPkNob25nLCBDLiBZLjwvYXV0aG9yPjxhdXRob3I+VGFuLCBBLiBTLiBM
LjwvYXV0aG9yPjxhdXRob3I+TmcsIFcuPC9hdXRob3I+PGF1dGhvcj5UYW4tS2VuZHJpY2ssIEEu
PC9hdXRob3I+PGF1dGhvcj5CYWxha3Jpc2huYW4sIEEuPC9hdXRob3I+PGF1dGhvcj5DaGFvLCBT
LiBNLjwvYXV0aG9yPjwvYXV0aG9ycz48L2NvbnRyaWJ1dG9ycz48YXV0aC1hZGRyZXNzPihDaG9u
ZywgVGFuLCBOZywgQ2hhbykgRGVwYXJ0bWVudCBvZiBQYWVkaWF0cmljIE1lZGljaW5lLCBLSyBX
b21lbiZhcG9zO3MgYW5kIENoaWxkcmVuJmFwb3M7cyBIb3NwaXRhbCwgU2luZ2Fwb3JlLCBTaW5n
YXBvcmUgKFRhbi1LZW5kcmljaykgRGVwYXJ0bWVudCBvZiBEaWFnbm9zdGljIEltYWdpbmcsIEtL
IFdvbWVuJmFwb3M7cyBhbmQgQ2hpbGRyZW4mYXBvcztzIEhvc3BpdGFsLCBTaW5nYXBvcmUsIFNp
bmdhcG9yZSAoQmFsYWtyaXNobmFuKSBEZXBhcnRtZW50IG9mIE90b2xhcnluZ29sb2d5LCBLSyBX
b21lbiZhcG9zO3MgYW5kIENoaWxkcmVuJmFwb3M7cyBIb3NwaXRhbCwgU2luZ2Fwb3JlLCBTaW5n
YXBvcmUgKENob25nKSBEZXBhcnRtZW50IG9mIFBhZWRpYXRyaWMgTWVkaWNpbmUsIEtLIFdvbWVu
JmFwb3M7cyBhbmQgQ2hpbGRyZW4mYXBvcztzIEhvc3BpdGFsLCAxMDAgQnVraXQgVGltYWggUm9h
ZCwgU2luZ2Fwb3JlIDIyOTg5OSwgU2luZ2Fwb3JlPC9hdXRoLWFkZHJlc3M+PHRpdGxlcz48dGl0
bGU+VHJlYXRtZW50IG9mIHVyaW5hcnkgdHJhY3QgaW5mZWN0aW9uIHdpdGggZ2VudGFtaWNpbiBv
bmNlIG9yIHRocmVlIHRpbWVzIGRhaWx5PC90aXRsZT48c2Vjb25kYXJ5LXRpdGxlPkFjdGEgUGFl
ZGlhdHJpY2EsIEludGVybmF0aW9uYWwgSm91cm5hbCBvZiBQYWVkaWF0cmljczwvc2Vjb25kYXJ5
LXRpdGxlPjwvdGl0bGVzPjxwYWdlcz4yOTEtMjk2PC9wYWdlcz48dm9sdW1lPjkyPC92b2x1bWU+
PG51bWJlcj4zPC9udW1iZXI+PGRhdGVzPjx5ZWFyPjIwMDM8L3llYXI+PC9kYXRlcz48YWNjZXNz
aW9uLW51bT4zNjQwODA4MjwvYWNjZXNzaW9uLW51bT48dXJscz48cmVsYXRlZC11cmxzPjx1cmw+
aHR0cDovL292aWRzcC5vdmlkLmNvbS9vdmlkd2ViLmNnaT9UPUpTJmFtcDtDU0M9WSZhbXA7TkVX
Uz1OJmFtcDtQQUdFPWZ1bGx0ZXh0JmFtcDtEPWVtZWQ5JmFtcDtBTj0zNjQwODA4MjwvdXJsPjx1
cmw+aHR0cDovL3NmeGV1MDguaG9zdGVkLmV4bGlicmlzZ3JvdXAuY29tL3NndWw/c2lkPU9WSUQ6
ZW1iYXNlJmFtcDtpZD1wbWlkOjEyNzI1NTQyJmFtcDtpZD1kb2k6MTAuMTA4MCUyRjA4MDM1MjUw
MzEwMDA5MTk0JmFtcDtpc3NuPTA4MDMtNTI1MyZhbXA7aXNibj0mYW1wO3ZvbHVtZT05MiZhbXA7
aXNzdWU9MyZhbXA7c3BhZ2U9MjkxJmFtcDtwYWdlcz0yOTEtMjk2JmFtcDtkYXRlPTIwMDMmYW1w
O3RpdGxlPUFjdGErUGFlZGlhdHJpY2ElMkMrSW50ZXJuYXRpb25hbCtKb3VybmFsK29mK1BhZWRp
YXRyaWNzJmFtcDthdGl0bGU9VHJlYXRtZW50K29mK3VyaW5hcnkrdHJhY3QraW5mZWN0aW9uK3dp
dGgrZ2VudGFtaWNpbitvbmNlK29yK3RocmVlK3RpbWVzK2RhaWx5JmFtcDthdWxhc3Q9Q2hvbmcm
YW1wO3BpZD0lM0NhdXRob3IlM0VDaG9uZytDLi1ZLiUzQlRhbitBLlMuLUwuJTNCTmcrVy4lM0JU
YW4tS2VuZHJpY2srQS4lM0JCYWxha3Jpc2huYW4rQS4lM0JDaGFvK1MuLU0uJTNDJTJGYXV0aG9y
JTNFJTNDQU4lM0UzNjQwODA4Mi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wvRW5kTm90ZT5=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30</w:t>
            </w:r>
            <w:r w:rsidRPr="00A713FD">
              <w:rPr>
                <w:rFonts w:ascii="Times New Roman" w:hAnsi="Times New Roman" w:cs="Times New Roman"/>
                <w:sz w:val="20"/>
                <w:szCs w:val="20"/>
              </w:rPr>
              <w:fldChar w:fldCharType="end"/>
            </w:r>
          </w:p>
        </w:tc>
      </w:tr>
      <w:tr w:rsidR="00BD2E11" w:rsidRPr="00A713FD" w14:paraId="5DA7E5AA" w14:textId="77777777" w:rsidTr="00BD2E11">
        <w:trPr>
          <w:jc w:val="center"/>
        </w:trPr>
        <w:tc>
          <w:tcPr>
            <w:tcW w:w="1904" w:type="dxa"/>
            <w:gridSpan w:val="2"/>
            <w:vAlign w:val="center"/>
          </w:tcPr>
          <w:p w14:paraId="59792A1D"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2</w:t>
            </w:r>
            <w:r w:rsidRPr="00A713FD">
              <w:rPr>
                <w:rFonts w:ascii="Times New Roman" w:hAnsi="Times New Roman" w:cs="Times New Roman"/>
                <w:sz w:val="20"/>
                <w:szCs w:val="20"/>
                <w:vertAlign w:val="superscript"/>
              </w:rPr>
              <w:t>nd</w:t>
            </w:r>
            <w:r w:rsidRPr="00A713FD">
              <w:rPr>
                <w:rFonts w:ascii="Times New Roman" w:hAnsi="Times New Roman" w:cs="Times New Roman"/>
                <w:sz w:val="20"/>
                <w:szCs w:val="20"/>
              </w:rPr>
              <w:t xml:space="preserve"> generation </w:t>
            </w:r>
            <w:proofErr w:type="spellStart"/>
            <w:r w:rsidRPr="00A713FD">
              <w:rPr>
                <w:rFonts w:ascii="Times New Roman" w:hAnsi="Times New Roman" w:cs="Times New Roman"/>
                <w:sz w:val="20"/>
                <w:szCs w:val="20"/>
              </w:rPr>
              <w:t>cephalosporins</w:t>
            </w:r>
            <w:proofErr w:type="spellEnd"/>
          </w:p>
        </w:tc>
        <w:tc>
          <w:tcPr>
            <w:tcW w:w="3136" w:type="dxa"/>
            <w:vAlign w:val="center"/>
          </w:tcPr>
          <w:p w14:paraId="18517BDF"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 xml:space="preserve">Cefuroxime </w:t>
            </w:r>
            <w:proofErr w:type="spellStart"/>
            <w:r w:rsidRPr="00A713FD">
              <w:rPr>
                <w:rFonts w:ascii="Times New Roman" w:hAnsi="Times New Roman" w:cs="Times New Roman"/>
                <w:sz w:val="20"/>
                <w:szCs w:val="20"/>
              </w:rPr>
              <w:t>axetil</w:t>
            </w:r>
            <w:proofErr w:type="spellEnd"/>
          </w:p>
        </w:tc>
        <w:tc>
          <w:tcPr>
            <w:tcW w:w="830" w:type="dxa"/>
            <w:vAlign w:val="center"/>
          </w:tcPr>
          <w:p w14:paraId="0909CB9E"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po</w:t>
            </w:r>
            <w:proofErr w:type="spellEnd"/>
          </w:p>
        </w:tc>
        <w:tc>
          <w:tcPr>
            <w:tcW w:w="1218" w:type="dxa"/>
            <w:vAlign w:val="center"/>
          </w:tcPr>
          <w:p w14:paraId="57D52950"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30</w:t>
            </w:r>
          </w:p>
        </w:tc>
        <w:tc>
          <w:tcPr>
            <w:tcW w:w="992" w:type="dxa"/>
          </w:tcPr>
          <w:p w14:paraId="279ED5C1"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137B11FA"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7-10</w:t>
            </w:r>
          </w:p>
        </w:tc>
        <w:tc>
          <w:tcPr>
            <w:tcW w:w="1495" w:type="dxa"/>
          </w:tcPr>
          <w:p w14:paraId="394F9237" w14:textId="0DAA7C6D" w:rsidR="00BD2E11" w:rsidRPr="002C2241" w:rsidRDefault="00A42147" w:rsidP="00CE1AA5">
            <w:pPr>
              <w:spacing w:line="480" w:lineRule="auto"/>
              <w:jc w:val="center"/>
              <w:rPr>
                <w:rFonts w:ascii="Times New Roman" w:hAnsi="Times New Roman" w:cs="Times New Roman"/>
                <w:sz w:val="20"/>
                <w:szCs w:val="16"/>
                <w:highlight w:val="yellow"/>
              </w:rPr>
            </w:pPr>
            <w:r w:rsidRPr="002C2241">
              <w:rPr>
                <w:rFonts w:ascii="Times New Roman" w:hAnsi="Times New Roman" w:cs="Times New Roman"/>
                <w:sz w:val="20"/>
                <w:szCs w:val="16"/>
                <w:highlight w:val="yellow"/>
              </w:rPr>
              <w:t>N</w:t>
            </w:r>
            <w:r w:rsidR="00F94C12" w:rsidRPr="002C2241">
              <w:rPr>
                <w:rFonts w:ascii="Times New Roman" w:hAnsi="Times New Roman" w:cs="Times New Roman"/>
                <w:sz w:val="20"/>
                <w:szCs w:val="16"/>
                <w:highlight w:val="yellow"/>
              </w:rPr>
              <w:t>a</w:t>
            </w:r>
          </w:p>
        </w:tc>
        <w:tc>
          <w:tcPr>
            <w:tcW w:w="1218" w:type="dxa"/>
          </w:tcPr>
          <w:p w14:paraId="1228A739" w14:textId="77777777" w:rsidR="00BD2E11" w:rsidRPr="00A713FD" w:rsidRDefault="00BD2E11" w:rsidP="00CE1AA5">
            <w:pPr>
              <w:spacing w:line="480" w:lineRule="auto"/>
              <w:jc w:val="center"/>
              <w:rPr>
                <w:rFonts w:ascii="Times New Roman" w:hAnsi="Times New Roman" w:cs="Times New Roman"/>
                <w:sz w:val="20"/>
                <w:szCs w:val="20"/>
              </w:rPr>
            </w:pPr>
          </w:p>
        </w:tc>
        <w:tc>
          <w:tcPr>
            <w:tcW w:w="1218" w:type="dxa"/>
            <w:vAlign w:val="center"/>
          </w:tcPr>
          <w:p w14:paraId="736D5485" w14:textId="4E8CFF3D"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 (3.3)</w:t>
            </w:r>
          </w:p>
        </w:tc>
        <w:tc>
          <w:tcPr>
            <w:tcW w:w="1937" w:type="dxa"/>
            <w:vAlign w:val="center"/>
          </w:tcPr>
          <w:p w14:paraId="44507511"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QZW5hPC9BdXRob3I+PFllYXI+MjAwOTwvWWVhcj48UmVj
TnVtPjM5PC9SZWNOdW0+PERpc3BsYXlUZXh0PjxzdHlsZSBmYWNlPSJzdXBlcnNjcmlwdCI+NDE8
L3N0eWxlPjwvRGlzcGxheVRleHQ+PHJlY29yZD48cmVjLW51bWJlcj4zOTwvcmVjLW51bWJlcj48
Zm9yZWlnbi1rZXlzPjxrZXkgYXBwPSJFTiIgZGItaWQ9ImR2c3JyNXN6YnM5YXdnZTAydGw1ZWQw
ZDJ6OXRwejBwcnY5cyIgdGltZXN0YW1wPSIwIj4zOTwva2V5PjwvZm9yZWlnbi1rZXlzPjxyZWYt
dHlwZSBuYW1lPSJKb3VybmFsIEFydGljbGUiPjE3PC9yZWYtdHlwZT48Y29udHJpYnV0b3JzPjxh
dXRob3JzPjxhdXRob3I+UGVuYSwgRC4gQS48L2F1dGhvcj48YXV0aG9yPlZpdmlhbmksIFMuIFQu
PC9hdXRob3I+PGF1dGhvcj5sZSBDb3JyZSwgUC4gTi48L2F1dGhvcj48YXV0aG9yPk1vcmFsZXMs
IE0uIFYuPC9hdXRob3I+PGF1dGhvcj5Nb250ZWNpbm9zLCBCLiBDLjwvYXV0aG9yPjxhdXRob3I+
R2FqYXJkbywgUy4gQy48L2F1dGhvcj48L2F1dGhvcnM+PC9jb250cmlidXRvcnM+PGF1dGgtYWRk
cmVzcz4oUGVuYSBELiwgVml2aWFuaSBTLiwgR2FqYXJkbyBTLikgU3ViLURpcmVjY2lvbiBNZWRp
Y2EgZGVsIE5pbm8gVW5pZGFkIGRlIEhvc3BpdGFsaXphY2lvbiBUcmFuc2l0b3JpYSwgQ29tcGxl
am8gSG9zcGl0YWxhcmlvLCBTYW50aWFnbywgQ2hpbGUgKFBlbmEgRC4sIFZpdmlhbmkgUy4pIFNl
cnZpY2lvIGRlIFBlZGlhdHJpYSwgVW5pZGFkIGRlIEluZmVjdG9sb2dpYSwgQ29tcGxlam8gSG9z
cGl0YWxhcmlvLCBTYW50aWFnbywgQ2hpbGUgKFBlbmEgRC4sIGxlIENvcnJlIFAuLCBNb3JhbGVz
IE0uLCBNb250ZWNpbm9zIEIuKSBGYWN1bHRhZCBkZSBNZWRpY2luYSwgRGVwYXJ0YW1lbnRvIGRl
IFBlZGlhdHJpYSwgUG9udGlmaWNpYSBVbml2ZXJzaWRhZCBDYXRvbGljYSBkZSBDaGlsZSwgU2Fu
dGlhZ28sIENoaWxlPC9hdXRoLWFkZHJlc3M+PHRpdGxlcz48dGl0bGU+VHJlYXRtZW50IG9mIHVy
aW5hcnkgdHJhY3QgaW5mZWN0aW9ucyBpbiBmZWJyaWxlIGluZmFudHM6IEV4cGVyaWVuY2Ugb2Yg
b3V0cGF0aWVudCBpbnRyYXZlbm91cyBhbnRpYmlvdGljIHRyZWF0bWVudC4gW1NwYW5pc2hdPC90
aXRsZT48c2Vjb25kYXJ5LXRpdGxlPlJldmlzdGEgQ2hpbGVuYSBkZSBJbmZlY3RvbG9naWE8L3Nl
Y29uZGFyeS10aXRsZT48dHJhbnNsYXRlZC10aXRsZT5NYW5lam8gZGUgbGEgaW5mZWNjaW9uIGRl
bCB0cmFjdG8gdXJpbmFyaW8gZW4gbGFjdGFudGVzIGZlYnJpbGVzOiBFeHBlcmllbmNpYSBkZSB0
cmF0YW1pZW50byBhbnRpbWljcm9iaWFubyBpbnRyYXZlbm9zbyBhbWJ1bGF0b3Jpby48L3RyYW5z
bGF0ZWQtdGl0bGU+PC90aXRsZXM+PHBhZ2VzPjM1MC0zNTQ8L3BhZ2VzPjx2b2x1bWU+MjY8L3Zv
bHVtZT48bnVtYmVyPjQ8L251bWJlcj48ZGF0ZXM+PHllYXI+MjAwOTwveWVhcj48cHViLWRhdGVz
PjxkYXRlPkF1Zy48L2RhdGU+PC9wdWItZGF0ZXM+PC9kYXRlcz48YWNjZXNzaW9uLW51bT4zNTU0
Mzg0NzE8L2FjY2Vzc2lvbi1udW0+PHVybHM+PHJlbGF0ZWQtdXJscz48dXJsPmh0dHA6Ly9vdmlk
c3Aub3ZpZC5jb20vb3ZpZHdlYi5jZ2k/VD1KUyZhbXA7Q1NDPVkmYW1wO05FV1M9TiZhbXA7UEFH
RT1mdWxsdGV4dCZhbXA7RD1lbWVkMTImYW1wO0FOPTM1NTQzODQ3MTwvdXJsPjx1cmw+aHR0cDov
L3NmeGV1MDguaG9zdGVkLmV4bGlicmlzZ3JvdXAuY29tL3NndWw/c2lkPU9WSUQ6ZW1iYXNlJmFt
cDtpZD1wbWlkOjE5ODAyNDAzJmFtcDtpZD1kb2k6JmFtcDtpc3NuPTA3MTYtMTAxOCZhbXA7aXNi
bj0mYW1wO3ZvbHVtZT0yNiZhbXA7aXNzdWU9NCZhbXA7c3BhZ2U9MzUwJmFtcDtwYWdlcz0zNTAt
MzU0JmFtcDtkYXRlPTIwMDkmYW1wO3RpdGxlPVJldmlzdGErQ2hpbGVuYStkZStJbmZlY3RvbG9n
aWEmYW1wO2F0aXRsZT1NYW5lam8rZGUrbGEraW5mZWNjaW9uK2RlbCt0cmFjdG8rdXJpbmFyaW8r
ZW4rbGFjdGFudGVzK2ZlYnJpbGVzJTNBK0V4cGVyaWVuY2lhK2RlK3RyYXRhbWllbnRvK2FudGlt
aWNyb2JpYW5vK2ludHJhdmVub3NvK2FtYnVsYXRvcmlvJmFtcDthdWxhc3Q9UGVuYSZhbXA7cGlk
PSUzQ2F1dGhvciUzRVBlbmErRC4rQS4lM0JWaXZpYW5pK1MuK1QuJTNCbGUrQ29ycmUrUC4rTi4l
M0JNb3JhbGVzK00uK1YuJTNCTW9udGVjaW5vcytCLitDLiUzQkdhamFyZG8rUy4rQy4lM0MlMkZh
dXRob3IlM0UlM0NBTiUzRTM1NTQzODQ3MSUzQyUyRkFOJTNFJTNDRFQlM0VKb3VybmFsJTNBK0Fy
dGljbGUlM0MlMkZEVCUzRTwvdXJsPjwvcmVsYXRlZC11cmxzPjwvdXJscz48cmVtb3RlLWRhdGFi
YXNlLW5hbWU+RW1iYXNlPC9yZW1vdGUtZGF0YWJhc2UtbmFtZT48cmVtb3RlLWRhdGFiYXNlLXBy
b3ZpZGVyPk92aWQgVGVjaG5vbG9naWVzPC9yZW1vdGUtZGF0YWJhc2UtcHJvdmlkZXI+PC9yZWNv
cmQ+PC9DaXRlPjwvRW5kTm90ZT4A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QZW5hPC9BdXRob3I+PFllYXI+MjAwOTwvWWVhcj48UmVj
TnVtPjM5PC9SZWNOdW0+PERpc3BsYXlUZXh0PjxzdHlsZSBmYWNlPSJzdXBlcnNjcmlwdCI+NDE8
L3N0eWxlPjwvRGlzcGxheVRleHQ+PHJlY29yZD48cmVjLW51bWJlcj4zOTwvcmVjLW51bWJlcj48
Zm9yZWlnbi1rZXlzPjxrZXkgYXBwPSJFTiIgZGItaWQ9ImR2c3JyNXN6YnM5YXdnZTAydGw1ZWQw
ZDJ6OXRwejBwcnY5cyIgdGltZXN0YW1wPSIwIj4zOTwva2V5PjwvZm9yZWlnbi1rZXlzPjxyZWYt
dHlwZSBuYW1lPSJKb3VybmFsIEFydGljbGUiPjE3PC9yZWYtdHlwZT48Y29udHJpYnV0b3JzPjxh
dXRob3JzPjxhdXRob3I+UGVuYSwgRC4gQS48L2F1dGhvcj48YXV0aG9yPlZpdmlhbmksIFMuIFQu
PC9hdXRob3I+PGF1dGhvcj5sZSBDb3JyZSwgUC4gTi48L2F1dGhvcj48YXV0aG9yPk1vcmFsZXMs
IE0uIFYuPC9hdXRob3I+PGF1dGhvcj5Nb250ZWNpbm9zLCBCLiBDLjwvYXV0aG9yPjxhdXRob3I+
R2FqYXJkbywgUy4gQy48L2F1dGhvcj48L2F1dGhvcnM+PC9jb250cmlidXRvcnM+PGF1dGgtYWRk
cmVzcz4oUGVuYSBELiwgVml2aWFuaSBTLiwgR2FqYXJkbyBTLikgU3ViLURpcmVjY2lvbiBNZWRp
Y2EgZGVsIE5pbm8gVW5pZGFkIGRlIEhvc3BpdGFsaXphY2lvbiBUcmFuc2l0b3JpYSwgQ29tcGxl
am8gSG9zcGl0YWxhcmlvLCBTYW50aWFnbywgQ2hpbGUgKFBlbmEgRC4sIFZpdmlhbmkgUy4pIFNl
cnZpY2lvIGRlIFBlZGlhdHJpYSwgVW5pZGFkIGRlIEluZmVjdG9sb2dpYSwgQ29tcGxlam8gSG9z
cGl0YWxhcmlvLCBTYW50aWFnbywgQ2hpbGUgKFBlbmEgRC4sIGxlIENvcnJlIFAuLCBNb3JhbGVz
IE0uLCBNb250ZWNpbm9zIEIuKSBGYWN1bHRhZCBkZSBNZWRpY2luYSwgRGVwYXJ0YW1lbnRvIGRl
IFBlZGlhdHJpYSwgUG9udGlmaWNpYSBVbml2ZXJzaWRhZCBDYXRvbGljYSBkZSBDaGlsZSwgU2Fu
dGlhZ28sIENoaWxlPC9hdXRoLWFkZHJlc3M+PHRpdGxlcz48dGl0bGU+VHJlYXRtZW50IG9mIHVy
aW5hcnkgdHJhY3QgaW5mZWN0aW9ucyBpbiBmZWJyaWxlIGluZmFudHM6IEV4cGVyaWVuY2Ugb2Yg
b3V0cGF0aWVudCBpbnRyYXZlbm91cyBhbnRpYmlvdGljIHRyZWF0bWVudC4gW1NwYW5pc2hdPC90
aXRsZT48c2Vjb25kYXJ5LXRpdGxlPlJldmlzdGEgQ2hpbGVuYSBkZSBJbmZlY3RvbG9naWE8L3Nl
Y29uZGFyeS10aXRsZT48dHJhbnNsYXRlZC10aXRsZT5NYW5lam8gZGUgbGEgaW5mZWNjaW9uIGRl
bCB0cmFjdG8gdXJpbmFyaW8gZW4gbGFjdGFudGVzIGZlYnJpbGVzOiBFeHBlcmllbmNpYSBkZSB0
cmF0YW1pZW50byBhbnRpbWljcm9iaWFubyBpbnRyYXZlbm9zbyBhbWJ1bGF0b3Jpby48L3RyYW5z
bGF0ZWQtdGl0bGU+PC90aXRsZXM+PHBhZ2VzPjM1MC0zNTQ8L3BhZ2VzPjx2b2x1bWU+MjY8L3Zv
bHVtZT48bnVtYmVyPjQ8L251bWJlcj48ZGF0ZXM+PHllYXI+MjAwOTwveWVhcj48cHViLWRhdGVz
PjxkYXRlPkF1Zy48L2RhdGU+PC9wdWItZGF0ZXM+PC9kYXRlcz48YWNjZXNzaW9uLW51bT4zNTU0
Mzg0NzE8L2FjY2Vzc2lvbi1udW0+PHVybHM+PHJlbGF0ZWQtdXJscz48dXJsPmh0dHA6Ly9vdmlk
c3Aub3ZpZC5jb20vb3ZpZHdlYi5jZ2k/VD1KUyZhbXA7Q1NDPVkmYW1wO05FV1M9TiZhbXA7UEFH
RT1mdWxsdGV4dCZhbXA7RD1lbWVkMTImYW1wO0FOPTM1NTQzODQ3MTwvdXJsPjx1cmw+aHR0cDov
L3NmeGV1MDguaG9zdGVkLmV4bGlicmlzZ3JvdXAuY29tL3NndWw/c2lkPU9WSUQ6ZW1iYXNlJmFt
cDtpZD1wbWlkOjE5ODAyNDAzJmFtcDtpZD1kb2k6JmFtcDtpc3NuPTA3MTYtMTAxOCZhbXA7aXNi
bj0mYW1wO3ZvbHVtZT0yNiZhbXA7aXNzdWU9NCZhbXA7c3BhZ2U9MzUwJmFtcDtwYWdlcz0zNTAt
MzU0JmFtcDtkYXRlPTIwMDkmYW1wO3RpdGxlPVJldmlzdGErQ2hpbGVuYStkZStJbmZlY3RvbG9n
aWEmYW1wO2F0aXRsZT1NYW5lam8rZGUrbGEraW5mZWNjaW9uK2RlbCt0cmFjdG8rdXJpbmFyaW8r
ZW4rbGFjdGFudGVzK2ZlYnJpbGVzJTNBK0V4cGVyaWVuY2lhK2RlK3RyYXRhbWllbnRvK2FudGlt
aWNyb2JpYW5vK2ludHJhdmVub3NvK2FtYnVsYXRvcmlvJmFtcDthdWxhc3Q9UGVuYSZhbXA7cGlk
PSUzQ2F1dGhvciUzRVBlbmErRC4rQS4lM0JWaXZpYW5pK1MuK1QuJTNCbGUrQ29ycmUrUC4rTi4l
M0JNb3JhbGVzK00uK1YuJTNCTW9udGVjaW5vcytCLitDLiUzQkdhamFyZG8rUy4rQy4lM0MlMkZh
dXRob3IlM0UlM0NBTiUzRTM1NTQzODQ3MSUzQyUyRkFOJTNFJTNDRFQlM0VKb3VybmFsJTNBK0Fy
dGljbGUlM0MlMkZEVCUzRTwvdXJsPjwvcmVsYXRlZC11cmxzPjwvdXJscz48cmVtb3RlLWRhdGFi
YXNlLW5hbWU+RW1iYXNlPC9yZW1vdGUtZGF0YWJhc2UtbmFtZT48cmVtb3RlLWRhdGFiYXNlLXBy
b3ZpZGVyPk92aWQgVGVjaG5vbG9naWVzPC9yZW1vdGUtZGF0YWJhc2UtcHJvdmlkZXI+PC9yZWNv
cmQ+PC9DaXRlPjwvRW5kTm90ZT4A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41</w:t>
            </w:r>
            <w:r w:rsidRPr="00A713FD">
              <w:rPr>
                <w:rFonts w:ascii="Times New Roman" w:hAnsi="Times New Roman" w:cs="Times New Roman"/>
                <w:sz w:val="20"/>
                <w:szCs w:val="20"/>
              </w:rPr>
              <w:fldChar w:fldCharType="end"/>
            </w:r>
          </w:p>
        </w:tc>
      </w:tr>
      <w:tr w:rsidR="00BD2E11" w:rsidRPr="00A713FD" w14:paraId="1F2AB7A2" w14:textId="77777777" w:rsidTr="00BD2E11">
        <w:trPr>
          <w:jc w:val="center"/>
        </w:trPr>
        <w:tc>
          <w:tcPr>
            <w:tcW w:w="1904" w:type="dxa"/>
            <w:gridSpan w:val="2"/>
            <w:vMerge w:val="restart"/>
            <w:vAlign w:val="center"/>
          </w:tcPr>
          <w:p w14:paraId="0D229875"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3</w:t>
            </w:r>
            <w:r w:rsidRPr="00A713FD">
              <w:rPr>
                <w:rFonts w:ascii="Times New Roman" w:hAnsi="Times New Roman" w:cs="Times New Roman"/>
                <w:sz w:val="20"/>
                <w:szCs w:val="20"/>
                <w:vertAlign w:val="superscript"/>
              </w:rPr>
              <w:t>rd</w:t>
            </w:r>
            <w:r w:rsidRPr="00A713FD">
              <w:rPr>
                <w:rFonts w:ascii="Times New Roman" w:hAnsi="Times New Roman" w:cs="Times New Roman"/>
                <w:sz w:val="20"/>
                <w:szCs w:val="20"/>
              </w:rPr>
              <w:t xml:space="preserve"> generation </w:t>
            </w:r>
            <w:proofErr w:type="spellStart"/>
            <w:r w:rsidRPr="00A713FD">
              <w:rPr>
                <w:rFonts w:ascii="Times New Roman" w:hAnsi="Times New Roman" w:cs="Times New Roman"/>
                <w:sz w:val="20"/>
                <w:szCs w:val="20"/>
              </w:rPr>
              <w:t>cephalosporins</w:t>
            </w:r>
            <w:proofErr w:type="spellEnd"/>
          </w:p>
        </w:tc>
        <w:tc>
          <w:tcPr>
            <w:tcW w:w="3136" w:type="dxa"/>
            <w:vAlign w:val="center"/>
          </w:tcPr>
          <w:p w14:paraId="033F70FD" w14:textId="77777777" w:rsidR="00BD2E11" w:rsidRPr="00A713FD" w:rsidRDefault="00BD2E11" w:rsidP="00CE1AA5">
            <w:pPr>
              <w:spacing w:after="160"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Ceftibuten</w:t>
            </w:r>
            <w:proofErr w:type="spellEnd"/>
          </w:p>
        </w:tc>
        <w:tc>
          <w:tcPr>
            <w:tcW w:w="830" w:type="dxa"/>
            <w:vAlign w:val="center"/>
          </w:tcPr>
          <w:p w14:paraId="33DE3B08" w14:textId="77777777" w:rsidR="00BD2E11" w:rsidRPr="00A713FD" w:rsidRDefault="00BD2E11" w:rsidP="00CE1AA5">
            <w:pPr>
              <w:spacing w:after="160"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po</w:t>
            </w:r>
            <w:proofErr w:type="spellEnd"/>
          </w:p>
        </w:tc>
        <w:tc>
          <w:tcPr>
            <w:tcW w:w="1218" w:type="dxa"/>
            <w:vAlign w:val="center"/>
          </w:tcPr>
          <w:p w14:paraId="6F8B6052"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9</w:t>
            </w:r>
          </w:p>
        </w:tc>
        <w:tc>
          <w:tcPr>
            <w:tcW w:w="992" w:type="dxa"/>
          </w:tcPr>
          <w:p w14:paraId="50FB2665"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4DFCCD3A"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9-14</w:t>
            </w:r>
          </w:p>
        </w:tc>
        <w:tc>
          <w:tcPr>
            <w:tcW w:w="1495" w:type="dxa"/>
          </w:tcPr>
          <w:p w14:paraId="3BE2D0BC" w14:textId="61A3DCB3" w:rsidR="00BD2E11" w:rsidRPr="002C2241" w:rsidRDefault="00A42147" w:rsidP="00CE1AA5">
            <w:pPr>
              <w:spacing w:line="480" w:lineRule="auto"/>
              <w:jc w:val="center"/>
              <w:rPr>
                <w:rFonts w:ascii="Times New Roman" w:hAnsi="Times New Roman" w:cs="Times New Roman"/>
                <w:sz w:val="20"/>
                <w:szCs w:val="16"/>
                <w:highlight w:val="yellow"/>
              </w:rPr>
            </w:pPr>
            <w:r w:rsidRPr="002C2241">
              <w:rPr>
                <w:rFonts w:ascii="Times New Roman" w:hAnsi="Times New Roman" w:cs="Times New Roman"/>
                <w:sz w:val="20"/>
                <w:szCs w:val="16"/>
                <w:highlight w:val="yellow"/>
              </w:rPr>
              <w:t>N</w:t>
            </w:r>
            <w:r w:rsidR="00F94C12" w:rsidRPr="002C2241">
              <w:rPr>
                <w:rFonts w:ascii="Times New Roman" w:hAnsi="Times New Roman" w:cs="Times New Roman"/>
                <w:sz w:val="20"/>
                <w:szCs w:val="16"/>
                <w:highlight w:val="yellow"/>
              </w:rPr>
              <w:t>a</w:t>
            </w:r>
          </w:p>
        </w:tc>
        <w:tc>
          <w:tcPr>
            <w:tcW w:w="1218" w:type="dxa"/>
          </w:tcPr>
          <w:p w14:paraId="766C4ACC" w14:textId="77777777" w:rsidR="00BD2E11" w:rsidRPr="00A713FD" w:rsidRDefault="00BD2E11" w:rsidP="00CE1AA5">
            <w:pPr>
              <w:spacing w:line="480" w:lineRule="auto"/>
              <w:jc w:val="center"/>
              <w:rPr>
                <w:rFonts w:ascii="Times New Roman" w:hAnsi="Times New Roman" w:cs="Times New Roman"/>
                <w:sz w:val="20"/>
                <w:szCs w:val="20"/>
              </w:rPr>
            </w:pPr>
          </w:p>
        </w:tc>
        <w:tc>
          <w:tcPr>
            <w:tcW w:w="1218" w:type="dxa"/>
            <w:vAlign w:val="center"/>
          </w:tcPr>
          <w:p w14:paraId="765A106B" w14:textId="3CA3E3F0"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3 (10.0)</w:t>
            </w:r>
          </w:p>
        </w:tc>
        <w:tc>
          <w:tcPr>
            <w:tcW w:w="1937" w:type="dxa"/>
            <w:vAlign w:val="center"/>
          </w:tcPr>
          <w:p w14:paraId="7834DDB7"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NYXJpbGQ8L0F1dGhvcj48WWVhcj4yMDA5PC9ZZWFyPjxS
ZWNOdW0+MzU8L1JlY051bT48RGlzcGxheVRleHQ+PHN0eWxlIGZhY2U9InN1cGVyc2NyaXB0Ij4z
NywzOSw0ODwvc3R5bGU+PC9EaXNwbGF5VGV4dD48cmVjb3JkPjxyZWMtbnVtYmVyPjM1PC9yZWMt
bnVtYmVyPjxmb3JlaWduLWtleXM+PGtleSBhcHA9IkVOIiBkYi1pZD0iZHZzcnI1c3piczlhd2dl
MDJ0bDVlZDBkMno5dHB6MHBydjlzIiB0aW1lc3RhbXA9IjAiPjM1PC9rZXk+PC9mb3JlaWduLWtl
eXM+PHJlZi10eXBlIG5hbWU9IkpvdXJuYWwgQXJ0aWNsZSI+MTc8L3JlZi10eXBlPjxjb250cmli
dXRvcnM+PGF1dGhvcnM+PGF1dGhvcj5NYXJpbGQsIFMuPC9hdXRob3I+PGF1dGhvcj5Kb2RhbCwg
VS48L2F1dGhvcj48YXV0aG9yPlNhbmRiZXJnLCBULjwvYXV0aG9yPjwvYXV0aG9ycz48L2NvbnRy
aWJ1dG9ycz48YXV0aC1hZGRyZXNzPihNYXJpbGQsIEpvZGFsKSBEZXBhcnRtZW50IG9mIFBlZGlh
dHJpY3MsIFF1ZWVuIFNpbHZpYSBDaGlsZHJlbiZhcG9zO3MgSG9zcGl0YWwsIFVuaXZlcnNpdHkg
b2YgR290aGVuYnVyZywgR290aGVuYnVyZywgU3dlZGVuIChTYW5kYmVyZykgRGVwYXJ0bWVudCBv
ZiBJbmZlY3Rpb3VzIERpc2Vhc2VzLCBUaGUgU2FobGdyZW5za2EgQWNhZGVteSwgVW5pdmVyc2l0
eSBvZiBHb3RoZW5idXJnLCBHb3RoZW5idXJnLCBTd2VkZW4gKE1hcmlsZCkgVGhlIFF1ZWVuIFNp
bHZpYSBDaGlsZHJlbiZhcG9zO3MgSG9zcGl0YWwsIDQxNiA4NSBHb3RlYm9yZywgU3dlZGVuPC9h
dXRoLWFkZHJlc3M+PHRpdGxlcz48dGl0bGU+Q2VmdGlidXRlbiB2ZXJzdXMgdHJpbWV0aG9wcmlt
LXN1bGZhbWV0aG94YXpvbGUgZm9yIG9yYWwgdHJlYXRtZW50IG9mIGZlYnJpbGUgdXJpbmFyeSB0
cmFjdCBpbmZlY3Rpb24gaW4gY2hpbGRyZW48L3RpdGxlPjxzZWNvbmRhcnktdGl0bGU+UGVkaWF0
cmljIE5lcGhyb2xvZ3k8L3NlY29uZGFyeS10aXRsZT48L3RpdGxlcz48cGFnZXM+NTIxLTUyNjwv
cGFnZXM+PHZvbHVtZT4yNDwvdm9sdW1lPjxudW1iZXI+MzwvbnVtYmVyPjxkYXRlcz48eWVhcj4y
MDA5PC95ZWFyPjwvZGF0ZXM+PGFjY2Vzc2lvbi1udW0+NTAyODM1NzY8L2FjY2Vzc2lvbi1udW0+
PHVybHM+PHJlbGF0ZWQtdXJscz48dXJsPmh0dHA6Ly9vdmlkc3Aub3ZpZC5jb20vb3ZpZHdlYi5j
Z2k/VD1KUyZhbXA7Q1NDPVkmYW1wO05FV1M9TiZhbXA7UEFHRT1mdWxsdGV4dCZhbXA7RD1lbWVk
MTImYW1wO0FOPTUwMjgzNTc2PC91cmw+PHVybD5odHRwOi8vc2Z4ZXUwOC5ob3N0ZWQuZXhsaWJy
aXNncm91cC5jb20vc2d1bD9zaWQ9T1ZJRDplbWJhc2UmYW1wO2lkPXBtaWQ6MTg4MTg5NTQmYW1w
O2lkPWRvaToxMC4xMDA3JTJGczAwNDY3LTAwOC0wOTk2LTYmYW1wO2lzc249MDkzMS0wNDFYJmFt
cDtpc2JuPSZhbXA7dm9sdW1lPTI0JmFtcDtpc3N1ZT0zJmFtcDtzcGFnZT01MjEmYW1wO3BhZ2Vz
PTUyMS01MjYmYW1wO2RhdGU9MjAwOSZhbXA7dGl0bGU9UGVkaWF0cmljK05lcGhyb2xvZ3kmYW1w
O2F0aXRsZT1DZWZ0aWJ1dGVuK3ZlcnN1cyt0cmltZXRob3ByaW0tc3VsZmFtZXRob3hhem9sZStm
b3Irb3JhbCt0cmVhdG1lbnQrb2YrZmVicmlsZSt1cmluYXJ5K3RyYWN0K2luZmVjdGlvbitpbitj
aGlsZHJlbiZhbXA7YXVsYXN0PU1hcmlsZCZhbXA7cGlkPSUzQ2F1dGhvciUzRU1hcmlsZCtTLiUz
QkpvZGFsK1UuJTNCU2FuZGJlcmcrVC4lM0MlMkZhdXRob3IlM0UlM0NBTiUzRTUwMjgzNTc2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WaWxh
aWNob25lPC9BdXRob3I+PFllYXI+MjAwMTwvWWVhcj48UmVjTnVtPjQ2PC9SZWNOdW0+PHJlY29y
ZD48cmVjLW51bWJlcj40NjwvcmVjLW51bWJlcj48Zm9yZWlnbi1rZXlzPjxrZXkgYXBwPSJFTiIg
ZGItaWQ9ImR2c3JyNXN6YnM5YXdnZTAydGw1ZWQwZDJ6OXRwejBwcnY5cyIgdGltZXN0YW1wPSIw
Ij40Njwva2V5PjwvZm9yZWlnbi1rZXlzPjxyZWYtdHlwZSBuYW1lPSJFbGVjdHJvbmljIEFydGlj
bGUiPjQzPC9yZWYtdHlwZT48Y29udHJpYnV0b3JzPjxhdXRob3JzPjxhdXRob3I+VmlsYWljaG9u
ZSwgQS48L2F1dGhvcj48YXV0aG9yPldhdGFuYSwgRC48L2F1dGhvcj48YXV0aG9yPkNoYWl3YXRh
bmFyYXQsIFQuPC9hdXRob3I+PC9hdXRob3JzPjwvY29udHJpYnV0b3JzPjx0aXRsZXM+PHRpdGxl
Pk9yYWwgY2VmdGlidXRlbiBzd2l0Y2ggdGhlcmFweSBmb3IgYWN1dGUgcHllbG9uZXBocml0aXMg
aW4gY2hpbGRyZW48L3RpdGxlPjxzZWNvbmRhcnktdGl0bGU+Sm91cm5hbCBvZiB0aGUgTWVkaWNh
bCBBc3NvY2lhdGlvbiBvZiBUaGFpbGFuZCA9IENob3RtYWloZXQgdGhhbmdwaGFldDwvc2Vjb25k
YXJ5LXRpdGxlPjwvdGl0bGVzPjxwYWdlcz5TNjEtNzwvcGFnZXM+PHZvbHVtZT44NCBTdXBwbCAx
PC92b2x1bWU+PGtleXdvcmRzPjxrZXl3b3JkPkFjdXRlIERpc2Vhc2U8L2tleXdvcmQ+PGtleXdv
cmQ+QWRtaW5pc3RyYXRpb24sIE9yYWw8L2tleXdvcmQ+PGtleXdvcmQ+QWRvbGVzY2VudDwva2V5
d29yZD48a2V5d29yZD5DZWZ0cmlheG9uZSBbYWRtaW5pc3RyYXRpb24gJmFtcDsgZG9zYWdlXTwv
a2V5d29yZD48a2V5d29yZD5DZXBoYWxvc3BvcmlucyBbYWRtaW5pc3RyYXRpb24gJmFtcDsgZG9z
YWdlXTwva2V5d29yZD48a2V5d29yZD5Eb3NlLVJlc3BvbnNlIFJlbGF0aW9uc2hpcCwgRHJ1Zzwv
a2V5d29yZD48a2V5d29yZD5EcnVnIEFkbWluaXN0cmF0aW9uIFNjaGVkdWxlPC9rZXl3b3JkPjxr
ZXl3b3JkPkZvbGxvdy1VcCBTdHVkaWVzPC9rZXl3b3JkPjxrZXl3b3JkPkluZmFudCwgTmV3Ym9y
bjwva2V5d29yZD48a2V5d29yZD5JbmplY3Rpb25zLCBJbnRyYXZlbm91czwva2V5d29yZD48a2V5
d29yZD5Qcm9zcGVjdGl2ZSBTdHVkaWVzPC9rZXl3b3JkPjxrZXl3b3JkPlB5ZWxvbmVwaHJpdGlz
IFtkaWFnbm9zaXNdIFtkcnVnIHRoZXJhcHldPC9rZXl3b3JkPjxrZXl3b3JkPlJlZmVyZW5jZSBW
YWx1ZXM8L2tleXdvcmQ+PGtleXdvcmQ+VHJlYXRtZW50IE91dGNvbWU8L2tleXdvcmQ+PGtleXdv
cmQ+Q2hpbGRbY2hlY2t3b3JkXTwva2V5d29yZD48a2V5d29yZD5DaGlsZCwgUHJlc2Nob29sW2No
ZWNrd29yZF08L2tleXdvcmQ+PGtleXdvcmQ+RmVtYWxlW2NoZWNrd29yZF08L2tleXdvcmQ+PGtl
eXdvcmQ+SHVtYW5zW2NoZWNrd29yZF08L2tleXdvcmQ+PGtleXdvcmQ+SW5mYW50W2NoZWNrd29y
ZF08L2tleXdvcmQ+PGtleXdvcmQ+TWFsZVtjaGVja3dvcmRdPC9rZXl3b3JkPjxrZXl3b3JkPkhz
LWhhbmRzcmNoOiBocy10Y246IHNyLWNoaWxkOiBzci1yZW5hbDwva2V5d29yZD48L2tleXdvcmRz
PjxkYXRlcz48eWVhcj4yMDAxPC95ZWFyPjwvZGF0ZXM+PGFjY2Vzc2lvbi1udW0+Q04tMDAzNTYy
Mjc8L2FjY2Vzc2lvbi1udW0+PHdvcmstdHlwZT5DbGluaWNhbCBUcmlhbDsgQ29tcGFyYXRpdmUg
U3R1ZHk7IFJhbmRvbWl6ZWQgQ29udHJvbGxlZCBUcmlhbDwvd29yay10eXBlPjx1cmxzPjxyZWxh
dGVkLXVybHM+PHVybD5odHRwOi8vb25saW5lbGlicmFyeS53aWxleS5jb20vby9jb2NocmFuZS9j
bGNlbnRyYWwvYXJ0aWNsZXMvMjI3L0NOLTAwMzU2MjI3L2ZyYW1lLmh0bWw8L3VybD48L3JlbGF0
ZWQtdXJscz48L3VybHM+PGN1c3RvbTM+UHVibWVkIDExNTI5MzgyPC9jdXN0b20zPjwvcmVjb3Jk
PjwvQ2l0ZT48Q2l0ZT48QXV0aG9yPk5ldWhhdXM8L0F1dGhvcj48WWVhcj4yMDA4PC9ZZWFyPjxS
ZWNOdW0+Mzc8L1JlY051bT48cmVjb3JkPjxyZWMtbnVtYmVyPjM3PC9yZWMtbnVtYmVyPjxmb3Jl
aWduLWtleXM+PGtleSBhcHA9IkVOIiBkYi1pZD0iZHZzcnI1c3piczlhd2dlMDJ0bDVlZDBkMno5
dHB6MHBydjlzIiB0aW1lc3RhbXA9IjAiPjM3PC9rZXk+PC9mb3JlaWduLWtleXM+PHJlZi10eXBl
IG5hbWU9IkVsZWN0cm9uaWMgQXJ0aWNsZSI+NDM8L3JlZi10eXBlPjxjb250cmlidXRvcnM+PGF1
dGhvcnM+PGF1dGhvcj5OZXVoYXVzLCBULiBKLjwvYXV0aG9yPjxhdXRob3I+QmVyZ2VyLCBDLjwv
YXV0aG9yPjxhdXRob3I+QnVlY2huZXIsIEsuPC9hdXRob3I+PGF1dGhvcj5QYXJ2ZXgsIFAuPC9h
dXRob3I+PGF1dGhvcj5CaXNjaG9mZiwgRy48L2F1dGhvcj48YXV0aG9yPkdvZXRzY2hlbCwgUC48
L2F1dGhvcj48YXV0aG9yPkh1c2FyaWssIEQuPC9hdXRob3I+PGF1dGhvcj5XaWxsaSwgVS48L2F1
dGhvcj48YXV0aG9yPk1vbGluYXJpLCBMLjwvYXV0aG9yPjxhdXRob3I+UnVkaW4sIEMuPC9hdXRo
b3I+PGF1dGhvcj5HZXJ2YWl4LCBBLjwvYXV0aG9yPjxhdXRob3I+SHVuemlrZXIsIFUuPC9hdXRo
b3I+PGF1dGhvcj5TdG9ja2VyLCBTLjwvYXV0aG9yPjxhdXRob3I+R2lyYXJkaW4sIEUuPC9hdXRo
b3I+PGF1dGhvcj5OYWRhbCwgRC48L2F1dGhvcj48L2F1dGhvcnM+PC9jb250cmlidXRvcnM+PHRp
dGxlcz48dGl0bGU+UmFuZG9taXNlZCB0cmlhbCBvZiBvcmFsIHZlcnN1cyBzZXF1ZW50aWFsIGlu
dHJhdmVub3VzL29yYWwgY2VwaGFsb3Nwb3JpbnMgaW4gY2hpbGRyZW4gd2l0aCBweWVsb25lcGhy
aXRpczwvdGl0bGU+PHNlY29uZGFyeS10aXRsZT5FdXJvcGVhbiBqb3VybmFsIG9mIHBlZGlhdHJp
Y3M8L3NlY29uZGFyeS10aXRsZT48L3RpdGxlcz48cGFnZXM+MTAzNy00NzwvcGFnZXM+PHZvbHVt
ZT4xNjc8L3ZvbHVtZT48bnVtYmVyPjk8L251bWJlcj48a2V5d29yZHM+PGtleXdvcmQ+QWRtaW5p
c3RyYXRpb24sIE9yYWw8L2tleXdvcmQ+PGtleXdvcmQ+QWRvbGVzY2VudDwva2V5d29yZD48a2V5
d29yZD5BbnRpLUJhY3RlcmlhbCBBZ2VudHMgW2FkbWluaXN0cmF0aW9uICZhbXA7IGRvc2FnZV0g
W3RoZXJhcGV1dGljIHVzZV08L2tleXdvcmQ+PGtleXdvcmQ+Q2VmdHJpYXhvbmUgW2FkbWluaXN0
cmF0aW9uICZhbXA7IGRvc2FnZV0gW3RoZXJhcGV1dGljIHVzZV08L2tleXdvcmQ+PGtleXdvcmQ+
Q2VwaGFsb3Nwb3JpbnMgW2FkbWluaXN0cmF0aW9uICZhbXA7IGRvc2FnZV0gW3RoZXJhcGV1dGlj
IHVzZV08L2tleXdvcmQ+PGtleXdvcmQ+RHJ1ZyBBZG1pbmlzdHJhdGlvbiBTY2hlZHVsZTwva2V5
d29yZD48a2V5d29yZD5JbmplY3Rpb25zLCBJbnRyYXZlbm91czwva2V5d29yZD48a2V5d29yZD5Q
eWVsb25lcGhyaXRpcyBbZHJ1ZyB0aGVyYXB5XSBbcGF0aG9sb2d5XSBbcmFkaW9udWNsaWRlIGlt
YWdpbmddPC9rZXl3b3JkPjxrZXl3b3JkPlRlY2huZXRpdW0gVGMgOTltIERpbWVyY2FwdG9zdWNj
aW5pYyBBY2lkPC9rZXl3b3JkPjxrZXl3b3JkPkNoaWxkW2NoZWNrd29yZF08L2tleXdvcmQ+PGtl
eXdvcmQ+Q2hpbGQsIFByZXNjaG9vbFtjaGVja3dvcmRdPC9rZXl3b3JkPjxrZXl3b3JkPkZlbWFs
ZVtjaGVja3dvcmRdPC9rZXl3b3JkPjxrZXl3b3JkPkh1bWFuc1tjaGVja3dvcmRdPC9rZXl3b3Jk
PjxrZXl3b3JkPkluZmFudFtjaGVja3dvcmRdPC9rZXl3b3JkPjxrZXl3b3JkPk1hbGVbY2hlY2t3
b3JkXTwva2V5d29yZD48a2V5d29yZD5hcnRpY2xlPC9rZXl3b3JkPjxrZXl3b3JkPmNsaW5pY2Fs
IHRyaWFsPC9rZXl3b3JkPjxrZXl3b3JkPmNvbnRyb2xsZWQgY2xpbmljYWwgdHJpYWw8L2tleXdv
cmQ+PGtleXdvcmQ+Y29udHJvbGxlZCBzdHVkeTwva2V5d29yZD48a2V5d29yZD5mZW1hbGU8L2tl
eXdvcmQ+PGtleXdvcmQ+aHVtYW48L2tleXdvcmQ+PGtleXdvcmQ+aW5mYW50PC9rZXl3b3JkPjxr
ZXl3b3JkPm1ham9yIGNsaW5pY2FsIHN0dWR5PC9rZXl3b3JkPjxrZXl3b3JkPm1hbGU8L2tleXdv
cmQ+PGtleXdvcmQ+bXVsdGljZW50ZXIgc3R1ZHk8L2tleXdvcmQ+PGtleXdvcmQ+cHJhY3RpY2Ug
Z3VpZGVsaW5lPC9rZXl3b3JkPjxrZXl3b3JkPnByZXNjaG9vbCBjaGlsZDwva2V5d29yZD48a2V5
d29yZD5wcmlvcml0eSBqb3VybmFsPC9rZXl3b3JkPjxrZXl3b3JkPnB5ZWxvbmVwaHJpdGlzL2R0
IFtEcnVnIFRoZXJhcHldPC9rZXl3b3JkPjxrZXl3b3JkPnB5ZWxvbmVwaHJpdGlzL3BjIFtQcmV2
ZW50aW9uXTwva2V5d29yZD48a2V5d29yZD5yYW5kb21pemVkIGNvbnRyb2xsZWQgdHJpYWw8L2tl
eXdvcmQ+PGtleXdvcmQ+cmlzayBmYWN0b3I8L2tleXdvcmQ+PGtleXdvcmQ+dHJlYXRtZW50IG91
dGNvbWU8L2tleXdvcmQ+PGtleXdvcmQ+dmVzaWNvdXJldGVyYWwgcmVmbHV4PC9rZXl3b3JkPjxr
ZXl3b3JkPmNlZnRpYnV0ZW4vY3QgW0NsaW5pY2FsIFRyaWFsXTwva2V5d29yZD48a2V5d29yZD5j
ZWZ0aWJ1dGVuL2R0IFtEcnVnIFRoZXJhcHldPC9rZXl3b3JkPjxrZXl3b3JkPmNlZnRpYnV0ZW4v
cG8gW09yYWwgRHJ1ZyBBZG1pbmlzdHJhdGlvbl08L2tleXdvcmQ+PGtleXdvcmQ+Y2VmdHJpYXhv
bmUvY3QgW0NsaW5pY2FsIFRyaWFsXTwva2V5d29yZD48a2V5d29yZD5jZWZ0cmlheG9uZS9kdCBb
RHJ1ZyBUaGVyYXB5XTwva2V5d29yZD48a2V5d29yZD5jZWZ0cmlheG9uZS9pdiBbSW50cmF2ZW5v
dXMgRHJ1ZyBBZG1pbmlzdHJhdGlvbl08L2tleXdvcmQ+PGtleXdvcmQ+Y2VwaGFsb3Nwb3JpbiBk
ZXJpdmF0aXZlL2N0IFtDbGluaWNhbCBUcmlhbF08L2tleXdvcmQ+PGtleXdvcmQ+Y2VwaGFsb3Nw
b3JpbiBkZXJpdmF0aXZlL2FkIFtEcnVnIEFkbWluaXN0cmF0aW9uXTwva2V5d29yZD48a2V5d29y
ZD5jZXBoYWxvc3BvcmluIGRlcml2YXRpdmUvZHQgW0RydWcgVGhlcmFweV08L2tleXdvcmQ+PGtl
eXdvcmQ+Y2VwaGFsb3Nwb3JpbiBkZXJpdmF0aXZlL2l2IFtJbnRyYXZlbm91cyBEcnVnIEFkbWlu
aXN0cmF0aW9uXTwva2V5d29yZD48a2V5d29yZD5jZXBoYWxvc3BvcmluIGRlcml2YXRpdmUvcG8g
W09yYWwgRHJ1ZyBBZG1pbmlzdHJhdGlvbl08L2tleXdvcmQ+PGtleXdvcmQ+c3VjY2ltZXI8L2tl
eXdvcmQ+PGtleXdvcmQ+U3ItcmVuYWw8L2tleXdvcmQ+PC9rZXl3b3Jkcz48ZGF0ZXM+PHllYXI+
MjAwODwveWVhcj48L2RhdGVzPjxhY2Nlc3Npb24tbnVtPkNOLTAwNjY0NzAzPC9hY2Nlc3Npb24t
bnVtPjx3b3JrLXR5cGU+TXVsdGljZW50ZXIgU3R1ZHk7IFJhbmRvbWl6ZWQgQ29udHJvbGxlZCBU
cmlhbDwvd29yay10eXBlPjx1cmxzPjxyZWxhdGVkLXVybHM+PHVybD5odHRwOi8vb25saW5lbGli
cmFyeS53aWxleS5jb20vby9jb2NocmFuZS9jbGNlbnRyYWwvYXJ0aWNsZXMvNzAzL0NOLTAwNjY0
NzAzL2ZyYW1lLmh0bWw8L3VybD48dXJsPmh0dHA6Ly9kb3dubG9hZC5zcHJpbmdlci5jb20vc3Rh
dGljL3BkZi80MTIvYXJ0JTI1M0ExMC4xMDA3JTI1MkZzMDA0MzEtMDA3LTA2MzgtMS5wZGY/b3Jp
Z2luVXJsPWh0dHAlM0ElMkYlMkZsaW5rLnNwcmluZ2VyLmNvbSUyRmFydGljbGUlMkYxMC4xMDA3
JTJGczAwNDMxLTAwNy0wNjM4LTEmYW1wO3Rva2VuMj1leHA9MTQ4MDAwNTUyOX5hY2w9JTJGc3Rh
dGljJTJGcGRmJTJGNDEyJTJGYXJ0JTI1MjUzQTEwLjEwMDclMjUyNTJGczAwNDMxLTAwNy0wNjM4
LTEucGRmJTNGb3JpZ2luVXJsJTNEaHR0cCUyNTNBJTI1MkYlMjUyRmxpbmsuc3ByaW5nZXIuY29t
JTI1MkZhcnRpY2xlJTI1MkYxMC4xMDA3JTI1MkZzMDA0MzEtMDA3LTA2MzgtMSp+aG1hYz1iODlm
MmY5ZTk3NjNhYTdjM2YxNmE3MWNjMjQ1NTJhNTUxNWYxNjg4NjY1ZTJjMzEwODg2NTA2ZGNjMDQ3
YWIyPC91cmw+PC9yZWxhdGVkLXVybHM+PC91cmxzPjxjdXN0b20zPlB1Ym1lZCAxODA3NDE0OTwv
Y3VzdG9tMz48ZWxlY3Ryb25pYy1yZXNvdXJjZS1udW0+MTAuMTAwNy9zMDA0MzEtMDA3LTA2Mzgt
MTwvZWxlY3Ryb25pYy1yZXNvdXJjZS1udW0+PC9yZWNvcmQ+PC9DaXRlPjwvRW5kTm90ZT4A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NYXJpbGQ8L0F1dGhvcj48WWVhcj4yMDA5PC9ZZWFyPjxS
ZWNOdW0+MzU8L1JlY051bT48RGlzcGxheVRleHQ+PHN0eWxlIGZhY2U9InN1cGVyc2NyaXB0Ij4z
NywzOSw0ODwvc3R5bGU+PC9EaXNwbGF5VGV4dD48cmVjb3JkPjxyZWMtbnVtYmVyPjM1PC9yZWMt
bnVtYmVyPjxmb3JlaWduLWtleXM+PGtleSBhcHA9IkVOIiBkYi1pZD0iZHZzcnI1c3piczlhd2dl
MDJ0bDVlZDBkMno5dHB6MHBydjlzIiB0aW1lc3RhbXA9IjAiPjM1PC9rZXk+PC9mb3JlaWduLWtl
eXM+PHJlZi10eXBlIG5hbWU9IkpvdXJuYWwgQXJ0aWNsZSI+MTc8L3JlZi10eXBlPjxjb250cmli
dXRvcnM+PGF1dGhvcnM+PGF1dGhvcj5NYXJpbGQsIFMuPC9hdXRob3I+PGF1dGhvcj5Kb2RhbCwg
VS48L2F1dGhvcj48YXV0aG9yPlNhbmRiZXJnLCBULjwvYXV0aG9yPjwvYXV0aG9ycz48L2NvbnRy
aWJ1dG9ycz48YXV0aC1hZGRyZXNzPihNYXJpbGQsIEpvZGFsKSBEZXBhcnRtZW50IG9mIFBlZGlh
dHJpY3MsIFF1ZWVuIFNpbHZpYSBDaGlsZHJlbiZhcG9zO3MgSG9zcGl0YWwsIFVuaXZlcnNpdHkg
b2YgR290aGVuYnVyZywgR290aGVuYnVyZywgU3dlZGVuIChTYW5kYmVyZykgRGVwYXJ0bWVudCBv
ZiBJbmZlY3Rpb3VzIERpc2Vhc2VzLCBUaGUgU2FobGdyZW5za2EgQWNhZGVteSwgVW5pdmVyc2l0
eSBvZiBHb3RoZW5idXJnLCBHb3RoZW5idXJnLCBTd2VkZW4gKE1hcmlsZCkgVGhlIFF1ZWVuIFNp
bHZpYSBDaGlsZHJlbiZhcG9zO3MgSG9zcGl0YWwsIDQxNiA4NSBHb3RlYm9yZywgU3dlZGVuPC9h
dXRoLWFkZHJlc3M+PHRpdGxlcz48dGl0bGU+Q2VmdGlidXRlbiB2ZXJzdXMgdHJpbWV0aG9wcmlt
LXN1bGZhbWV0aG94YXpvbGUgZm9yIG9yYWwgdHJlYXRtZW50IG9mIGZlYnJpbGUgdXJpbmFyeSB0
cmFjdCBpbmZlY3Rpb24gaW4gY2hpbGRyZW48L3RpdGxlPjxzZWNvbmRhcnktdGl0bGU+UGVkaWF0
cmljIE5lcGhyb2xvZ3k8L3NlY29uZGFyeS10aXRsZT48L3RpdGxlcz48cGFnZXM+NTIxLTUyNjwv
cGFnZXM+PHZvbHVtZT4yNDwvdm9sdW1lPjxudW1iZXI+MzwvbnVtYmVyPjxkYXRlcz48eWVhcj4y
MDA5PC95ZWFyPjwvZGF0ZXM+PGFjY2Vzc2lvbi1udW0+NTAyODM1NzY8L2FjY2Vzc2lvbi1udW0+
PHVybHM+PHJlbGF0ZWQtdXJscz48dXJsPmh0dHA6Ly9vdmlkc3Aub3ZpZC5jb20vb3ZpZHdlYi5j
Z2k/VD1KUyZhbXA7Q1NDPVkmYW1wO05FV1M9TiZhbXA7UEFHRT1mdWxsdGV4dCZhbXA7RD1lbWVk
MTImYW1wO0FOPTUwMjgzNTc2PC91cmw+PHVybD5odHRwOi8vc2Z4ZXUwOC5ob3N0ZWQuZXhsaWJy
aXNncm91cC5jb20vc2d1bD9zaWQ9T1ZJRDplbWJhc2UmYW1wO2lkPXBtaWQ6MTg4MTg5NTQmYW1w
O2lkPWRvaToxMC4xMDA3JTJGczAwNDY3LTAwOC0wOTk2LTYmYW1wO2lzc249MDkzMS0wNDFYJmFt
cDtpc2JuPSZhbXA7dm9sdW1lPTI0JmFtcDtpc3N1ZT0zJmFtcDtzcGFnZT01MjEmYW1wO3BhZ2Vz
PTUyMS01MjYmYW1wO2RhdGU9MjAwOSZhbXA7dGl0bGU9UGVkaWF0cmljK05lcGhyb2xvZ3kmYW1w
O2F0aXRsZT1DZWZ0aWJ1dGVuK3ZlcnN1cyt0cmltZXRob3ByaW0tc3VsZmFtZXRob3hhem9sZStm
b3Irb3JhbCt0cmVhdG1lbnQrb2YrZmVicmlsZSt1cmluYXJ5K3RyYWN0K2luZmVjdGlvbitpbitj
aGlsZHJlbiZhbXA7YXVsYXN0PU1hcmlsZCZhbXA7cGlkPSUzQ2F1dGhvciUzRU1hcmlsZCtTLiUz
QkpvZGFsK1UuJTNCU2FuZGJlcmcrVC4lM0MlMkZhdXRob3IlM0UlM0NBTiUzRTUwMjgzNTc2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WaWxh
aWNob25lPC9BdXRob3I+PFllYXI+MjAwMTwvWWVhcj48UmVjTnVtPjQ2PC9SZWNOdW0+PHJlY29y
ZD48cmVjLW51bWJlcj40NjwvcmVjLW51bWJlcj48Zm9yZWlnbi1rZXlzPjxrZXkgYXBwPSJFTiIg
ZGItaWQ9ImR2c3JyNXN6YnM5YXdnZTAydGw1ZWQwZDJ6OXRwejBwcnY5cyIgdGltZXN0YW1wPSIw
Ij40Njwva2V5PjwvZm9yZWlnbi1rZXlzPjxyZWYtdHlwZSBuYW1lPSJFbGVjdHJvbmljIEFydGlj
bGUiPjQzPC9yZWYtdHlwZT48Y29udHJpYnV0b3JzPjxhdXRob3JzPjxhdXRob3I+VmlsYWljaG9u
ZSwgQS48L2F1dGhvcj48YXV0aG9yPldhdGFuYSwgRC48L2F1dGhvcj48YXV0aG9yPkNoYWl3YXRh
bmFyYXQsIFQuPC9hdXRob3I+PC9hdXRob3JzPjwvY29udHJpYnV0b3JzPjx0aXRsZXM+PHRpdGxl
Pk9yYWwgY2VmdGlidXRlbiBzd2l0Y2ggdGhlcmFweSBmb3IgYWN1dGUgcHllbG9uZXBocml0aXMg
aW4gY2hpbGRyZW48L3RpdGxlPjxzZWNvbmRhcnktdGl0bGU+Sm91cm5hbCBvZiB0aGUgTWVkaWNh
bCBBc3NvY2lhdGlvbiBvZiBUaGFpbGFuZCA9IENob3RtYWloZXQgdGhhbmdwaGFldDwvc2Vjb25k
YXJ5LXRpdGxlPjwvdGl0bGVzPjxwYWdlcz5TNjEtNzwvcGFnZXM+PHZvbHVtZT44NCBTdXBwbCAx
PC92b2x1bWU+PGtleXdvcmRzPjxrZXl3b3JkPkFjdXRlIERpc2Vhc2U8L2tleXdvcmQ+PGtleXdv
cmQ+QWRtaW5pc3RyYXRpb24sIE9yYWw8L2tleXdvcmQ+PGtleXdvcmQ+QWRvbGVzY2VudDwva2V5
d29yZD48a2V5d29yZD5DZWZ0cmlheG9uZSBbYWRtaW5pc3RyYXRpb24gJmFtcDsgZG9zYWdlXTwv
a2V5d29yZD48a2V5d29yZD5DZXBoYWxvc3BvcmlucyBbYWRtaW5pc3RyYXRpb24gJmFtcDsgZG9z
YWdlXTwva2V5d29yZD48a2V5d29yZD5Eb3NlLVJlc3BvbnNlIFJlbGF0aW9uc2hpcCwgRHJ1Zzwv
a2V5d29yZD48a2V5d29yZD5EcnVnIEFkbWluaXN0cmF0aW9uIFNjaGVkdWxlPC9rZXl3b3JkPjxr
ZXl3b3JkPkZvbGxvdy1VcCBTdHVkaWVzPC9rZXl3b3JkPjxrZXl3b3JkPkluZmFudCwgTmV3Ym9y
bjwva2V5d29yZD48a2V5d29yZD5JbmplY3Rpb25zLCBJbnRyYXZlbm91czwva2V5d29yZD48a2V5
d29yZD5Qcm9zcGVjdGl2ZSBTdHVkaWVzPC9rZXl3b3JkPjxrZXl3b3JkPlB5ZWxvbmVwaHJpdGlz
IFtkaWFnbm9zaXNdIFtkcnVnIHRoZXJhcHldPC9rZXl3b3JkPjxrZXl3b3JkPlJlZmVyZW5jZSBW
YWx1ZXM8L2tleXdvcmQ+PGtleXdvcmQ+VHJlYXRtZW50IE91dGNvbWU8L2tleXdvcmQ+PGtleXdv
cmQ+Q2hpbGRbY2hlY2t3b3JkXTwva2V5d29yZD48a2V5d29yZD5DaGlsZCwgUHJlc2Nob29sW2No
ZWNrd29yZF08L2tleXdvcmQ+PGtleXdvcmQ+RmVtYWxlW2NoZWNrd29yZF08L2tleXdvcmQ+PGtl
eXdvcmQ+SHVtYW5zW2NoZWNrd29yZF08L2tleXdvcmQ+PGtleXdvcmQ+SW5mYW50W2NoZWNrd29y
ZF08L2tleXdvcmQ+PGtleXdvcmQ+TWFsZVtjaGVja3dvcmRdPC9rZXl3b3JkPjxrZXl3b3JkPkhz
LWhhbmRzcmNoOiBocy10Y246IHNyLWNoaWxkOiBzci1yZW5hbDwva2V5d29yZD48L2tleXdvcmRz
PjxkYXRlcz48eWVhcj4yMDAxPC95ZWFyPjwvZGF0ZXM+PGFjY2Vzc2lvbi1udW0+Q04tMDAzNTYy
Mjc8L2FjY2Vzc2lvbi1udW0+PHdvcmstdHlwZT5DbGluaWNhbCBUcmlhbDsgQ29tcGFyYXRpdmUg
U3R1ZHk7IFJhbmRvbWl6ZWQgQ29udHJvbGxlZCBUcmlhbDwvd29yay10eXBlPjx1cmxzPjxyZWxh
dGVkLXVybHM+PHVybD5odHRwOi8vb25saW5lbGlicmFyeS53aWxleS5jb20vby9jb2NocmFuZS9j
bGNlbnRyYWwvYXJ0aWNsZXMvMjI3L0NOLTAwMzU2MjI3L2ZyYW1lLmh0bWw8L3VybD48L3JlbGF0
ZWQtdXJscz48L3VybHM+PGN1c3RvbTM+UHVibWVkIDExNTI5MzgyPC9jdXN0b20zPjwvcmVjb3Jk
PjwvQ2l0ZT48Q2l0ZT48QXV0aG9yPk5ldWhhdXM8L0F1dGhvcj48WWVhcj4yMDA4PC9ZZWFyPjxS
ZWNOdW0+Mzc8L1JlY051bT48cmVjb3JkPjxyZWMtbnVtYmVyPjM3PC9yZWMtbnVtYmVyPjxmb3Jl
aWduLWtleXM+PGtleSBhcHA9IkVOIiBkYi1pZD0iZHZzcnI1c3piczlhd2dlMDJ0bDVlZDBkMno5
dHB6MHBydjlzIiB0aW1lc3RhbXA9IjAiPjM3PC9rZXk+PC9mb3JlaWduLWtleXM+PHJlZi10eXBl
IG5hbWU9IkVsZWN0cm9uaWMgQXJ0aWNsZSI+NDM8L3JlZi10eXBlPjxjb250cmlidXRvcnM+PGF1
dGhvcnM+PGF1dGhvcj5OZXVoYXVzLCBULiBKLjwvYXV0aG9yPjxhdXRob3I+QmVyZ2VyLCBDLjwv
YXV0aG9yPjxhdXRob3I+QnVlY2huZXIsIEsuPC9hdXRob3I+PGF1dGhvcj5QYXJ2ZXgsIFAuPC9h
dXRob3I+PGF1dGhvcj5CaXNjaG9mZiwgRy48L2F1dGhvcj48YXV0aG9yPkdvZXRzY2hlbCwgUC48
L2F1dGhvcj48YXV0aG9yPkh1c2FyaWssIEQuPC9hdXRob3I+PGF1dGhvcj5XaWxsaSwgVS48L2F1
dGhvcj48YXV0aG9yPk1vbGluYXJpLCBMLjwvYXV0aG9yPjxhdXRob3I+UnVkaW4sIEMuPC9hdXRo
b3I+PGF1dGhvcj5HZXJ2YWl4LCBBLjwvYXV0aG9yPjxhdXRob3I+SHVuemlrZXIsIFUuPC9hdXRo
b3I+PGF1dGhvcj5TdG9ja2VyLCBTLjwvYXV0aG9yPjxhdXRob3I+R2lyYXJkaW4sIEUuPC9hdXRo
b3I+PGF1dGhvcj5OYWRhbCwgRC48L2F1dGhvcj48L2F1dGhvcnM+PC9jb250cmlidXRvcnM+PHRp
dGxlcz48dGl0bGU+UmFuZG9taXNlZCB0cmlhbCBvZiBvcmFsIHZlcnN1cyBzZXF1ZW50aWFsIGlu
dHJhdmVub3VzL29yYWwgY2VwaGFsb3Nwb3JpbnMgaW4gY2hpbGRyZW4gd2l0aCBweWVsb25lcGhy
aXRpczwvdGl0bGU+PHNlY29uZGFyeS10aXRsZT5FdXJvcGVhbiBqb3VybmFsIG9mIHBlZGlhdHJp
Y3M8L3NlY29uZGFyeS10aXRsZT48L3RpdGxlcz48cGFnZXM+MTAzNy00NzwvcGFnZXM+PHZvbHVt
ZT4xNjc8L3ZvbHVtZT48bnVtYmVyPjk8L251bWJlcj48a2V5d29yZHM+PGtleXdvcmQ+QWRtaW5p
c3RyYXRpb24sIE9yYWw8L2tleXdvcmQ+PGtleXdvcmQ+QWRvbGVzY2VudDwva2V5d29yZD48a2V5
d29yZD5BbnRpLUJhY3RlcmlhbCBBZ2VudHMgW2FkbWluaXN0cmF0aW9uICZhbXA7IGRvc2FnZV0g
W3RoZXJhcGV1dGljIHVzZV08L2tleXdvcmQ+PGtleXdvcmQ+Q2VmdHJpYXhvbmUgW2FkbWluaXN0
cmF0aW9uICZhbXA7IGRvc2FnZV0gW3RoZXJhcGV1dGljIHVzZV08L2tleXdvcmQ+PGtleXdvcmQ+
Q2VwaGFsb3Nwb3JpbnMgW2FkbWluaXN0cmF0aW9uICZhbXA7IGRvc2FnZV0gW3RoZXJhcGV1dGlj
IHVzZV08L2tleXdvcmQ+PGtleXdvcmQ+RHJ1ZyBBZG1pbmlzdHJhdGlvbiBTY2hlZHVsZTwva2V5
d29yZD48a2V5d29yZD5JbmplY3Rpb25zLCBJbnRyYXZlbm91czwva2V5d29yZD48a2V5d29yZD5Q
eWVsb25lcGhyaXRpcyBbZHJ1ZyB0aGVyYXB5XSBbcGF0aG9sb2d5XSBbcmFkaW9udWNsaWRlIGlt
YWdpbmddPC9rZXl3b3JkPjxrZXl3b3JkPlRlY2huZXRpdW0gVGMgOTltIERpbWVyY2FwdG9zdWNj
aW5pYyBBY2lkPC9rZXl3b3JkPjxrZXl3b3JkPkNoaWxkW2NoZWNrd29yZF08L2tleXdvcmQ+PGtl
eXdvcmQ+Q2hpbGQsIFByZXNjaG9vbFtjaGVja3dvcmRdPC9rZXl3b3JkPjxrZXl3b3JkPkZlbWFs
ZVtjaGVja3dvcmRdPC9rZXl3b3JkPjxrZXl3b3JkPkh1bWFuc1tjaGVja3dvcmRdPC9rZXl3b3Jk
PjxrZXl3b3JkPkluZmFudFtjaGVja3dvcmRdPC9rZXl3b3JkPjxrZXl3b3JkPk1hbGVbY2hlY2t3
b3JkXTwva2V5d29yZD48a2V5d29yZD5hcnRpY2xlPC9rZXl3b3JkPjxrZXl3b3JkPmNsaW5pY2Fs
IHRyaWFsPC9rZXl3b3JkPjxrZXl3b3JkPmNvbnRyb2xsZWQgY2xpbmljYWwgdHJpYWw8L2tleXdv
cmQ+PGtleXdvcmQ+Y29udHJvbGxlZCBzdHVkeTwva2V5d29yZD48a2V5d29yZD5mZW1hbGU8L2tl
eXdvcmQ+PGtleXdvcmQ+aHVtYW48L2tleXdvcmQ+PGtleXdvcmQ+aW5mYW50PC9rZXl3b3JkPjxr
ZXl3b3JkPm1ham9yIGNsaW5pY2FsIHN0dWR5PC9rZXl3b3JkPjxrZXl3b3JkPm1hbGU8L2tleXdv
cmQ+PGtleXdvcmQ+bXVsdGljZW50ZXIgc3R1ZHk8L2tleXdvcmQ+PGtleXdvcmQ+cHJhY3RpY2Ug
Z3VpZGVsaW5lPC9rZXl3b3JkPjxrZXl3b3JkPnByZXNjaG9vbCBjaGlsZDwva2V5d29yZD48a2V5
d29yZD5wcmlvcml0eSBqb3VybmFsPC9rZXl3b3JkPjxrZXl3b3JkPnB5ZWxvbmVwaHJpdGlzL2R0
IFtEcnVnIFRoZXJhcHldPC9rZXl3b3JkPjxrZXl3b3JkPnB5ZWxvbmVwaHJpdGlzL3BjIFtQcmV2
ZW50aW9uXTwva2V5d29yZD48a2V5d29yZD5yYW5kb21pemVkIGNvbnRyb2xsZWQgdHJpYWw8L2tl
eXdvcmQ+PGtleXdvcmQ+cmlzayBmYWN0b3I8L2tleXdvcmQ+PGtleXdvcmQ+dHJlYXRtZW50IG91
dGNvbWU8L2tleXdvcmQ+PGtleXdvcmQ+dmVzaWNvdXJldGVyYWwgcmVmbHV4PC9rZXl3b3JkPjxr
ZXl3b3JkPmNlZnRpYnV0ZW4vY3QgW0NsaW5pY2FsIFRyaWFsXTwva2V5d29yZD48a2V5d29yZD5j
ZWZ0aWJ1dGVuL2R0IFtEcnVnIFRoZXJhcHldPC9rZXl3b3JkPjxrZXl3b3JkPmNlZnRpYnV0ZW4v
cG8gW09yYWwgRHJ1ZyBBZG1pbmlzdHJhdGlvbl08L2tleXdvcmQ+PGtleXdvcmQ+Y2VmdHJpYXhv
bmUvY3QgW0NsaW5pY2FsIFRyaWFsXTwva2V5d29yZD48a2V5d29yZD5jZWZ0cmlheG9uZS9kdCBb
RHJ1ZyBUaGVyYXB5XTwva2V5d29yZD48a2V5d29yZD5jZWZ0cmlheG9uZS9pdiBbSW50cmF2ZW5v
dXMgRHJ1ZyBBZG1pbmlzdHJhdGlvbl08L2tleXdvcmQ+PGtleXdvcmQ+Y2VwaGFsb3Nwb3JpbiBk
ZXJpdmF0aXZlL2N0IFtDbGluaWNhbCBUcmlhbF08L2tleXdvcmQ+PGtleXdvcmQ+Y2VwaGFsb3Nw
b3JpbiBkZXJpdmF0aXZlL2FkIFtEcnVnIEFkbWluaXN0cmF0aW9uXTwva2V5d29yZD48a2V5d29y
ZD5jZXBoYWxvc3BvcmluIGRlcml2YXRpdmUvZHQgW0RydWcgVGhlcmFweV08L2tleXdvcmQ+PGtl
eXdvcmQ+Y2VwaGFsb3Nwb3JpbiBkZXJpdmF0aXZlL2l2IFtJbnRyYXZlbm91cyBEcnVnIEFkbWlu
aXN0cmF0aW9uXTwva2V5d29yZD48a2V5d29yZD5jZXBoYWxvc3BvcmluIGRlcml2YXRpdmUvcG8g
W09yYWwgRHJ1ZyBBZG1pbmlzdHJhdGlvbl08L2tleXdvcmQ+PGtleXdvcmQ+c3VjY2ltZXI8L2tl
eXdvcmQ+PGtleXdvcmQ+U3ItcmVuYWw8L2tleXdvcmQ+PC9rZXl3b3Jkcz48ZGF0ZXM+PHllYXI+
MjAwODwveWVhcj48L2RhdGVzPjxhY2Nlc3Npb24tbnVtPkNOLTAwNjY0NzAzPC9hY2Nlc3Npb24t
bnVtPjx3b3JrLXR5cGU+TXVsdGljZW50ZXIgU3R1ZHk7IFJhbmRvbWl6ZWQgQ29udHJvbGxlZCBU
cmlhbDwvd29yay10eXBlPjx1cmxzPjxyZWxhdGVkLXVybHM+PHVybD5odHRwOi8vb25saW5lbGli
cmFyeS53aWxleS5jb20vby9jb2NocmFuZS9jbGNlbnRyYWwvYXJ0aWNsZXMvNzAzL0NOLTAwNjY0
NzAzL2ZyYW1lLmh0bWw8L3VybD48dXJsPmh0dHA6Ly9kb3dubG9hZC5zcHJpbmdlci5jb20vc3Rh
dGljL3BkZi80MTIvYXJ0JTI1M0ExMC4xMDA3JTI1MkZzMDA0MzEtMDA3LTA2MzgtMS5wZGY/b3Jp
Z2luVXJsPWh0dHAlM0ElMkYlMkZsaW5rLnNwcmluZ2VyLmNvbSUyRmFydGljbGUlMkYxMC4xMDA3
JTJGczAwNDMxLTAwNy0wNjM4LTEmYW1wO3Rva2VuMj1leHA9MTQ4MDAwNTUyOX5hY2w9JTJGc3Rh
dGljJTJGcGRmJTJGNDEyJTJGYXJ0JTI1MjUzQTEwLjEwMDclMjUyNTJGczAwNDMxLTAwNy0wNjM4
LTEucGRmJTNGb3JpZ2luVXJsJTNEaHR0cCUyNTNBJTI1MkYlMjUyRmxpbmsuc3ByaW5nZXIuY29t
JTI1MkZhcnRpY2xlJTI1MkYxMC4xMDA3JTI1MkZzMDA0MzEtMDA3LTA2MzgtMSp+aG1hYz1iODlm
MmY5ZTk3NjNhYTdjM2YxNmE3MWNjMjQ1NTJhNTUxNWYxNjg4NjY1ZTJjMzEwODg2NTA2ZGNjMDQ3
YWIyPC91cmw+PC9yZWxhdGVkLXVybHM+PC91cmxzPjxjdXN0b20zPlB1Ym1lZCAxODA3NDE0OTwv
Y3VzdG9tMz48ZWxlY3Ryb25pYy1yZXNvdXJjZS1udW0+MTAuMTAwNy9zMDA0MzEtMDA3LTA2Mzgt
MTwvZWxlY3Ryb25pYy1yZXNvdXJjZS1udW0+PC9yZWNvcmQ+PC9DaXRlPjwvRW5kTm90ZT4A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37,39,48</w:t>
            </w:r>
            <w:r w:rsidRPr="00A713FD">
              <w:rPr>
                <w:rFonts w:ascii="Times New Roman" w:hAnsi="Times New Roman" w:cs="Times New Roman"/>
                <w:sz w:val="20"/>
                <w:szCs w:val="20"/>
              </w:rPr>
              <w:fldChar w:fldCharType="end"/>
            </w:r>
          </w:p>
        </w:tc>
      </w:tr>
      <w:tr w:rsidR="00BD2E11" w:rsidRPr="00A713FD" w14:paraId="281F2A92" w14:textId="77777777" w:rsidTr="00BD2E11">
        <w:trPr>
          <w:jc w:val="center"/>
        </w:trPr>
        <w:tc>
          <w:tcPr>
            <w:tcW w:w="1904" w:type="dxa"/>
            <w:gridSpan w:val="2"/>
            <w:vMerge/>
            <w:vAlign w:val="center"/>
          </w:tcPr>
          <w:p w14:paraId="44D388F5" w14:textId="77777777" w:rsidR="00BD2E11" w:rsidRPr="00A713FD" w:rsidRDefault="00BD2E11" w:rsidP="00CE1AA5">
            <w:pPr>
              <w:spacing w:after="160" w:line="480" w:lineRule="auto"/>
              <w:ind w:left="720"/>
              <w:jc w:val="center"/>
              <w:rPr>
                <w:rFonts w:ascii="Times New Roman" w:hAnsi="Times New Roman" w:cs="Times New Roman"/>
                <w:sz w:val="20"/>
                <w:szCs w:val="20"/>
              </w:rPr>
            </w:pPr>
          </w:p>
        </w:tc>
        <w:tc>
          <w:tcPr>
            <w:tcW w:w="3136" w:type="dxa"/>
            <w:vAlign w:val="center"/>
          </w:tcPr>
          <w:p w14:paraId="023A074F" w14:textId="77777777" w:rsidR="00BD2E11" w:rsidRPr="00A713FD" w:rsidRDefault="00BD2E11" w:rsidP="00CE1AA5">
            <w:pPr>
              <w:spacing w:after="160"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Cefetamet</w:t>
            </w:r>
            <w:proofErr w:type="spellEnd"/>
            <w:r w:rsidRPr="00A713FD">
              <w:rPr>
                <w:rFonts w:ascii="Times New Roman" w:hAnsi="Times New Roman" w:cs="Times New Roman"/>
                <w:sz w:val="20"/>
                <w:szCs w:val="20"/>
              </w:rPr>
              <w:t xml:space="preserve"> </w:t>
            </w:r>
            <w:proofErr w:type="spellStart"/>
            <w:r w:rsidRPr="00A713FD">
              <w:rPr>
                <w:rFonts w:ascii="Times New Roman" w:hAnsi="Times New Roman" w:cs="Times New Roman"/>
                <w:sz w:val="20"/>
                <w:szCs w:val="20"/>
              </w:rPr>
              <w:t>pivoxil</w:t>
            </w:r>
            <w:proofErr w:type="spellEnd"/>
          </w:p>
        </w:tc>
        <w:tc>
          <w:tcPr>
            <w:tcW w:w="830" w:type="dxa"/>
            <w:vAlign w:val="center"/>
          </w:tcPr>
          <w:p w14:paraId="07370F2F" w14:textId="77777777" w:rsidR="00BD2E11" w:rsidRPr="00A713FD" w:rsidRDefault="00BD2E11" w:rsidP="00CE1AA5">
            <w:pPr>
              <w:spacing w:after="160"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po</w:t>
            </w:r>
            <w:proofErr w:type="spellEnd"/>
          </w:p>
        </w:tc>
        <w:tc>
          <w:tcPr>
            <w:tcW w:w="1218" w:type="dxa"/>
            <w:vAlign w:val="center"/>
          </w:tcPr>
          <w:p w14:paraId="664E3B5E"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20-40</w:t>
            </w:r>
          </w:p>
        </w:tc>
        <w:tc>
          <w:tcPr>
            <w:tcW w:w="992" w:type="dxa"/>
          </w:tcPr>
          <w:p w14:paraId="624865F2"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0E7BD98C"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7-10</w:t>
            </w:r>
          </w:p>
        </w:tc>
        <w:tc>
          <w:tcPr>
            <w:tcW w:w="1495" w:type="dxa"/>
          </w:tcPr>
          <w:p w14:paraId="36B3C336" w14:textId="26D9844B" w:rsidR="00BD2E11" w:rsidRPr="002C2241" w:rsidRDefault="00A42147" w:rsidP="00CE1AA5">
            <w:pPr>
              <w:spacing w:line="480" w:lineRule="auto"/>
              <w:jc w:val="center"/>
              <w:rPr>
                <w:rFonts w:ascii="Times New Roman" w:hAnsi="Times New Roman" w:cs="Times New Roman"/>
                <w:sz w:val="20"/>
                <w:szCs w:val="16"/>
                <w:highlight w:val="yellow"/>
              </w:rPr>
            </w:pPr>
            <w:r w:rsidRPr="002C2241">
              <w:rPr>
                <w:rFonts w:ascii="Times New Roman" w:hAnsi="Times New Roman" w:cs="Times New Roman"/>
                <w:sz w:val="20"/>
                <w:szCs w:val="16"/>
                <w:highlight w:val="yellow"/>
              </w:rPr>
              <w:t>N</w:t>
            </w:r>
            <w:r w:rsidR="00F94C12" w:rsidRPr="002C2241">
              <w:rPr>
                <w:rFonts w:ascii="Times New Roman" w:hAnsi="Times New Roman" w:cs="Times New Roman"/>
                <w:sz w:val="20"/>
                <w:szCs w:val="16"/>
                <w:highlight w:val="yellow"/>
              </w:rPr>
              <w:t>a</w:t>
            </w:r>
          </w:p>
        </w:tc>
        <w:tc>
          <w:tcPr>
            <w:tcW w:w="1218" w:type="dxa"/>
          </w:tcPr>
          <w:p w14:paraId="126C9367" w14:textId="77777777" w:rsidR="00BD2E11" w:rsidRPr="00A713FD" w:rsidRDefault="00BD2E11" w:rsidP="00CE1AA5">
            <w:pPr>
              <w:spacing w:line="480" w:lineRule="auto"/>
              <w:jc w:val="center"/>
              <w:rPr>
                <w:rFonts w:ascii="Times New Roman" w:hAnsi="Times New Roman" w:cs="Times New Roman"/>
                <w:sz w:val="20"/>
                <w:szCs w:val="20"/>
              </w:rPr>
            </w:pPr>
          </w:p>
        </w:tc>
        <w:tc>
          <w:tcPr>
            <w:tcW w:w="1218" w:type="dxa"/>
            <w:vAlign w:val="center"/>
          </w:tcPr>
          <w:p w14:paraId="4055812A" w14:textId="337E616E"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1 (3.3)</w:t>
            </w:r>
          </w:p>
        </w:tc>
        <w:tc>
          <w:tcPr>
            <w:tcW w:w="1937" w:type="dxa"/>
            <w:vAlign w:val="center"/>
          </w:tcPr>
          <w:p w14:paraId="2B48EFAB"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r>
            <w:r w:rsidRPr="00A713FD">
              <w:rPr>
                <w:rFonts w:ascii="Times New Roman" w:hAnsi="Times New Roman" w:cs="Times New Roman"/>
                <w:sz w:val="20"/>
                <w:szCs w:val="20"/>
              </w:rPr>
              <w:instrText xml:space="preserve"> ADDIN EN.CITE &lt;EndNote&gt;&lt;Cite&gt;&lt;Author&gt;Toporovski&lt;/Author&gt;&lt;Year&gt;1992&lt;/Year&gt;&lt;RecNum&gt;43&lt;/RecNum&gt;&lt;DisplayText&gt;&lt;style face="superscript"&gt;45&lt;/style&gt;&lt;/DisplayText&gt;&lt;record&gt;&lt;rec-number&gt;43&lt;/rec-number&gt;&lt;foreign-keys&gt;&lt;key app="EN" db-id="dvsrr5szbs9awge02tl5ed0d2z9tpz0prv9s" timestamp="0"&gt;43&lt;/key&gt;&lt;/foreign-keys&gt;&lt;ref-type name="Journal Article"&gt;17&lt;/ref-type&gt;&lt;contributors&gt;&lt;authors&gt;&lt;author&gt;Toporovski, J.&lt;/author&gt;&lt;author&gt;Steffens, L.&lt;/author&gt;&lt;author&gt;Noack, M.&lt;/author&gt;&lt;author&gt;Kranz, A.&lt;/author&gt;&lt;author&gt;Burdeska, A.&lt;/author&gt;&lt;author&gt;Kissling, M.&lt;/author&gt;&lt;/authors&gt;&lt;/contributors&gt;&lt;auth-address&gt;Toporovski,J. Paediatric Department, Santa Casa de Misericordia Hospital, Sao Paulo, Brazil.&lt;/auth-address&gt;&lt;titles&gt;&lt;title&gt;Effectiveness of cefetamet pivoxil in the treatment of pyelonephritis in children&lt;/title&gt;&lt;secondary-title&gt;Journal of International Medical Research&lt;/secondary-title&gt;&lt;/titles&gt;&lt;pages&gt;87-93&lt;/pages&gt;&lt;volume&gt;20&lt;/volume&gt;&lt;number&gt;1&lt;/number&gt;&lt;dates&gt;&lt;year&gt;1992&lt;/year&gt;&lt;/dates&gt;&lt;accession-num&gt;1568523&lt;/accession-num&gt;&lt;work-type&gt;Clinical Trial&amp;#xD;Comparative Study&amp;#xD;Randomized Controlled Trial&lt;/work-type&gt;&lt;urls&gt;&lt;related-urls&gt;&lt;url&gt;http://ovidsp.ovid.com/ovidweb.cgi?T=JS&amp;amp;CSC=Y&amp;amp;NEWS=N&amp;amp;PAGE=fulltext&amp;amp;D=med3&amp;amp;AN=1568523&lt;/url&gt;&lt;url&gt;http://sfxeu08.hosted.exlibrisgroup.com/sgul?sid=OVID:medline&amp;amp;id=pmid:1568523&amp;amp;id=doi:&amp;amp;issn=0300-0605&amp;amp;isbn=&amp;amp;volume=20&amp;amp;issue=1&amp;amp;spage=87&amp;amp;pages=87-93&amp;amp;date=1992&amp;amp;title=Journal+of+International+Medical+Research&amp;amp;atitle=Effectiveness+of+cefetamet+pivoxil+in+the+treatment+of+pyelonephritis+in+children.&amp;amp;aulast=Toporovski&amp;amp;pid=%3Cauthor%3EToporovski+J%3BSteffens+L%3BNoack+M%3BKranz+A%3BBurdeska+A%3BKissling+M%3C%2Fauthor%3E%3CAN%3E1568523%3C%2FAN%3E%3CDT%3EClinical+Trial%3C%2FDT%3E&lt;/url&gt;&lt;/related-urls&gt;&lt;/urls&gt;&lt;remote-database-name&gt;MEDLINE&lt;/remote-database-name&gt;&lt;remote-database-provider&gt;Ovid Technologies&lt;/remote-database-provider&gt;&lt;/record&gt;&lt;/Cite&gt;&lt;/EndNote&gt;</w:instrText>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45</w:t>
            </w:r>
            <w:r w:rsidRPr="00A713FD">
              <w:rPr>
                <w:rFonts w:ascii="Times New Roman" w:hAnsi="Times New Roman" w:cs="Times New Roman"/>
                <w:sz w:val="20"/>
                <w:szCs w:val="20"/>
              </w:rPr>
              <w:fldChar w:fldCharType="end"/>
            </w:r>
          </w:p>
        </w:tc>
      </w:tr>
      <w:tr w:rsidR="00BD2E11" w:rsidRPr="00A713FD" w14:paraId="13C00761" w14:textId="77777777" w:rsidTr="00BD2E11">
        <w:trPr>
          <w:jc w:val="center"/>
        </w:trPr>
        <w:tc>
          <w:tcPr>
            <w:tcW w:w="1904" w:type="dxa"/>
            <w:gridSpan w:val="2"/>
            <w:vMerge/>
            <w:vAlign w:val="center"/>
          </w:tcPr>
          <w:p w14:paraId="4EB0E666" w14:textId="77777777" w:rsidR="00BD2E11" w:rsidRPr="00A713FD" w:rsidRDefault="00BD2E11" w:rsidP="00CE1AA5">
            <w:pPr>
              <w:spacing w:after="160" w:line="480" w:lineRule="auto"/>
              <w:ind w:left="720"/>
              <w:jc w:val="center"/>
              <w:rPr>
                <w:rFonts w:ascii="Times New Roman" w:hAnsi="Times New Roman" w:cs="Times New Roman"/>
                <w:sz w:val="20"/>
                <w:szCs w:val="20"/>
              </w:rPr>
            </w:pPr>
          </w:p>
        </w:tc>
        <w:tc>
          <w:tcPr>
            <w:tcW w:w="3136" w:type="dxa"/>
            <w:vAlign w:val="center"/>
          </w:tcPr>
          <w:p w14:paraId="7383BC34" w14:textId="77777777" w:rsidR="00BD2E11" w:rsidRPr="00A713FD" w:rsidRDefault="00BD2E11" w:rsidP="00CE1AA5">
            <w:pPr>
              <w:spacing w:after="160"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Cefixime</w:t>
            </w:r>
            <w:proofErr w:type="spellEnd"/>
          </w:p>
        </w:tc>
        <w:tc>
          <w:tcPr>
            <w:tcW w:w="830" w:type="dxa"/>
            <w:vAlign w:val="center"/>
          </w:tcPr>
          <w:p w14:paraId="1FD81F56" w14:textId="77777777" w:rsidR="00BD2E11" w:rsidRPr="00A713FD" w:rsidRDefault="00BD2E11" w:rsidP="00CE1AA5">
            <w:pPr>
              <w:spacing w:after="160"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po</w:t>
            </w:r>
            <w:proofErr w:type="spellEnd"/>
          </w:p>
        </w:tc>
        <w:tc>
          <w:tcPr>
            <w:tcW w:w="1218" w:type="dxa"/>
            <w:vAlign w:val="center"/>
          </w:tcPr>
          <w:p w14:paraId="4136F73D"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8-16</w:t>
            </w:r>
          </w:p>
        </w:tc>
        <w:tc>
          <w:tcPr>
            <w:tcW w:w="992" w:type="dxa"/>
          </w:tcPr>
          <w:p w14:paraId="74B7C68F"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49494F43"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6-14</w:t>
            </w:r>
          </w:p>
        </w:tc>
        <w:tc>
          <w:tcPr>
            <w:tcW w:w="1495" w:type="dxa"/>
          </w:tcPr>
          <w:p w14:paraId="175399E9" w14:textId="18D1040C" w:rsidR="00BD2E11" w:rsidRPr="002C2241" w:rsidRDefault="00BD2E11" w:rsidP="003F5926">
            <w:pPr>
              <w:pStyle w:val="HTMLPreformatted"/>
              <w:shd w:val="clear" w:color="auto" w:fill="FFFFFF"/>
              <w:wordWrap w:val="0"/>
              <w:spacing w:line="225" w:lineRule="atLeast"/>
              <w:rPr>
                <w:rFonts w:ascii="Times New Roman" w:hAnsi="Times New Roman" w:cs="Times New Roman"/>
                <w:color w:val="000000"/>
                <w:highlight w:val="yellow"/>
              </w:rPr>
            </w:pPr>
            <w:r w:rsidRPr="002C2241">
              <w:rPr>
                <w:rFonts w:ascii="Times New Roman" w:hAnsi="Times New Roman" w:cs="Times New Roman"/>
                <w:color w:val="000000"/>
                <w:highlight w:val="yellow"/>
              </w:rPr>
              <w:t>96</w:t>
            </w:r>
            <w:r w:rsidR="00A42147" w:rsidRPr="002C2241">
              <w:rPr>
                <w:rFonts w:ascii="Times New Roman" w:hAnsi="Times New Roman" w:cs="Times New Roman"/>
                <w:color w:val="000000"/>
                <w:highlight w:val="yellow"/>
              </w:rPr>
              <w:t>.1</w:t>
            </w:r>
            <w:r w:rsidRPr="002C2241">
              <w:rPr>
                <w:rFonts w:ascii="Times New Roman" w:hAnsi="Times New Roman" w:cs="Times New Roman"/>
                <w:color w:val="000000"/>
                <w:highlight w:val="yellow"/>
              </w:rPr>
              <w:t xml:space="preserve"> (93</w:t>
            </w:r>
            <w:r w:rsidR="00A42147" w:rsidRPr="002C2241">
              <w:rPr>
                <w:rFonts w:ascii="Times New Roman" w:hAnsi="Times New Roman" w:cs="Times New Roman"/>
                <w:color w:val="000000"/>
                <w:highlight w:val="yellow"/>
              </w:rPr>
              <w:t>.6</w:t>
            </w:r>
            <w:r w:rsidRPr="002C2241">
              <w:rPr>
                <w:rFonts w:ascii="Times New Roman" w:hAnsi="Times New Roman" w:cs="Times New Roman"/>
                <w:color w:val="000000"/>
                <w:highlight w:val="yellow"/>
              </w:rPr>
              <w:t xml:space="preserve"> - 98</w:t>
            </w:r>
            <w:r w:rsidR="00A42147" w:rsidRPr="002C2241">
              <w:rPr>
                <w:rFonts w:ascii="Times New Roman" w:hAnsi="Times New Roman" w:cs="Times New Roman"/>
                <w:color w:val="000000"/>
                <w:highlight w:val="yellow"/>
              </w:rPr>
              <w:t>.</w:t>
            </w:r>
            <w:r w:rsidRPr="002C2241">
              <w:rPr>
                <w:rFonts w:ascii="Times New Roman" w:hAnsi="Times New Roman" w:cs="Times New Roman"/>
                <w:color w:val="000000"/>
                <w:highlight w:val="yellow"/>
              </w:rPr>
              <w:t>0)</w:t>
            </w:r>
          </w:p>
          <w:p w14:paraId="307C11A4" w14:textId="77777777" w:rsidR="00BD2E11" w:rsidRPr="002C2241" w:rsidRDefault="00BD2E11" w:rsidP="00CE1AA5">
            <w:pPr>
              <w:spacing w:line="480" w:lineRule="auto"/>
              <w:jc w:val="center"/>
              <w:rPr>
                <w:rFonts w:ascii="Times New Roman" w:hAnsi="Times New Roman" w:cs="Times New Roman"/>
                <w:sz w:val="20"/>
                <w:szCs w:val="16"/>
                <w:highlight w:val="yellow"/>
              </w:rPr>
            </w:pPr>
          </w:p>
        </w:tc>
        <w:tc>
          <w:tcPr>
            <w:tcW w:w="1218" w:type="dxa"/>
          </w:tcPr>
          <w:p w14:paraId="6F9B77F4" w14:textId="5F346AC7" w:rsidR="00BD2E11" w:rsidRPr="00A713FD" w:rsidRDefault="00BD2E11" w:rsidP="00CE1AA5">
            <w:pPr>
              <w:spacing w:line="480" w:lineRule="auto"/>
              <w:jc w:val="center"/>
              <w:rPr>
                <w:rFonts w:ascii="Times New Roman" w:hAnsi="Times New Roman" w:cs="Times New Roman"/>
                <w:sz w:val="20"/>
                <w:szCs w:val="20"/>
              </w:rPr>
            </w:pPr>
            <w:r>
              <w:rPr>
                <w:rFonts w:ascii="Times New Roman" w:hAnsi="Times New Roman" w:cs="Times New Roman"/>
                <w:sz w:val="20"/>
                <w:szCs w:val="20"/>
              </w:rPr>
              <w:t>11</w:t>
            </w:r>
          </w:p>
        </w:tc>
        <w:tc>
          <w:tcPr>
            <w:tcW w:w="1218" w:type="dxa"/>
            <w:vAlign w:val="center"/>
          </w:tcPr>
          <w:p w14:paraId="1C72AC29" w14:textId="6A5F931C"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9 (30.0)</w:t>
            </w:r>
          </w:p>
        </w:tc>
        <w:tc>
          <w:tcPr>
            <w:tcW w:w="1937" w:type="dxa"/>
            <w:vAlign w:val="center"/>
          </w:tcPr>
          <w:p w14:paraId="76436D2B"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EYWdhbjwvQXV0aG9yPjxZZWFyPjE5OTI8L1llYXI+PFJl
Y051bT4yOTwvUmVjTnVtPjxEaXNwbGF5VGV4dD48c3R5bGUgZmFjZT0ic3VwZXJzY3JpcHQiPjIz
LTI3LDMxLTMzLDQwLDQ5LTUxPC9zdHlsZT48L0Rpc3BsYXlUZXh0PjxyZWNvcmQ+PHJlYy1udW1i
ZXI+Mjk8L3JlYy1udW1iZXI+PGZvcmVpZ24ta2V5cz48a2V5IGFwcD0iRU4iIGRiLWlkPSJkdnNy
cjVzemJzOWF3Z2UwMnRsNWVkMGQyejl0cHowcHJ2OXMiIHRpbWVzdGFtcD0iMCI+Mjk8L2tleT48
L2ZvcmVpZ24ta2V5cz48cmVmLXR5cGUgbmFtZT0iSm91cm5hbCBBcnRpY2xlIj4xNzwvcmVmLXR5
cGU+PGNvbnRyaWJ1dG9ycz48YXV0aG9ycz48YXV0aG9yPkRhZ2FuLCBSLjwvYXV0aG9yPjxhdXRo
b3I+RWluaG9ybiwgTS48L2F1dGhvcj48YXV0aG9yPkxhbmcsIFIuPC9hdXRob3I+PGF1dGhvcj5Q
b21lcmFueiwgQS48L2F1dGhvcj48YXV0aG9yPldvbGFjaCwgQi48L2F1dGhvcj48YXV0aG9yPk1p
cm9uLCBELjwvYXV0aG9yPjxhdXRob3I+UmF6LCBSLjwvYXV0aG9yPjxhdXRob3I+V2VpbnN0b2Nr
LCBBLjwvYXV0aG9yPjxhdXRob3I+U3RlaW5iZXJnZXIsIEouPC9hdXRob3I+PGF1dGhvcj5ldCBh
bC4sPC9hdXRob3I+PC9hdXRob3JzPjwvY29udHJpYnV0b3JzPjxhdXRoLWFkZHJlc3M+RGFnYW4s
Ui4gU29yb2thIFVuaXZlcnNpdHkgTWVkaWNhbCBDZW50ZXIsIEJlZXItU2hldmEsIElzcmFlbC48
L2F1dGgtYWRkcmVzcz48dGl0bGVzPjx0aXRsZT5PbmNlIGRhaWx5IGNlZml4aW1lIGNvbXBhcmVk
IHdpdGggdHdpY2UgZGFpbHkgdHJpbWV0aG9wcmltL3N1bGZhbWV0aG94YXpvbGUgZm9yIHRyZWF0
bWVudCBvZiB1cmluYXJ5IHRyYWN0IGluZmVjdGlvbiBpbiBpbmZhbnRzIGFuZCBjaGlsZHJlbi48
L3RpdGxlPjxzZWNvbmRhcnktdGl0bGU+UGVkaWF0cmljIEluZmVjdGlvdXMgRGlzZWFzZSBKb3Vy
bmFsPC9zZWNvbmRhcnktdGl0bGU+PHNob3J0LXRpdGxlPltFcnJhdHVtIGFwcGVhcnMgaW4gUGVk
aWF0ciBJbmZlY3QgRGlzIEogMTk5MiBPY3Q7MTEoMTApOjgyMSBOb3RlOiBXZWludHJhdWIgQSBb
Y29ycmVjdGVkIHRvIFdlaW5zdG9jayBBXV08L3Nob3J0LXRpdGxlPjwvdGl0bGVzPjxwYWdlcz4x
OTgtMjAzPC9wYWdlcz48dm9sdW1lPjExPC92b2x1bWU+PG51bWJlcj4zPC9udW1iZXI+PGRhdGVz
Pjx5ZWFyPjE5OTI8L3llYXI+PC9kYXRlcz48YWNjZXNzaW9uLW51bT4xNTY1NTM0PC9hY2Nlc3Np
b24tbnVtPjx3b3JrLXR5cGU+Q2xpbmljYWwgVHJpYWwmI3hEO0NvbXBhcmF0aXZlIFN0dWR5JiN4
RDtNdWx0aWNlbnRlciBTdHVkeSYjeEQ7UmFuZG9taXplZCBDb250cm9sbGVkIFRyaWFsPC93b3Jr
LXR5cGU+PHVybHM+PHJlbGF0ZWQtdXJscz48dXJsPmh0dHA6Ly9vdmlkc3Aub3ZpZC5jb20vb3Zp
ZHdlYi5jZ2k/VD1KUyZhbXA7Q1NDPVkmYW1wO05FV1M9TiZhbXA7UEFHRT1mdWxsdGV4dCZhbXA7
RD1tZWQzJmFtcDtBTj0xNTY1NTM0PC91cmw+PHVybD5odHRwOi8vc2Z4ZXUwOC5ob3N0ZWQuZXhs
aWJyaXNncm91cC5jb20vc2d1bD9zaWQ9T1ZJRDptZWRsaW5lJmFtcDtpZD1wbWlkOjE1NjU1MzQm
YW1wO2lkPWRvaTomYW1wO2lzc249MDg5MS0zNjY4JmFtcDtpc2JuPSZhbXA7dm9sdW1lPTExJmFt
cDtpc3N1ZT0zJmFtcDtzcGFnZT0xOTgmYW1wO3BhZ2VzPTE5OC0yMDMmYW1wO2RhdGU9MTk5MiZh
bXA7dGl0bGU9UGVkaWF0cmljK0luZmVjdGlvdXMrRGlzZWFzZStKb3VybmFsJmFtcDthdGl0bGU9
T25jZStkYWlseStjZWZpeGltZStjb21wYXJlZCt3aXRoK3R3aWNlK2RhaWx5K3RyaW1ldGhvcHJp
bSUyRnN1bGZhbWV0aG94YXpvbGUrZm9yK3RyZWF0bWVudCtvZit1cmluYXJ5K3RyYWN0K2luZmVj
dGlvbitpbitpbmZhbnRzK2FuZCtjaGlsZHJlbi4mYW1wO2F1bGFzdD1EYWdhbiZhbXA7cGlkPSUz
Q2F1dGhvciUzRURhZ2FuK1IlM0JFaW5ob3JuK00lM0JMYW5nK1IlM0JQb21lcmFueitBJTNCV29s
YWNoK0IlM0JNaXJvbitEJTNCUmF6K1IlM0JXZWluc3RvY2srQSUzQlN0ZWluYmVyZ2VyK0olM0Jl
dCthbCUzQyUyRmF1dGhvciUzRSUzQ0FOJTNFMTU2NTUzNCUzQyUyRkFOJTNFJTNDRFQlM0VDbGlu
aWNhbCtUcmlhbCUzQyUyRkRUJTNFPC91cmw+PC9yZWxhdGVkLXVybHM+PC91cmxzPjxyZW1vdGUt
ZGF0YWJhc2UtbmFtZT5NRURMSU5FPC9yZW1vdGUtZGF0YWJhc2UtbmFtZT48cmVtb3RlLWRhdGFi
YXNlLXByb3ZpZGVyPk92aWQgVGVjaG5vbG9naWVzPC9yZW1vdGUtZGF0YWJhc2UtcHJvdmlkZXI+
PC9yZWNvcmQ+PC9DaXRlPjxDaXRlPjxBdXRob3I+WW9zZWZpY2hhaWphbjwvQXV0aG9yPjxZZWFy
PjIwMTY8L1llYXI+PFJlY051bT40NzwvUmVjTnVtPjxyZWNvcmQ+PHJlYy1udW1iZXI+NDc8L3Jl
Yy1udW1iZXI+PGZvcmVpZ24ta2V5cz48a2V5IGFwcD0iRU4iIGRiLWlkPSJkdnNycjVzemJzOWF3
Z2UwMnRsNWVkMGQyejl0cHowcHJ2OXMiIHRpbWVzdGFtcD0iMCI+NDc8L2tleT48L2ZvcmVpZ24t
a2V5cz48cmVmLXR5cGUgbmFtZT0iSm91cm5hbCBBcnRpY2xlIj4xNzwvcmVmLXR5cGU+PGNvbnRy
aWJ1dG9ycz48YXV0aG9ycz48YXV0aG9yPllvc2VmaWNoYWlqYW4sIFAuPC9hdXRob3I+PGF1dGhv
cj5LaGFiYXppLCBNLjwvYXV0aG9yPjxhdXRob3I+UGFrbml5YXQsIEEuPC9hdXRob3I+PGF1dGhv
cj5Hb3VkYXJ6aSw8L2F1dGhvcj48L2F1dGhvcnM+PC9jb250cmlidXRvcnM+PGF1dGgtYWRkcmVz
cz4oWW9zZWZpY2hhaWphbiwgS2hhYmF6aSwgUGFrbml5YXQsIEdvdWRhcnppKSBBcmFrIFVuaXZl
cnNpdHkgb2YgTWVkaWNhbCBTY2llbmNlcywgQXJhaywgSXJhbiwgSXNsYW1pYyBSZXB1YmxpYyBv
ZjwvYXV0aC1hZGRyZXNzPjx0aXRsZXM+PHRpdGxlPlRoZXJhcGV1dGljIGVmZmVjdCBvZiBjb21w
bGVtZW50YXJ5IFZpdGFtaW4gQyBvbiBwZWRpYXRyaWNzIHVyaW5hcnkgdHJhY3QgaW5mZWN0aW9u
PC90aXRsZT48c2Vjb25kYXJ5LXRpdGxlPlBlZGlhdHJpYyBOZXBocm9sb2d5PC9zZWNvbmRhcnkt
dGl0bGU+PC90aXRsZXM+PHBhZ2VzPjE3OTY8L3BhZ2VzPjx2b2x1bWU+MzEgKDEwKTwvdm9sdW1l
PjxkYXRlcz48eWVhcj4yMDE2PC95ZWFyPjxwdWItZGF0ZXM+PGRhdGU+T2N0b2JlcjwvZGF0ZT48
L3B1Yi1kYXRlcz48L2RhdGVzPjxhY2Nlc3Npb24tbnVtPjYxMjQ3OTgwMzwvYWNjZXNzaW9uLW51
bT48dXJscz48cmVsYXRlZC11cmxzPjx1cmw+aHR0cDovL292aWRzcC5vdmlkLmNvbS9vdmlkd2Vi
LmNnaT9UPUpTJmFtcDtDU0M9WSZhbXA7TkVXUz1OJmFtcDtQQUdFPWZ1bGx0ZXh0JmFtcDtEPWVt
ZWQxOGImYW1wO0FOPTYxMjQ3OTgwMzwvdXJsPjx1cmw+aHR0cDovL3NmeGV1MDguaG9zdGVkLmV4
bGlicmlzZ3JvdXAuY29tL3NndWw/c2lkPU9WSUQ6ZW1iYXNlJmFtcDtpZD1wbWlkOiZhbXA7aWQ9
ZG9pOjEwLjEwMDclMkZzMDA0NjctMDE2LTM0NjctNSZhbXA7aXNzbj0xNDMyLTE5OFgmYW1wO2lz
Ym49JmFtcDt2b2x1bWU9MzEmYW1wO2lzc3VlPTEwJmFtcDtzcGFnZT0xNzk2JmFtcDtwYWdlcz0x
Nzk2JmFtcDtkYXRlPTIwMTYmYW1wO3RpdGxlPVBlZGlhdHJpYytOZXBocm9sb2d5JmFtcDthdGl0
bGU9VGhlcmFwZXV0aWMrZWZmZWN0K29mK2NvbXBsZW1lbnRhcnkrVml0YW1pbitDK29uK3BlZGlh
dHJpY3MrdXJpbmFyeSt0cmFjdCtpbmZlY3Rpb24mYW1wO2F1bGFzdD1Zb3NlZmljaGFpamFuJmFt
cDtwaWQ9JTNDYXV0aG9yJTNFWW9zZWZpY2hhaWphbitQLiUzQktoYWJhemkrTS4lM0JQYWtuaXlh
dCtBLiUzQkdvdWRhcnppJTNDJTJGYXV0aG9yJTNFJTNDQU4lM0U2MTI0Nzk4MDMlM0MlMkZBTiUz
RSUzQ0RUJTNFSm91cm5hbCUzQStDb25mZXJlbmNlK0Fic3RyYWN0JTNDJTJGRFQlM0U8L3VybD48
L3JlbGF0ZWQtdXJscz48L3VybHM+PHJlbW90ZS1kYXRhYmFzZS1uYW1lPkVtYmFzZTwvcmVtb3Rl
LWRhdGFiYXNlLW5hbWU+PHJlbW90ZS1kYXRhYmFzZS1wcm92aWRlcj5PdmlkIFRlY2hub2xvZ2ll
czwvcmVtb3RlLWRhdGFiYXNlLXByb3ZpZGVyPjwvcmVjb3JkPjwvQ2l0ZT48Q2l0ZT48QXV0aG9y
PkJlbmFkb3I8L0F1dGhvcj48WWVhcj4yMDAxPC9ZZWFyPjxSZWNOdW0+MjQ8L1JlY051bT48cmVj
b3JkPjxyZWMtbnVtYmVyPjI0PC9yZWMtbnVtYmVyPjxmb3JlaWduLWtleXM+PGtleSBhcHA9IkVO
IiBkYi1pZD0iZHZzcnI1c3piczlhd2dlMDJ0bDVlZDBkMno5dHB6MHBydjlzIiB0aW1lc3RhbXA9
IjAiPjI0PC9rZXk+PC9mb3JlaWduLWtleXM+PHJlZi10eXBlIG5hbWU9IkVsZWN0cm9uaWMgQXJ0
aWNsZSI+NDM8L3JlZi10eXBlPjxjb250cmlidXRvcnM+PGF1dGhvcnM+PGF1dGhvcj5CZW5hZG9y
LCBELjwvYXV0aG9yPjxhdXRob3I+TmV1aGF1cywgVC4gSi48L2F1dGhvcj48YXV0aG9yPlBhcGF6
eWFuLCBKLiBQLjwvYXV0aG9yPjxhdXRob3I+V2lsbGksIFUuIFYuPC9hdXRob3I+PGF1dGhvcj5F
bmdlbC1CaWNpaywgSS48L2F1dGhvcj48YXV0aG9yPk5hZGFsLCBELjwvYXV0aG9yPjxhdXRob3I+
U2xvc21hbiwgRC48L2F1dGhvcj48YXV0aG9yPk1lcm1pbGxvZCwgQi48L2F1dGhvcj48YXV0aG9y
PkdpcmFyZGluLCBFLjwvYXV0aG9yPjwvYXV0aG9ycz48L2NvbnRyaWJ1dG9ycz48dGl0bGVzPjx0
aXRsZT5SYW5kb21pc2VkIGNvbnRyb2xsZWQgdHJpYWwgb2YgdGhyZWUgZGF5IHZlcnN1cyAxMCBk
YXkgaW50cmF2ZW5vdXMgYW50aWJpb3RpY3MgaW4gYWN1dGUgcHllbG9uZXBocml0aXM6IGVmZmVj
dCBvbiByZW5hbCBzY2FycmluZzwvdGl0bGU+PHNlY29uZGFyeS10aXRsZT5BcmNoaXZlcyBvZiBk
aXNlYXNlIGluIGNoaWxkaG9vZDwvc2Vjb25kYXJ5LXRpdGxlPjwvdGl0bGVzPjxwYWdlcz4yNDEt
NjwvcGFnZXM+PHZvbHVtZT44NDwvdm9sdW1lPjxudW1iZXI+MzwvbnVtYmVyPjxrZXl3b3Jkcz48
a2V5d29yZD5BY3V0ZSBEaXNlYXNlPC9rZXl3b3JkPjxrZXl3b3JkPkFkb2xlc2NlbnQ8L2tleXdv
cmQ+PGtleXdvcmQ+Q2VmdHJpYXhvbmUgW2FkbWluaXN0cmF0aW9uICZhbXA7IGRvc2FnZV08L2tl
eXdvcmQ+PGtleXdvcmQ+Q2VwaGFsb3Nwb3JpbnMgW2FkbWluaXN0cmF0aW9uICZhbXA7IGRvc2Fn
ZV08L2tleXdvcmQ+PGtleXdvcmQ+Q2ljYXRyaXggW2V0aW9sb2d5XSBbcmFkaW9udWNsaWRlIGlt
YWdpbmddPC9rZXl3b3JkPjxrZXl3b3JkPkRydWcgQWRtaW5pc3RyYXRpb24gU2NoZWR1bGU8L2tl
eXdvcmQ+PGtleXdvcmQ+S2lkbmV5IERpc2Vhc2VzIFtldGlvbG9neV0gW3JhZGlvbnVjbGlkZSBp
bWFnaW5nXTwva2V5d29yZD48a2V5d29yZD5QeWVsb25lcGhyaXRpcyBbY29tcGxpY2F0aW9uc10g
W2RydWcgdGhlcmFweV0gW3JhZGlvbnVjbGlkZSBpbWFnaW5nXTwva2V5d29yZD48a2V5d29yZD5S
ZWdyZXNzaW9uIEFuYWx5c2lzPC9rZXl3b3JkPjxrZXl3b3JkPlN0YXRpc3RpY3MsIE5vbnBhcmFt
ZXRyaWM8L2tleXdvcmQ+PGtleXdvcmQ+VHJlYXRtZW50IE91dGNvbWU8L2tleXdvcmQ+PGtleXdv
cmQ+Q2hpbGRbY2hlY2t3b3JkXTwva2V5d29yZD48a2V5d29yZD5DaGlsZCwgUHJlc2Nob29sW2No
ZWNrd29yZF08L2tleXdvcmQ+PGtleXdvcmQ+RmVtYWxlW2NoZWNrd29yZF08L2tleXdvcmQ+PGtl
eXdvcmQ+SHVtYW5zW2NoZWNrd29yZF08L2tleXdvcmQ+PGtleXdvcmQ+SW5mYW50W2NoZWNrd29y
ZF08L2tleXdvcmQ+PGtleXdvcmQ+TWFsZVtjaGVja3dvcmRdPC9rZXl3b3JkPjxrZXl3b3JkPlNy
LWNoaWxkOiBzci1yZW5hbDwva2V5d29yZD48L2tleXdvcmRzPjxkYXRlcz48eWVhcj4yMDAxPC95
ZWFyPjwvZGF0ZXM+PGFjY2Vzc2lvbi1udW0+Q04tMDAzNTY2NzI8L2FjY2Vzc2lvbi1udW0+PHdv
cmstdHlwZT5DbGluaWNhbCBUcmlhbDsgQ29tcGFyYXRpdmUgU3R1ZHk7IE11bHRpY2VudGVyIFN0
dWR5OyBSYW5kb21pemVkIENvbnRyb2xsZWQgVHJpYWw8L3dvcmstdHlwZT48dXJscz48L3VybHM+
PGN1c3RvbTM+UHVibWVkIDExMjA3MTc0PC9jdXN0b20zPjwvcmVjb3JkPjwvQ2l0ZT48Q2l0ZT48
QXV0aG9yPkZyYW5jb2lzPC9BdXRob3I+PFllYXI+MTk5NzwvWWVhcj48UmVjTnVtPjMwPC9SZWNO
dW0+PHJlY29yZD48cmVjLW51bWJlcj4zMDwvcmVjLW51bWJlcj48Zm9yZWlnbi1rZXlzPjxrZXkg
YXBwPSJFTiIgZGItaWQ9ImR2c3JyNXN6YnM5YXdnZTAydGw1ZWQwZDJ6OXRwejBwcnY5cyIgdGlt
ZXN0YW1wPSIwIj4zMDwva2V5PjwvZm9yZWlnbi1rZXlzPjxyZWYtdHlwZSBuYW1lPSJKb3VybmFs
IEFydGljbGUiPjE3PC9yZWYtdHlwZT48Y29udHJpYnV0b3JzPjxhdXRob3JzPjxhdXRob3I+RnJh
bmNvaXMsIFAuPC9hdXRob3I+PGF1dGhvcj5CZW5zbWFuLCBBLjwvYXV0aG9yPjxhdXRob3I+QmVn
dWUsIFAuPC9hdXRob3I+PGF1dGhvcj5BcnRheiwgTS4gQS48L2F1dGhvcj48YXV0aG9yPkNvdWRl
dmlsbGUsIEwuPC9hdXRob3I+PGF1dGhvcj5MZWJydW4sIFQuPC9hdXRob3I+PGF1dGhvcj5TY2hl
aW1iZXJnLCBBLjwvYXV0aG9yPjwvYXV0aG9ycz48L2NvbnRyaWJ1dG9ycz48YXV0aC1hZGRyZXNz
PihGcmFuY29pcywgQmVuc21hbiwgQmVndWUsIEFydGF6LCBDb3VkZXZpbGxlLCBMZWJydW4sIFNj
aGVpbWJlcmcpIERlcGFydGVtZW50IGRlIFBlZGlhdHJpZSwgQ0hVIGRlIEdyZW5vYmxlLCBCUCAy
MTcsIEYtMzgwNDMgR3Jlbm9ibGUgQ2VkZXggMDksIEZyYW5jZTwvYXV0aC1hZGRyZXNzPjx0aXRs
ZXM+PHRpdGxlPkFzc2Vzc21lbnQgb2YgdGhlIGVmZmljYWN5IGFuZCBjb3N0IGVmZmljaWVuY3kg
b2YgdHdvIHN0cmF0ZWdpZXMgaW4gdGhlIHRyZWF0bWVudCBvZiBhY3V0ZSBweWVsb25lcGhyaXRp
cyBpbiBjaGlsZHJlbjogT3JhbCBjZWZpeGltZSBvciBwYXJlbnRlcmFsIGNlZnRyaWF4b25lIGFm
dGVyIGFuIGluaXRpYWwgSVYgY29tYmluYXRpb24gdGhlcmFweS4gW0ZyZW5jaF08L3RpdGxlPjxz
ZWNvbmRhcnktdGl0bGU+TWVkZWNpbmUgZXQgTWFsYWRpZXMgSW5mZWN0aWV1c2VzPC9zZWNvbmRh
cnktdGl0bGU+PHRyYW5zbGF0ZWQtdGl0bGU+RXZhbHVhdGlvbiBkZSBsJmFwb3M7ZWZmaWNhY2l0
ZSBldCBkdSBjb2F0IGRlIGRldXggc3RyYXRlZ2llcyB0aGVyYXBldXRpcXVlcyBkYW5zIGxlcyBw
eWVsb25lcGhyaXRlcyBkZSBsJmFwb3M7ZW5mYW50OiBDZWZpeGltZSBwZXIgb3MgdmVyc3VzIGNl
ZnRyaWF4b25lIHBhcmVudGVyYWxlIGVuIHJlbGFpcyBkJmFwb3M7dW5lIGJpdGhlcmFwaWUgaW50
cmF2ZWluZXVzZS48L3RyYW5zbGF0ZWQtdGl0bGU+PC90aXRsZXM+PHBhZ2VzPjY2Ny02NzM8L3Bh
Z2VzPjx2b2x1bWU+Mjc8L3ZvbHVtZT48bnVtYmVyPlNQRUMuIElTUy4gSlVORTwvbnVtYmVyPjxk
YXRlcz48eWVhcj4xOTk3PC95ZWFyPjwvZGF0ZXM+PGFjY2Vzc2lvbi1udW0+MjczMjIxNzY8L2Fj
Y2Vzc2lvbi1udW0+PHVybHM+PHJlbGF0ZWQtdXJscz48dXJsPmh0dHA6Ly9vdmlkc3Aub3ZpZC5j
b20vb3ZpZHdlYi5jZ2k/VD1KUyZhbXA7Q1NDPVkmYW1wO05FV1M9TiZhbXA7UEFHRT1mdWxsdGV4
dCZhbXA7RD1lbWVkNyZhbXA7QU49MjczMjIxNzY8L3VybD48dXJsPmh0dHA6Ly9zZnhldTA4Lmhv
c3RlZC5leGxpYnJpc2dyb3VwLmNvbS9zZ3VsP3NpZD1PVklEOmVtYmFzZSZhbXA7aWQ9cG1pZDom
YW1wO2lkPWRvaToxMC4xMDE2JTJGUzAzOTktMDc3WCUyNTI4OTclMjUyOTgwMjIyLTMmYW1wO2lz
c249MDM5OS0wNzdYJmFtcDtpc2JuPSZhbXA7dm9sdW1lPTI3JmFtcDtpc3N1ZT1TUEVDLitJU1Mu
K0pVTkUmYW1wO3NwYWdlPTY2NyZhbXA7cGFnZXM9NjY3LTY3MyZhbXA7ZGF0ZT0xOTk3JmFtcDt0
aXRsZT1NZWRlY2luZStldCtNYWxhZGllcytJbmZlY3RpZXVzZXMmYW1wO2F0aXRsZT1FdmFsdWF0
aW9uK2RlK2wlMjdlZmZpY2FjaXRlK2V0K2R1K2NvYXQrZGUrZGV1eCtzdHJhdGVnaWVzK3RoZXJh
cGV1dGlxdWVzK2RhbnMrbGVzK3B5ZWxvbmVwaHJpdGVzK2RlK2wlMjdlbmZhbnQlM0ErQ2VmaXhp
bWUrcGVyK29zK3ZlcnN1cytjZWZ0cmlheG9uZStwYXJlbnRlcmFsZStlbityZWxhaXMrZCUyN3Vu
ZStiaXRoZXJhcGllK2ludHJhdmVpbmV1c2UmYW1wO2F1bGFzdD1GcmFuY29pcyZhbXA7cGlkPSUz
Q2F1dGhvciUzRUZyYW5jb2lzK1AuJTNCQmVuc21hbitBLiUzQkJlZ3VlK1AuJTNCQXJ0YXorTS4t
QS4lM0JDb3VkZXZpbGxlK0wuJTNCTGVicnVuK1QuJTNCU2NoZWltYmVyZytBLiUzQyUyRmF1dGhv
ciUzRSUzQ0FOJTNFMjczMjIxNzYlM0MlMkZBTiUzRSUzQ0RUJTNFSm91cm5hbCUzQStDb25mZXJl
bmNlK1BhcGVyJTNDJTJGRFQlM0U8L3VybD48L3JlbGF0ZWQtdXJscz48L3VybHM+PHJlbW90ZS1k
YXRhYmFzZS1uYW1lPkVtYmFzZTwvcmVtb3RlLWRhdGFiYXNlLW5hbWU+PHJlbW90ZS1kYXRhYmFz
ZS1wcm92aWRlcj5PdmlkIFRlY2hub2xvZ2llczwvcmVtb3RlLWRhdGFiYXNlLXByb3ZpZGVyPjwv
cmVjb3JkPjwvQ2l0ZT48Q2l0ZT48QXV0aG9yPk5vb3JiYWtoc2g8L0F1dGhvcj48WWVhcj4yMDA0
PC9ZZWFyPjxSZWNOdW0+Mzg8L1JlY051bT48cmVjb3JkPjxyZWMtbnVtYmVyPjM4PC9yZWMtbnVt
YmVyPjxmb3JlaWduLWtleXM+PGtleSBhcHA9IkVOIiBkYi1pZD0iZHZzcnI1c3piczlhd2dlMDJ0
bDVlZDBkMno5dHB6MHBydjlzIiB0aW1lc3RhbXA9IjAiPjM4PC9rZXk+PC9mb3JlaWduLWtleXM+
PHJlZi10eXBlIG5hbWU9IkpvdXJuYWwgQXJ0aWNsZSI+MTc8L3JlZi10eXBlPjxjb250cmlidXRv
cnM+PGF1dGhvcnM+PGF1dGhvcj5Ob29yYmFraHNoLCBTLjwvYXV0aG9yPjxhdXRob3I+TGFyaSwg
QS4gUi48L2F1dGhvcj48YXV0aG9yPk1hc2plZGlhbiwgRi48L2F1dGhvcj48YXV0aG9yPk1vc3Rh
ZmF2aSwgSC48L2F1dGhvcj48YXV0aG9yPkFsYWdoZWhiYW5kYW4sIFIuPC9hdXRob3I+PC9hdXRo
b3JzPjwvY29udHJpYnV0b3JzPjxhdXRoLWFkZHJlc3M+KE5vb3JiYWtoc2gpIERlcGFydG1lbnQg
b2YgUGVkaWF0cmljcywgSXJhbiBVbml2ZXJzaXR5IG9mIE1lZGljYWwgU2NpZW5jZXMsIFBPIEJv
eCAxNDUxNS03MTcsIFRlaHJhbiwgSXJhbiwgSXNsYW1pYyBSZXB1YmxpYyBvZiAoTGFyaSwgTWFz
amVkaWFuKSBEZXBhcnRtZW50IG9mIE1pY3JvYmlvbG9neSwgSXJhbiBVbml2ZXJzaXR5IG9mIE1l
ZGljYWwgU2NpZW5jZXMsIFBPIEJveCAxNDUxNS03MTcsIFRlaHJhbiwgSXJhbiwgSXNsYW1pYyBS
ZXB1YmxpYyBvZiAoTW9zdGFmYXZpKSBFeGlyIFBoYXJtYWNldXRpY2FsIENvLiwgVGVocmFuLCBJ
cmFuLCBJc2xhbWljIFJlcHVibGljIG9mIChBbGFnaGVoYmFuZGFuKSBEaXZpc2lvbiBvZiBSZXNl
YXJjaCBhbmQgRGV2ZWxvcG1lbnQsIE5ld2ZvdW5kbGFuZC9MYWJyYWRvciBDdHIuIGZvciBIbHRo
LiwgU3QuIEpvaG4mYXBvcztzLCBOZmxkLiwgQ2FuYWRhPC9hdXRoLWFkZHJlc3M+PHRpdGxlcz48
dGl0bGU+Q29tcGFyaXNvbiBvZiBpbnRyYXZlbm91cyBhbWlub2dseWNvc2lkZSB0aGVyYXB5IHdp
dGggc3dpdGNoIHRoZXJhcHkgdG8gY2VmaXhpbWUgaW4gdXJpbmFyeSB0cmFjdCBpbmZlY3Rpb25z
PC90aXRsZT48c2Vjb25kYXJ5LXRpdGxlPlNhdWRpIE1lZGljYWwgSm91cm5hbDwvc2Vjb25kYXJ5
LXRpdGxlPjwvdGl0bGVzPjxwYWdlcz4xNTEzLTE1MTU8L3BhZ2VzPjx2b2x1bWU+MjU8L3ZvbHVt
ZT48bnVtYmVyPjEwPC9udW1iZXI+PGRhdGVzPjx5ZWFyPjIwMDQ8L3llYXI+PHB1Yi1kYXRlcz48
ZGF0ZT5PY3RvYmVyPC9kYXRlPjwvcHViLWRhdGVzPjwvZGF0ZXM+PGFjY2Vzc2lvbi1udW0+Mzk0
Mjk2MjQ8L2FjY2Vzc2lvbi1udW0+PHVybHM+PHJlbGF0ZWQtdXJscz48dXJsPmh0dHA6Ly9vdmlk
c3Aub3ZpZC5jb20vb3ZpZHdlYi5jZ2k/VD1KUyZhbXA7Q1NDPVkmYW1wO05FV1M9TiZhbXA7UEFH
RT1mdWxsdGV4dCZhbXA7RD1lbWVkOSZhbXA7QU49Mzk0Mjk2MjQ8L3VybD48dXJsPmh0dHA6Ly9z
ZnhldTA4Lmhvc3RlZC5leGxpYnJpc2dyb3VwLmNvbS9zZ3VsP3NpZD1PVklEOmVtYmFzZSZhbXA7
aWQ9cG1pZDoxNTQ5NDg0MiZhbXA7aWQ9ZG9pOiZhbXA7aXNzbj0wMzc5LTUyODQmYW1wO2lzYm49
JmFtcDt2b2x1bWU9MjUmYW1wO2lzc3VlPTEwJmFtcDtzcGFnZT0xNTEzJmFtcDtwYWdlcz0xNTEz
LTE1MTUmYW1wO2RhdGU9MjAwNCZhbXA7dGl0bGU9U2F1ZGkrTWVkaWNhbCtKb3VybmFsJmFtcDth
dGl0bGU9Q29tcGFyaXNvbitvZitpbnRyYXZlbm91cythbWlub2dseWNvc2lkZSt0aGVyYXB5K3dp
dGgrc3dpdGNoK3RoZXJhcHkrdG8rY2VmaXhpbWUraW4rdXJpbmFyeSt0cmFjdCtpbmZlY3Rpb25z
JmFtcDthdWxhc3Q9Tm9vcmJha2hzaCZhbXA7cGlkPSUzQ2F1dGhvciUzRU5vb3JiYWtoc2grUy4l
M0JMYXJpK0EuUi4lM0JNYXNqZWRpYW4rRi4lM0JNb3N0YWZhdmkrSC4lM0JBbGFnaGVoYmFuZGFu
K1IuJTNDJTJGYXV0aG9yJTNFJTNDQU4lM0UzOTQyOTYyNCUzQyUyRkFOJTNFJTNDRFQlM0VKb3Vy
bmFsJTNBK0FydGljbGUlM0MlMkZEVCUzRTwvdXJsPjwvcmVsYXRlZC11cmxzPjwvdXJscz48cmVt
b3RlLWRhdGFiYXNlLW5hbWU+RW1iYXNlPC9yZW1vdGUtZGF0YWJhc2UtbmFtZT48cmVtb3RlLWRh
dGFiYXNlLXByb3ZpZGVyPk92aWQgVGVjaG5vbG9naWVzPC9yZW1vdGUtZGF0YWJhc2UtcHJvdmlk
ZXI+PC9yZWNvcmQ+PC9DaXRlPjxDaXRlPjxBdXRob3I+Qm9jcXVldDwvQXV0aG9yPjxZZWFyPjIw
MTI8L1llYXI+PFJlY051bT4yNTwvUmVjTnVtPjxyZWNvcmQ+PHJlYy1udW1iZXI+MjU8L3JlYy1u
dW1iZXI+PGZvcmVpZ24ta2V5cz48a2V5IGFwcD0iRU4iIGRiLWlkPSJkdnNycjVzemJzOWF3Z2Uw
MnRsNWVkMGQyejl0cHowcHJ2OXMiIHRpbWVzdGFtcD0iMCI+MjU8L2tleT48L2ZvcmVpZ24ta2V5
cz48cmVmLXR5cGUgbmFtZT0iSm91cm5hbCBBcnRpY2xlIj4xNzwvcmVmLXR5cGU+PGNvbnRyaWJ1
dG9ycz48YXV0aG9ycz48YXV0aG9yPkJvY3F1ZXQsIE4uPC9hdXRob3I+PGF1dGhvcj5TZXJnZW50
IEFsYW91aSwgQS48L2F1dGhvcj48YXV0aG9yPkphaXMsIEouIFAuPC9hdXRob3I+PGF1dGhvcj5H
YWpkb3MsIFYuPC9hdXRob3I+PGF1dGhvcj5HdWlnb25pcywgVi48L2F1dGhvcj48YXV0aG9yPkxh
Y291ciwgQi48L2F1dGhvcj48YXV0aG9yPkNoZXJvbiwgRy48L2F1dGhvcj48L2F1dGhvcnM+PC9j
b250cmlidXRvcnM+PGF1dGgtYWRkcmVzcz4oQm9jcXVldCwgQ2hlcm9uKSBBc3Npc3RhbmNlIHB1
YmxpcXVlLWhvcGl0YXV4IGRlIFBhcmlzLCBzZXJ2aWNlIGRlcyB1cmdlbmNlcyBwZWRpYXRyaXF1
ZXMsIEhvcGl0YWwgTmVja2VyIEVuZmFudHMgTWFsYWRlcywgMTQ5LCBydWUgZGUgU2V2cmVzLCBG
LTc1NzQzIFBhcmlzIENlZGV4IDE1LCBGcmFuY2UgKFNlcmdlbnQgQWxhb3VpKSBBc3Npc3RhbmNl
IHB1YmxpcXVlLWhvcGl0YXV4IGRlIFBhcmlzLCBzZXJ2aWNlIGRlIG1lZGVjaW5lIG51Y2xlYWly
ZSwgSG9waXRhbCBBcm1hbmQgVHJvdXNzZWF1LCAyNiwgYXZlbnVlIGR1IERyIEFybm9sZCBOZXR0
ZXIsIEYtNzU1NzEgUGFyaXMgY2VkZXggMTIsIEZyYW5jZSAoSmFpcykgQXNzaXN0YW5jZSBwdWJs
aXF1ZS1ob3BpdGF1eCBkZSBQYXJpcywgc2VydmljZSBkZSBiaW9zdGF0aXN0aXF1ZSwgSG9waXRh
bCBOZWNrZXIgRW5mYW50cyBNYWxhZGVzLCAxNDksIHJ1ZSBkZSBTZXZyZXMsIEYtNzU3NDMgUGFy
aXMgY2VkZXggMTUsIEZyYW5jZSAoR2FqZG9zKSBBc3Npc3RhbmNlIHB1YmxpcXVlLWhvcGl0YXV4
IGRlIFBhcmlzLCBzZXJ2aWNlIGRlIHBlZGlhdHJpZSwgSG9waXRhbCBBbnRvaW5lIEJlY2xlcmUs
IDE1NywgcnVlIGRlIGxhIHBvcnRlIGRlIFRyaXZhdXgsIEYtOTIxNDEgQ2xhbWFydCwgRnJhbmNl
IChHdWlnb25pcykgU2VydmljZSBkZSBwZWRpYXRyaWUsIEhvcGl0YWwgVW5pdmVyc2l0YWlyZSBE
dXB1eXRyZW4sIDgsIGF2ZW51ZSBEb21pbmlxdWUgTGFycmV5LCBGLTg3MDQyIExpbW9nZXMsIEZy
YW5jZSAoTGFjb3VyKSBBc3Npc3RhbmNlIHB1YmxpcXVlLWhvcGl0YXV4IGRlIFBhcmlzLCBzZXJ2
aWNlIGRlIGJpb2NoaW1pZSBBLCBIb3BpdGFsIE5lY2tlciBFbmZhbnRzIE1hbGFkZXMsIDE0OSwg
cnVlIGRlIFNldnJlcywgRi03NTc0MyBQYXJpcyBjZWRleCAxNSwgRnJhbmNlIChKYWlzLCBMYWNv
dXIsIENoZXJvbikgVW5pdmVyc2l0ZSBQYXJpcyBEZXNjYXJ0ZXMsIFBhcmlzLCBGcmFuY2U8L2F1
dGgtYWRkcmVzcz48dGl0bGVzPjx0aXRsZT5SYW5kb21pemVkIHRyaWFsIG9mIG9yYWwgdmVyc3Vz
IHNlcXVlbnRpYWwgaW50cmF2ZW5vdXMvb3JhbCBhbnRpYmlvdGljIGZvciBhY3V0ZSBweWVsb25l
cGhyaXRpcyBpbiBjaGlsZHJlbi4gW0ZyZW5jaCwgRW5nbGlzaF08L3RpdGxlPjxzZWNvbmRhcnkt
dGl0bGU+UGVkaWF0cmljczwvc2Vjb25kYXJ5LXRpdGxlPjx0cmFuc2xhdGVkLXRpdGxlPkV0dWRl
IHJhbmRvbWlzZWUgY29tcGFyYW50IHVuIHRyYWl0ZW1lbnQgb3JhbCBldCB1biB0cmFpdGVtZW50
IHNlcXVlbnRpZWwgaW50cmF2ZWluZXV4IHB1aXMgb3JhbCBwb3VyIGxlIHRyYWl0ZW1lbnQgZGVz
IHB5ZWxvbmVwaHJpdGVzIGNoZXogbCZhcG9zO2VuZmFudC4gRXR1ZGUgZGUgbm9uIGluZmVyaW9y
aXRlLjwvdHJhbnNsYXRlZC10aXRsZT48L3RpdGxlcz48cGVyaW9kaWNhbD48ZnVsbC10aXRsZT5Q
ZWRpYXRyaWNzPC9mdWxsLXRpdGxlPjxhYmJyLTE+UGVkaWF0cmljczwvYWJici0xPjwvcGVyaW9k
aWNhbD48cGFnZXM+ZTI2OeKAk2UyNzU8L3BhZ2VzPjx2b2x1bWU+MTI5PC92b2x1bWU+PG51bWJl
cj4yPC9udW1iZXI+PGRhdGVzPjx5ZWFyPjIwMTI8L3llYXI+PHB1Yi1kYXRlcz48ZGF0ZT5Ob3Zl
bWJlcjwvZGF0ZT48L3B1Yi1kYXRlcz48L2RhdGVzPjxhY2Nlc3Npb24tbnVtPjM2NjEwNTU1Njwv
YWNjZXNzaW9uLW51bT48dXJscz48cmVsYXRlZC11cmxzPjx1cmw+aHR0cDovL292aWRzcC5vdmlk
LmNvbS9vdmlkd2ViLmNnaT9UPUpTJmFtcDtDU0M9WSZhbXA7TkVXUz1OJmFtcDtQQUdFPWZ1bGx0
ZXh0JmFtcDtEPWVtZWQxNCZhbXA7QU49MzY2MTA1NTU2PC91cmw+PHVybD5odHRwOi8vc2Z4ZXUw
OC5ob3N0ZWQuZXhsaWJyaXNncm91cC5jb20vc2d1bD9zaWQ9T1ZJRDplbWJhc2UmYW1wO2lkPXBt
aWQ6JmFtcDtpZD1kb2k6MTAuMTAwNyUyRnMxMzM0MS0wMTItMDI0MC03JmFtcDtpc3NuPTIxMDgt
NjUyNCZhbXA7aXNibj0mYW1wO3ZvbHVtZT0yJmFtcDtpc3N1ZT02JmFtcDtzcGFnZT0zNzImYW1w
O3BhZ2VzPTM3Mi0zNzcmYW1wO2RhdGU9MjAxMiZhbXA7dGl0bGU9QW5uYWxlcytGcmFuY2Fpc2Vz
K2RlK01lZGVjaW5lK2QlMjdVcmdlbmNlJmFtcDthdGl0bGU9RXR1ZGUrcmFuZG9taXNlZStjb21w
YXJhbnQrdW4rdHJhaXRlbWVudCtvcmFsK2V0K3VuK3RyYWl0ZW1lbnQrc2VxdWVudGllbCtpbnRy
YXZlaW5ldXgrcHVpcytvcmFsK3BvdXIrbGUrdHJhaXRlbWVudCtkZXMrcHllbG9uZXBocml0ZXMr
Y2hleitsJTI3ZW5mYW50LitFdHVkZStkZStub24raW5mZXJpb3JpdGUmYW1wO2F1bGFzdD1Cb2Nx
dWV0JmFtcDtwaWQ9JTNDYXV0aG9yJTNFQm9jcXVldCtOLiUzQlNlcmdlbnQrQWxhb3VpK0EuJTNC
SmFpcytKLi1QLiUzQkdhamRvcytWLiUzQkd1aWdvbmlzK1YuJTNCTGFjb3VyK0IuJTNCQ2hlcm9u
K0cuJTNDJTJGYXV0aG9yJTNFJTNDQU4lM0UzNjYxMDU1NTY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kdvazwvQXV0aG9yPjxZZWFyPjIwMDE8
L1llYXI+PFJlY051bT4zMTwvUmVjTnVtPjxyZWNvcmQ+PHJlYy1udW1iZXI+MzE8L3JlYy1udW1i
ZXI+PGZvcmVpZ24ta2V5cz48a2V5IGFwcD0iRU4iIGRiLWlkPSJkdnNycjVzemJzOWF3Z2UwMnRs
NWVkMGQyejl0cHowcHJ2OXMiIHRpbWVzdGFtcD0iMCI+MzE8L2tleT48L2ZvcmVpZ24ta2V5cz48
cmVmLXR5cGUgbmFtZT0iSm91cm5hbCBBcnRpY2xlIj4xNzwvcmVmLXR5cGU+PGNvbnRyaWJ1dG9y
cz48YXV0aG9ycz48YXV0aG9yPkdvaywgRi48L2F1dGhvcj48YXV0aG9yPkR1em92YSwgQS48L2F1
dGhvcj48YXV0aG9yPkJhc2tpbiwgRS48L2F1dGhvcj48YXV0aG9yPk96ZW4sIFMuPC9hdXRob3I+
PGF1dGhvcj5CZXNiYXMsIE4uPC9hdXRob3I+PGF1dGhvcj5CYWtrYWxvZ2x1LCBBLjwvYXV0aG9y
PjwvYXV0aG9ycz48L2NvbnRyaWJ1dG9ycz48YXV0aC1hZGRyZXNzPihHb2ssIER1em92YSwgQmFz
a2luLCBPemVuLCBCZXNiYXMsIEJha2thbG9nbHUpIERlcGFydG1lbnQgb2YgUGVkaWF0cmljcywg
SGFjZXR0ZXBlIFVuaXZlcnNpdHksIEZhY3VsdHkgb2YgTWVkaWNpbmUsIDA2MTAwIEFua2FyYSwg
VHVya2V5PC9hdXRoLWFkZHJlc3M+PHRpdGxlcz48dGl0bGU+Q29tcGFyYXRpdmUgc3R1ZHkgb2Yg
Y2VmaXhpbWUgYWxvbmUgdmVyc3VzIGludHJhbXVzY3VsYXIgY2VmdGl6b3hpbWUgZm9sbG93ZWQg
YnkgY2VmaXhpbWUgaW4gdGhlIHRyZWF0bWVudCBvZiB1cmluYXJ5IHRyYWN0IGluZmVjdGlvbnMg
aW4gY2hpbGRyZW48L3RpdGxlPjxzZWNvbmRhcnktdGl0bGU+Sm91cm5hbCBvZiBDaGVtb3RoZXJh
cHk8L3NlY29uZGFyeS10aXRsZT48L3RpdGxlcz48cGFnZXM+Mjc3LTI4MDwvcGFnZXM+PHZvbHVt
ZT4xMzwvdm9sdW1lPjxudW1iZXI+MzwvbnVtYmVyPjxkYXRlcz48eWVhcj4yMDAxPC95ZWFyPjwv
ZGF0ZXM+PGFjY2Vzc2lvbi1udW0+MzI1NzUxNDA8L2FjY2Vzc2lvbi1udW0+PHVybHM+PHJlbGF0
ZWQtdXJscz48dXJsPmh0dHA6Ly9vdmlkc3Aub3ZpZC5jb20vb3ZpZHdlYi5jZ2k/VD1KUyZhbXA7
Q1NDPVkmYW1wO05FV1M9TiZhbXA7UEFHRT1mdWxsdGV4dCZhbXA7RD1lbWVkOCZhbXA7QU49MzI1
NzUxNDA8L3VybD48dXJsPmh0dHA6Ly9zZnhldTA4Lmhvc3RlZC5leGxpYnJpc2dyb3VwLmNvbS9z
Z3VsP3NpZD1PVklEOmVtYmFzZSZhbXA7aWQ9cG1pZDoxMTQ1MDg4NiZhbXA7aWQ9ZG9pOiZhbXA7
aXNzbj0xMTIwLTAwOVgmYW1wO2lzYm49JmFtcDt2b2x1bWU9MTMmYW1wO2lzc3VlPTMmYW1wO3Nw
YWdlPTI3NyZhbXA7cGFnZXM9Mjc3LTI4MCZhbXA7ZGF0ZT0yMDAxJmFtcDt0aXRsZT1Kb3VybmFs
K29mK0NoZW1vdGhlcmFweSZhbXA7YXRpdGxlPUNvbXBhcmF0aXZlK3N0dWR5K29mK2NlZml4aW1l
K2Fsb25lK3ZlcnN1cytpbnRyYW11c2N1bGFyK2NlZnRpem94aW1lK2ZvbGxvd2VkK2J5K2NlZml4
aW1lK2luK3RoZSt0cmVhdG1lbnQrb2YrdXJpbmFyeSt0cmFjdCtpbmZlY3Rpb25zK2luK2NoaWxk
cmVuJmFtcDthdWxhc3Q9R29rJmFtcDtwaWQ9JTNDYXV0aG9yJTNFR29rK0YuJTNCRHV6b3ZhK0Eu
JTNCQmFza2luK0UuJTNCT3plbitTLiUzQkJlc2JhcytOLiUzQkJha2thbG9nbHUrQS4lM0MlMkZh
dXRob3IlM0UlM0NBTiUzRTMyNTc1MTQw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Zb3VzZWZpY2hhaWphbjwvQXV0aG9yPjxZZWFyPjIwMTU8
L1llYXI+PFJlY051bT40ODwvUmVjTnVtPjxyZWNvcmQ+PHJlYy1udW1iZXI+NDg8L3JlYy1udW1i
ZXI+PGZvcmVpZ24ta2V5cz48a2V5IGFwcD0iRU4iIGRiLWlkPSJkdnNycjVzemJzOWF3Z2UwMnRs
NWVkMGQyejl0cHowcHJ2OXMiIHRpbWVzdGFtcD0iMCI+NDg8L2tleT48L2ZvcmVpZ24ta2V5cz48
cmVmLXR5cGUgbmFtZT0iSm91cm5hbCBBcnRpY2xlIj4xNzwvcmVmLXR5cGU+PGNvbnRyaWJ1dG9y
cz48YXV0aG9ycz48YXV0aG9yPllvdXNlZmljaGFpamFuLCBQLjwvYXV0aG9yPjxhdXRob3I+S2Fo
YmF6aSwgTS48L2F1dGhvcj48YXV0aG9yPlJhc3RpLCBTLjwvYXV0aG9yPjxhdXRob3I+UmFmZWll
LCBNLjwvYXV0aG9yPjxhdXRob3I+U2hhcmFma2hhaCwgTS48L2F1dGhvcj48L2F1dGhvcnM+PC9j
b250cmlidXRvcnM+PGF1dGgtYWRkcmVzcz4oWW91c2VmaWNoYWlqYW4pIERpdmlzaW9uIG9mIFBl
ZGlhdHJpYyBOZXBocm9sb2d5LCBEZXBhcnRtZW50IG9mIFBlZGlhdHJpY3MsIEFyYWsgVW5pdmVy
c2l0eSBvZiBNZWRpY2FsIFNjaWVuY2VzLCBBcmFrLCBJcmFuLCBJc2xhbWljIFJlcHVibGljIG9m
IChLYWhiYXppLCBSYXN0aSkgRGVwYXJ0bWVudCBvZiBQZWRpYXRyaWNzLCBBcmFrIFVuaXZlcnNp
dHkgb2YgTWVkaWNhbCBTY2llbmNlcywgQXJhaywgSXJhbiwgSXNsYW1pYyBSZXB1YmxpYyBvZiAo
UmFmZWllKSBEZXBhcnRtZW50IG9mIEJpb3N0YXRpc3RpY3MgYW5kIEVwaWRlbWlvbG9neSwgQXJh
ayB1bml2ZXJzaXR5IG9mIE1lZGljYWwgU2NpZW5jZXMsIEFyYWssIElyYW4sIElzbGFtaWMgUmVw
dWJsaWMgb2YgKFNoYXJhZmtoYWgpIFNjaG9vbCBvZiBNZWRpY2luZSwgQXJhayBVbml2ZXJzaXR5
IG9mIE1lZGljYWwgU2NpZW5jZXMsIEFyYWssIElyYW4sIElzbGFtaWMgUmVwdWJsaWMgb2Y8L2F1
dGgtYWRkcmVzcz48dGl0bGVzPjx0aXRsZT5WaXRhbWluIEUgYXMgYWRqdXZhbnQgdHJlYXRtZW50
IGZvciB1cmluYXJ5IHRyYWN0IGluZmVjdGlvbiBpbiBnaXJscyB3aXRoIGFjdXRlIHB5ZWxvbmVw
aHJpdGlzPC90aXRsZT48c2Vjb25kYXJ5LXRpdGxlPklyYW5pYW4gSm91cm5hbCBvZiBLaWRuZXkg
RGlzZWFzZXM8L3NlY29uZGFyeS10aXRsZT48L3RpdGxlcz48cGFnZXM+OTctMTA0PC9wYWdlcz48
dm9sdW1lPjk8L3ZvbHVtZT48bnVtYmVyPjI8L251bWJlcj48ZGF0ZXM+PHllYXI+MjAxNTwveWVh
cj48L2RhdGVzPjx1cmxzPjxyZWxhdGVkLXVybHM+PHVybD5odHRwOi8vb3ZpZHNwLm92aWQuY29t
L292aWR3ZWIuY2dpP1Q9SlMmYW1wO0NTQz1ZJmFtcDtORVdTPU4mYW1wO1BBR0U9ZnVsbHRleHQm
YW1wO0Q9ZW1lZDE4YSZhbXA7QU49NjAzNjc5NTIzPC91cmw+PHVybD5odHRwOi8vc2Z4ZXUwOC5o
b3N0ZWQuZXhsaWJyaXNncm91cC5jb20vc2d1bD9zaWQ9T1ZJRDplbWJhc2UmYW1wO2lkPXBtaWQ6
MjU4NTEyODcmYW1wO2lkPWRvaTomYW1wO2lzc249MTczNS04NTgyJmFtcDtpc2JuPSZhbXA7dm9s
dW1lPTkmYW1wO2lzc3VlPTImYW1wO3NwYWdlPTk3JmFtcDtwYWdlcz05Ny0xMDQmYW1wO2RhdGU9
MjAxNSZhbXA7dGl0bGU9SXJhbmlhbitKb3VybmFsK29mK0tpZG5leStEaXNlYXNlcyZhbXA7YXRp
dGxlPVZpdGFtaW4rRSthcythZGp1dmFudCt0cmVhdG1lbnQrZm9yK3VyaW5hcnkrdHJhY3QraW5m
ZWN0aW9uK2luK2dpcmxzK3dpdGgrYWN1dGUrcHllbG9uZXBocml0aXMmYW1wO2F1bGFzdD1Zb3Vz
ZWZpY2hhaWphbiZhbXA7cGlkPSUzQ2F1dGhvciUzRVlvdXNlZmljaGFpamFuK1AuJTNCS2FoYmF6
aStNLiUzQlJhc3RpK1MuJTNCUmFmZWllK00uJTNCU2hhcmFma2hhaCtNLiUzQyUyRmF1dGhvciUz
RSUzQ0FOJTNFNjAzNjc5NTIzJTNDJTJGQU4lM0UlM0NEVCUzRUpvdXJuYWwlM0ErQXJ0aWNsZSUz
QyUyRkRUJTNFPC91cmw+PC9yZWxhdGVkLXVybHM+PC91cmxzPjxyZW1vdGUtZGF0YWJhc2UtcHJv
dmlkZXI+T3ZpZCBUZWNobm9sb2dpZXNVSSAtIDYwMzY3OTUyMzwvcmVtb3RlLWRhdGFiYXNlLXBy
b3ZpZGVyPjwvcmVjb3JkPjwvQ2l0ZT48Q2l0ZT48QXV0aG9yPllvdXNlZmljaGFpamFuPC9BdXRo
b3I+PFllYXI+MjAxNjwvWWVhcj48UmVjTnVtPjQ5PC9SZWNOdW0+PHJlY29yZD48cmVjLW51bWJl
cj40OTwvcmVjLW51bWJlcj48Zm9yZWlnbi1rZXlzPjxrZXkgYXBwPSJFTiIgZGItaWQ9ImR2c3Jy
NXN6YnM5YXdnZTAydGw1ZWQwZDJ6OXRwejBwcnY5cyIgdGltZXN0YW1wPSIwIj40OTwva2V5Pjwv
Zm9yZWlnbi1rZXlzPjxyZWYtdHlwZSBuYW1lPSJKb3VybmFsIEFydGljbGUiPjE3PC9yZWYtdHlw
ZT48Y29udHJpYnV0b3JzPjxhdXRob3JzPjxhdXRob3I+WW91c2VmaWNoYWlqYW4sIFAuPC9hdXRo
b3I+PGF1dGhvcj5OYXppcmksIE0uPC9hdXRob3I+PGF1dGhvcj5UYWhlcmFobWFkaSwgSC48L2F1
dGhvcj48YXV0aG9yPkthaGJhemksIE0uPC9hdXRob3I+PGF1dGhvcj5UYWJhZWksIEEuPC9hdXRo
b3I+PC9hdXRob3JzPjwvY29udHJpYnV0b3JzPjxhdXRoLWFkZHJlc3M+KFlvdXNlZmljaGFpamFu
LCBUYWhlcmFobWFkaSwgS2FoYmF6aSwgVGFiYWVpKSBEZXBhcnRtZW50IG9mIFBlZGlhdHJpYyBO
ZXBocm9sb2d5LCBBbWlya2FiaXIgSG9zcGl0YWwsIEZhY3VsdHkgb2YgTWVkaWNpbmUsIEFyYWsg
VW5pdmVyc2l0eSBvZiBNZWRpY2FsIFNjaWVuY2VzLCBBcmFrLCBJcmFuLCBJc2xhbWljIFJlcHVi
bGljIG9mIChOYXppcmkpIERlcGFydG1lbnQgb2YgQmFzaWMgU2NpZW5jZXMsIEFyYWsgVW5pdmVy
c2l0eSBvZiBNZWRpY2FsIFNjaWVuY2VzLCBBcmFrLCBJcmFuLCBJc2xhbWljIFJlcHVibGljIG9m
PC9hdXRoLWFkZHJlc3M+PHRpdGxlcz48dGl0bGU+WmluYyBzdXBwbGVtZW50YXRpb24gaW4gdHJl
YXRtZW50IG9mIGNoaWxkcmVuIHdpdGggdXJpbmFyeSB0cmFjdCBpbmZlY3Rpb248L3RpdGxlPjxz
ZWNvbmRhcnktdGl0bGU+SXJhbmlhbiBKb3VybmFsIG9mIEtpZG5leSBEaXNlYXNlczwvc2Vjb25k
YXJ5LXRpdGxlPjwvdGl0bGVzPjxwYWdlcz4yMTMtMjE2PC9wYWdlcz48dm9sdW1lPjEwPC92b2x1
bWU+PG51bWJlcj40PC9udW1iZXI+PGRhdGVzPjx5ZWFyPjIwMTY8L3llYXI+PHB1Yi1kYXRlcz48
ZGF0ZT5KdWx5PC9kYXRlPjwvcHViLWRhdGVzPjwvZGF0ZXM+PGFjY2Vzc2lvbi1udW0+NjExNzcx
MzMyPC9hY2Nlc3Npb24tbnVtPjx1cmxzPjxyZWxhdGVkLXVybHM+PHVybD5odHRwOi8vb3ZpZHNw
Lm92aWQuY29tL292aWR3ZWIuY2dpP1Q9SlMmYW1wO0NTQz1ZJmFtcDtORVdTPU4mYW1wO1BBR0U9
ZnVsbHRleHQmYW1wO0Q9ZW1lZDE4YiZhbXA7QU49NjExNzcxMzMyPC91cmw+PHVybD5odHRwOi8v
c2Z4ZXUwOC5ob3N0ZWQuZXhsaWJyaXNncm91cC5jb20vc2d1bD9zaWQ9T1ZJRDplbWJhc2UmYW1w
O2lkPXBtaWQ6JmFtcDtpZD1kb2k6JmFtcDtpc3NuPTE3MzUtODU4MiZhbXA7aXNibj0mYW1wO3Zv
bHVtZT0xMCZhbXA7aXNzdWU9NCZhbXA7c3BhZ2U9MjEzJmFtcDtwYWdlcz0yMTMtMjE2JmFtcDtk
YXRlPTIwMTYmYW1wO3RpdGxlPUlyYW5pYW4rSm91cm5hbCtvZitLaWRuZXkrRGlzZWFzZXMmYW1w
O2F0aXRsZT1aaW5jK3N1cHBsZW1lbnRhdGlvbitpbit0cmVhdG1lbnQrb2YrY2hpbGRyZW4rd2l0
aCt1cmluYXJ5K3RyYWN0K2luZmVjdGlvbiZhbXA7YXVsYXN0PVlvdXNlZmljaGFpamFuJmFtcDtw
aWQ9JTNDYXV0aG9yJTNFWW91c2VmaWNoYWlqYW4rUC4lM0JOYXppcmkrTS4lM0JUYWhlcmFobWFk
aStILiUzQkthaGJhemkrTS4lM0JUYWJhZWkrQS4lM0MlMkZhdXRob3IlM0UlM0NBTiUzRTYxMTc3
MTMzMi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QmFrZXI8L0F1dGhvcj48WWVhcj4yMDAxPC9ZZWFyPjxSZWNOdW0+MjE8L1JlY051bT48cmVj
b3JkPjxyZWMtbnVtYmVyPjIxPC9yZWMtbnVtYmVyPjxmb3JlaWduLWtleXM+PGtleSBhcHA9IkVO
IiBkYi1pZD0iZHZzcnI1c3piczlhd2dlMDJ0bDVlZDBkMno5dHB6MHBydjlzIiB0aW1lc3RhbXA9
IjAiPjIxPC9rZXk+PC9mb3JlaWduLWtleXM+PHJlZi10eXBlIG5hbWU9IkpvdXJuYWwgQXJ0aWNs
ZSI+MTc8L3JlZi10eXBlPjxjb250cmlidXRvcnM+PGF1dGhvcnM+PGF1dGhvcj5CYWtlciwgUC4g
Qy48L2F1dGhvcj48YXV0aG9yPk5lbHNvbiwgRC4gUy48L2F1dGhvcj48YXV0aG9yPlNjaHVuaywg
Si4gRS48L2F1dGhvcj48L2F1dGhvcnM+PC9jb250cmlidXRvcnM+PGF1dGgtYWRkcmVzcz4oQmFr
ZXIsIE5lbHNvbiwgU2NodW5rKSBEZXBhcnRtZW50IG9mIFBlZGlhdHJpY3MsIFVuaXZlcnNpdHkg
b2YgVXRhaCBTY2hvb2wgb2YgTWVkaWNpbmUsIFByaW1hcnkgQ2hpbGRyZW4mYXBvcztzIE1lZGlj
YWwgQ2VudGVyLCBTYWx0IExha2UgQ2l0eSwgVVQsIFVuaXRlZCBTdGF0ZXMgKEJha2VyKSAxMDEg
TWFyaW9uIEF2ZSwgU2F1c2FsaXRvLCBDQSA5NDk2NSwgVW5pdGVkIFN0YXRlczwvYXV0aC1hZGRy
ZXNzPjx0aXRsZXM+PHRpdGxlPlRoZSBhZGRpdGlvbiBvZiBjZWZ0cmlheG9uZSB0byBvcmFsIHRo
ZXJhcHkgZG9lcyBub3QgaW1wcm92ZSBvdXRjb21lIGluIGZlYnJpbGUgY2hpbGRyZW4gd2l0aCB1
cmluYXJ5IHRyYWN0IGluZmVjdGlvbnM8L3RpdGxlPjxzZWNvbmRhcnktdGl0bGU+QXJjaGl2ZXMg
b2YgUGVkaWF0cmljcyBhbmQgQWRvbGVzY2VudCBNZWRpY2luZTwvc2Vjb25kYXJ5LXRpdGxlPjwv
dGl0bGVzPjxwYWdlcz4xMzUtMTM5PC9wYWdlcz48dm9sdW1lPjE1NTwvdm9sdW1lPjxudW1iZXI+
MjwvbnVtYmVyPjxkYXRlcz48eWVhcj4yMDAxPC95ZWFyPjwvZGF0ZXM+PGFjY2Vzc2lvbi1udW0+
MzIxMjgzODE8L2FjY2Vzc2lvbi1udW0+PHVybHM+PHJlbGF0ZWQtdXJscz48dXJsPmh0dHA6Ly9v
dmlkc3Aub3ZpZC5jb20vb3ZpZHdlYi5jZ2k/VD1KUyZhbXA7Q1NDPVkmYW1wO05FV1M9TiZhbXA7
UEFHRT1mdWxsdGV4dCZhbXA7RD1lbWVkOCZhbXA7QU49MzIxMjgzODE8L3VybD48dXJsPmh0dHA6
Ly9zZnhldTA4Lmhvc3RlZC5leGxpYnJpc2dyb3VwLmNvbS9zZ3VsP3NpZD1PVklEOmVtYmFzZSZh
bXA7aWQ9cG1pZDoxMTE3NzA4NiZhbXA7aWQ9ZG9pOiZhbXA7aXNzbj0xMDcyLTQ3MTAmYW1wO2lz
Ym49JmFtcDt2b2x1bWU9MTU1JmFtcDtpc3N1ZT0yJmFtcDtzcGFnZT0xMzUmYW1wO3BhZ2VzPTEz
NS0xMzkmYW1wO2RhdGU9MjAwMSZhbXA7dGl0bGU9QXJjaGl2ZXMrb2YrUGVkaWF0cmljcythbmQr
QWRvbGVzY2VudCtNZWRpY2luZSZhbXA7YXRpdGxlPVRoZSthZGRpdGlvbitvZitjZWZ0cmlheG9u
ZSt0bytvcmFsK3RoZXJhcHkrZG9lcytub3QraW1wcm92ZStvdXRjb21lK2luK2ZlYnJpbGUrY2hp
bGRyZW4rd2l0aCt1cmluYXJ5K3RyYWN0K2luZmVjdGlvbnMmYW1wO2F1bGFzdD1CYWtlciZhbXA7
cGlkPSUzQ2F1dGhvciUzRUJha2VyK1AuQy4lM0JOZWxzb24rRC5TLiUzQlNjaHVuaytKLkUuJTND
JTJGYXV0aG9yJTNFJTNDQU4lM0UzMjEyODM4MSUzQyUyRkFOJTNFJTNDRFQlM0VKb3VybmFsJTNB
K0FydGljbGUlM0MlMkZEVCUzRTwvdXJsPjwvcmVsYXRlZC11cmxzPjwvdXJscz48cmVtb3RlLWRh
dGFiYXNlLW5hbWU+RW1iYXNlPC9yZW1vdGUtZGF0YWJhc2UtbmFtZT48cmVtb3RlLWRhdGFiYXNl
LXByb3ZpZGVyPk92aWQgVGVjaG5vbG9naWVzPC9yZW1vdGUtZGF0YWJhc2UtcHJvdmlkZXI+PC9y
ZWNvcmQ+PC9DaXRlPjxDaXRlPjxBdXRob3I+QmVndWU8L0F1dGhvcj48WWVhcj4xOTk4PC9ZZWFy
PjxSZWNOdW0+MjM8L1JlY051bT48cmVjb3JkPjxyZWMtbnVtYmVyPjIzPC9yZWMtbnVtYmVyPjxm
b3JlaWduLWtleXM+PGtleSBhcHA9IkVOIiBkYi1pZD0iZHZzcnI1c3piczlhd2dlMDJ0bDVlZDBk
Mno5dHB6MHBydjlzIiB0aW1lc3RhbXA9IjAiPjIzPC9rZXk+PC9mb3JlaWduLWtleXM+PHJlZi10
eXBlIG5hbWU9IkpvdXJuYWwgQXJ0aWNsZSI+MTc8L3JlZi10eXBlPjxjb250cmlidXRvcnM+PGF1
dGhvcnM+PGF1dGhvcj5CZWd1ZSwgUC48L2F1dGhvcj48YXV0aG9yPkFzdHJ1YywgSi48L2F1dGhv
cj48YXV0aG9yPkZyYW5jb2lzLCBQLjwvYXV0aG9yPjxhdXRob3I+RmxvcmV0LCBELjwvYXV0aG9y
PjwvYXV0aG9ycz48L2NvbnRyaWJ1dG9ycz48YXV0aC1hZGRyZXNzPihCZWd1ZSwgQXN0cnVjLCBG
cmFuY29pcywgRmxvcmV0KSBIb3BpdGFsIFRyb3Vzc2VhdSwgMjYgYXZlbnVlIGR1IERvY3RldXIg
TmV0dGVyLCBGLTc1NTcxIFBhcmlzIENlZGV4IDEyLCBGcmFuY2U8L2F1dGgtYWRkcmVzcz48dGl0
bGVzPjx0aXRsZT5Db21wYXJpc29uIG9mIGNlZnRyaWF4b25lIGFuZCBjZWZvdGF4aW1lIGluIHNl
dmVyZSBwZWRpYXRyaWMgYmFjdGVyaWFsIGluZmVjdGlvbjogQSBtdWx0aWNlbnRyaWMgc3R1ZHku
IFtGcmVuY2hdPC90aXRsZT48c2Vjb25kYXJ5LXRpdGxlPk1lZGVjaW5lIGV0IE1hbGFkaWVzIElu
ZmVjdGlldXNlczwvc2Vjb25kYXJ5LXRpdGxlPjx0cmFuc2xhdGVkLXRpdGxlPkV2YWx1YXRpb24g
ZGUgbGEgY2VmdHJpYXhvbmUgZXQgZHUgY2Vmb3RheGltZSBkYW5zIGwmYXBvcztpbmZlY3Rpb24g
YmFjdGVyaWVubmUgc2V2ZXJlIGVuIHBlZGlhdHJpZTogRXR1ZGUgbXVsdGljZW50cmlxdWUuPC90
cmFuc2xhdGVkLXRpdGxlPjwvdGl0bGVzPjxwYWdlcz4zMDAtMzA2PC9wYWdlcz48dm9sdW1lPjI4
PC92b2x1bWU+PG51bWJlcj40PC9udW1iZXI+PGRhdGVzPjx5ZWFyPjE5OTg8L3llYXI+PC9kYXRl
cz48YWNjZXNzaW9uLW51bT4yODIzMTE0MTwvYWNjZXNzaW9uLW51bT48dXJscz48cmVsYXRlZC11
cmxzPjx1cmw+aHR0cDovL292aWRzcC5vdmlkLmNvbS9vdmlkd2ViLmNnaT9UPUpTJmFtcDtDU0M9
WSZhbXA7TkVXUz1OJmFtcDtQQUdFPWZ1bGx0ZXh0JmFtcDtEPWVtZWQ3JmFtcDtBTj0yODIzMTE0
MTwvdXJsPjx1cmw+aHR0cDovL3NmeGV1MDguaG9zdGVkLmV4bGlicmlzZ3JvdXAuY29tL3NndWw/
c2lkPU9WSUQ6ZW1iYXNlJmFtcDtpZD1wbWlkOiZhbXA7aWQ9ZG9pOiZhbXA7aXNzbj0wMzk5LTA3
N1gmYW1wO2lzYm49JmFtcDt2b2x1bWU9MjgmYW1wO2lzc3VlPTQmYW1wO3NwYWdlPTMwMCZhbXA7
cGFnZXM9MzAwLTMwNiZhbXA7ZGF0ZT0xOTk4JmFtcDt0aXRsZT1NZWRlY2luZStldCtNYWxhZGll
cytJbmZlY3RpZXVzZXMmYW1wO2F0aXRsZT1FdmFsdWF0aW9uK2RlK2xhK2NlZnRyaWF4b25lK2V0
K2R1K2NlZm90YXhpbWUrZGFucytsJTI3aW5mZWN0aW9uK2JhY3Rlcmllbm5lK3NldmVyZStlbitw
ZWRpYXRyaWUlM0ErRXR1ZGUrbXVsdGljZW50cmlxdWUmYW1wO2F1bGFzdD1CZWd1ZSZhbXA7cGlk
PSUzQ2F1dGhvciUzRUJlZ3VlK1AuJTNCQXN0cnVjK0ouJTNCRnJhbmNvaXMrUC4lM0JGbG9yZXQr
RC4lM0MlMkZhdXRob3IlM0UlM0NBTiUzRTI4MjMxMTQx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ENpdGU+PEF1dGhvcj5CYWtrYWxvZ2x1PC9BdXRob3I+PFllYXI+
MTk5NjwvWWVhcj48UmVjTnVtPjIyPC9SZWNOdW0+PHJlY29yZD48cmVjLW51bWJlcj4yMjwvcmVj
LW51bWJlcj48Zm9yZWlnbi1rZXlzPjxrZXkgYXBwPSJFTiIgZGItaWQ9ImR2c3JyNXN6YnM5YXdn
ZTAydGw1ZWQwZDJ6OXRwejBwcnY5cyIgdGltZXN0YW1wPSIwIj4yMjwva2V5PjwvZm9yZWlnbi1r
ZXlzPjxyZWYtdHlwZSBuYW1lPSJKb3VybmFsIEFydGljbGUiPjE3PC9yZWYtdHlwZT48Y29udHJp
YnV0b3JzPjxhdXRob3JzPjxhdXRob3I+QmFra2Fsb2dsdSwgQS48L2F1dGhvcj48YXV0aG9yPlNh
YXRjaSwgVS48L2F1dGhvcj48YXV0aG9yPlNveWxlbWV6b2dsdSwgTy48L2F1dGhvcj48YXV0aG9y
Pk96ZW4sIFMuPC9hdXRob3I+PGF1dGhvcj5Ub3BhbG9nbHUsIFIuPC9hdXRob3I+PGF1dGhvcj5C
ZXNiYXMsIE4uPC9hdXRob3I+PGF1dGhvcj5TYWF0Y2ksIEkuPC9hdXRob3I+PC9hdXRob3JzPjwv
Y29udHJpYnV0b3JzPjxhdXRoLWFkZHJlc3M+KEJha2thbG9nbHUsIFNhYXRjaSwgU295bGVtZXpv
Z2x1LCBPemVuLCBUb3BhbG9nbHUsIEJlc2JhcywgU2FhdGNpKSBQZWRpYXRyaWMgTmVwaHJvbG9n
eSBEZXBhcnRtZW50LCBIYWNldHRlcGUgVW5pdmVyc2l0eSwgQ2hpbGRyZW4mYXBvcztzIEhvc3Bp
dGFsLCBBbmthcmEsIFR1cmtleSAoQmFra2Fsb2dsdSkgSGFjZXR0ZXBlIFVuaXZlcnNpdHkgQ2hp
bGRyZW4mYXBvcztzIEhvc3BpdGFsLCAwNjEwMCBTaWhoaXllLCBBbmthcmEsIFR1cmtleTwvYXV0
aC1hZGRyZXNzPjx0aXRsZXM+PHRpdGxlPkNvbXBhcmlzb24gb2YgY2VmdHJpYXhvbmUgdmVyc3Vz
IGNlZm90YXhpbWUgZm9yIGNoaWxkaG9vZCB1cHBlciB1cmluYXJ5IHRyYWN0IGluZmVjdGlvbnM8
L3RpdGxlPjxzZWNvbmRhcnktdGl0bGU+Sm91cm5hbCBvZiBDaGVtb3RoZXJhcHk8L3NlY29uZGFy
eS10aXRsZT48L3RpdGxlcz48cGFnZXM+NTktNjI8L3BhZ2VzPjx2b2x1bWU+ODwvdm9sdW1lPjxu
dW1iZXI+MTwvbnVtYmVyPjxkYXRlcz48eWVhcj4xOTk2PC95ZWFyPjwvZGF0ZXM+PGFjY2Vzc2lv
bi1udW0+MjYwNjcwNzA8L2FjY2Vzc2lvbi1udW0+PHVybHM+PHJlbGF0ZWQtdXJscz48dXJsPmh0
dHA6Ly9vdmlkc3Aub3ZpZC5jb20vb3ZpZHdlYi5jZ2k/VD1KUyZhbXA7Q1NDPVkmYW1wO05FV1M9
TiZhbXA7UEFHRT1mdWxsdGV4dCZhbXA7RD1lbWVkNyZhbXA7QU49MjYwNjcwNzA8L3VybD48dXJs
Pmh0dHA6Ly9zZnhldTA4Lmhvc3RlZC5leGxpYnJpc2dyb3VwLmNvbS9zZ3VsP3NpZD1PVklEOmVt
YmFzZSZhbXA7aWQ9cG1pZDo4ODM1MTExJmFtcDtpZD1kb2k6JmFtcDtpc3NuPTExMjAtMDA5WCZh
bXA7aXNibj0mYW1wO3ZvbHVtZT04JmFtcDtpc3N1ZT0xJmFtcDtzcGFnZT01OSZhbXA7cGFnZXM9
NTktNjImYW1wO2RhdGU9MTk5NiZhbXA7dGl0bGU9Sm91cm5hbCtvZitDaGVtb3RoZXJhcHkmYW1w
O2F0aXRsZT1Db21wYXJpc29uK29mK2NlZnRyaWF4b25lK3ZlcnN1cytjZWZvdGF4aW1lK2Zvcitj
aGlsZGhvb2QrdXBwZXIrdXJpbmFyeSt0cmFjdCtpbmZlY3Rpb25zJmFtcDthdWxhc3Q9QmFra2Fs
b2dsdSZhbXA7cGlkPSUzQ2F1dGhvciUzRUJha2thbG9nbHUrQS4lM0JTYWF0Y2krVS4lM0JTb3ls
ZW1lem9nbHUrTy4lM0JPemVuK1MuJTNCVG9wYWxvZ2x1K1IuJTNCQmVzYmFzK04uJTNCU2FhdGNp
K0kuJTNDJTJGYXV0aG9yJTNFJTNDQU4lM0UyNjA2NzA3MCUzQyUyRkFOJTNFJTNDRFQlM0VKb3Vy
bmFsJTNBK0FydGljbGUlM0MlMkZEVCUzRTwvdXJsPjwvcmVsYXRlZC11cmxzPjwvdXJscz48cmVt
b3RlLWRhdGFiYXNlLW5hbWU+RW1iYXNlPC9yZW1vdGUtZGF0YWJhc2UtbmFtZT48cmVtb3RlLWRh
dGFiYXNlLXByb3ZpZGVyPk92aWQgVGVjaG5vbG9naWVzPC9yZW1vdGUtZGF0YWJhc2UtcHJvdmlk
ZXI+PC9yZWNvcmQ+PC9DaXRlPjxDaXRlPjxBdXRob3I+WW9zZWZpY2hhaWphbjwvQXV0aG9yPjxZ
ZWFyPjIwMTY8L1llYXI+PFJlY051bT40NzwvUmVjTnVtPjxyZWNvcmQ+PHJlYy1udW1iZXI+NDc8
L3JlYy1udW1iZXI+PGZvcmVpZ24ta2V5cz48a2V5IGFwcD0iRU4iIGRiLWlkPSJkdnNycjVzemJz
OWF3Z2UwMnRsNWVkMGQyejl0cHowcHJ2OXMiIHRpbWVzdGFtcD0iMCI+NDc8L2tleT48L2ZvcmVp
Z24ta2V5cz48cmVmLXR5cGUgbmFtZT0iSm91cm5hbCBBcnRpY2xlIj4xNzwvcmVmLXR5cGU+PGNv
bnRyaWJ1dG9ycz48YXV0aG9ycz48YXV0aG9yPllvc2VmaWNoYWlqYW4sIFAuPC9hdXRob3I+PGF1
dGhvcj5LaGFiYXppLCBNLjwvYXV0aG9yPjxhdXRob3I+UGFrbml5YXQsIEEuPC9hdXRob3I+PGF1
dGhvcj5Hb3VkYXJ6aSw8L2F1dGhvcj48L2F1dGhvcnM+PC9jb250cmlidXRvcnM+PGF1dGgtYWRk
cmVzcz4oWW9zZWZpY2hhaWphbiwgS2hhYmF6aSwgUGFrbml5YXQsIEdvdWRhcnppKSBBcmFrIFVu
aXZlcnNpdHkgb2YgTWVkaWNhbCBTY2llbmNlcywgQXJhaywgSXJhbiwgSXNsYW1pYyBSZXB1Ymxp
YyBvZjwvYXV0aC1hZGRyZXNzPjx0aXRsZXM+PHRpdGxlPlRoZXJhcGV1dGljIGVmZmVjdCBvZiBj
b21wbGVtZW50YXJ5IFZpdGFtaW4gQyBvbiBwZWRpYXRyaWNzIHVyaW5hcnkgdHJhY3QgaW5mZWN0
aW9uPC90aXRsZT48c2Vjb25kYXJ5LXRpdGxlPlBlZGlhdHJpYyBOZXBocm9sb2d5PC9zZWNvbmRh
cnktdGl0bGU+PC90aXRsZXM+PHBhZ2VzPjE3OTY8L3BhZ2VzPjx2b2x1bWU+MzEgKDEwKTwvdm9s
dW1lPjxkYXRlcz48eWVhcj4yMDE2PC95ZWFyPjxwdWItZGF0ZXM+PGRhdGU+T2N0b2JlcjwvZGF0
ZT48L3B1Yi1kYXRlcz48L2RhdGVzPjxhY2Nlc3Npb24tbnVtPjYxMjQ3OTgwMzwvYWNjZXNzaW9u
LW51bT48dXJscz48cmVsYXRlZC11cmxzPjx1cmw+aHR0cDovL292aWRzcC5vdmlkLmNvbS9vdmlk
d2ViLmNnaT9UPUpTJmFtcDtDU0M9WSZhbXA7TkVXUz1OJmFtcDtQQUdFPWZ1bGx0ZXh0JmFtcDtE
PWVtZWQxOGImYW1wO0FOPTYxMjQ3OTgwMzwvdXJsPjx1cmw+aHR0cDovL3NmeGV1MDguaG9zdGVk
LmV4bGlicmlzZ3JvdXAuY29tL3NndWw/c2lkPU9WSUQ6ZW1iYXNlJmFtcDtpZD1wbWlkOiZhbXA7
aWQ9ZG9pOjEwLjEwMDclMkZzMDA0NjctMDE2LTM0NjctNSZhbXA7aXNzbj0xNDMyLTE5OFgmYW1w
O2lzYm49JmFtcDt2b2x1bWU9MzEmYW1wO2lzc3VlPTEwJmFtcDtzcGFnZT0xNzk2JmFtcDtwYWdl
cz0xNzk2JmFtcDtkYXRlPTIwMTYmYW1wO3RpdGxlPVBlZGlhdHJpYytOZXBocm9sb2d5JmFtcDth
dGl0bGU9VGhlcmFwZXV0aWMrZWZmZWN0K29mK2NvbXBsZW1lbnRhcnkrVml0YW1pbitDK29uK3Bl
ZGlhdHJpY3MrdXJpbmFyeSt0cmFjdCtpbmZlY3Rpb24mYW1wO2F1bGFzdD1Zb3NlZmljaGFpamFu
JmFtcDtwaWQ9JTNDYXV0aG9yJTNFWW9zZWZpY2hhaWphbitQLiUzQktoYWJhemkrTS4lM0JQYWtu
aXlhdCtBLiUzQkdvdWRhcnppJTNDJTJGYXV0aG9yJTNFJTNDQU4lM0U2MTI0Nzk4MDMlM0MlMkZB
TiUzRSUzQ0RUJTNFSm91cm5hbCUzQStDb25mZXJlbmNlK0Fic3RyYWN0JTNDJTJGRFQlM0U8L3Vy
bD48L3JlbGF0ZWQtdXJscz48L3VybHM+PHJlbW90ZS1kYXRhYmFzZS1uYW1lPkVtYmFzZTwvcmVt
b3RlLWRhdGFiYXNlLW5hbWU+PHJlbW90ZS1kYXRhYmFzZS1wcm92aWRlcj5PdmlkIFRlY2hub2xv
Z2llczwvcmVtb3RlLWRhdGFiYXNlLXByb3ZpZGVyPjwvcmVjb3JkPjwvQ2l0ZT48L0VuZE5vdGU+
AG==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EYWdhbjwvQXV0aG9yPjxZZWFyPjE5OTI8L1llYXI+PFJl
Y051bT4yOTwvUmVjTnVtPjxEaXNwbGF5VGV4dD48c3R5bGUgZmFjZT0ic3VwZXJzY3JpcHQiPjIz
LTI3LDMxLTMzLDQwLDQ5LTUxPC9zdHlsZT48L0Rpc3BsYXlUZXh0PjxyZWNvcmQ+PHJlYy1udW1i
ZXI+Mjk8L3JlYy1udW1iZXI+PGZvcmVpZ24ta2V5cz48a2V5IGFwcD0iRU4iIGRiLWlkPSJkdnNy
cjVzemJzOWF3Z2UwMnRsNWVkMGQyejl0cHowcHJ2OXMiIHRpbWVzdGFtcD0iMCI+Mjk8L2tleT48
L2ZvcmVpZ24ta2V5cz48cmVmLXR5cGUgbmFtZT0iSm91cm5hbCBBcnRpY2xlIj4xNzwvcmVmLXR5
cGU+PGNvbnRyaWJ1dG9ycz48YXV0aG9ycz48YXV0aG9yPkRhZ2FuLCBSLjwvYXV0aG9yPjxhdXRo
b3I+RWluaG9ybiwgTS48L2F1dGhvcj48YXV0aG9yPkxhbmcsIFIuPC9hdXRob3I+PGF1dGhvcj5Q
b21lcmFueiwgQS48L2F1dGhvcj48YXV0aG9yPldvbGFjaCwgQi48L2F1dGhvcj48YXV0aG9yPk1p
cm9uLCBELjwvYXV0aG9yPjxhdXRob3I+UmF6LCBSLjwvYXV0aG9yPjxhdXRob3I+V2VpbnN0b2Nr
LCBBLjwvYXV0aG9yPjxhdXRob3I+U3RlaW5iZXJnZXIsIEouPC9hdXRob3I+PGF1dGhvcj5ldCBh
bC4sPC9hdXRob3I+PC9hdXRob3JzPjwvY29udHJpYnV0b3JzPjxhdXRoLWFkZHJlc3M+RGFnYW4s
Ui4gU29yb2thIFVuaXZlcnNpdHkgTWVkaWNhbCBDZW50ZXIsIEJlZXItU2hldmEsIElzcmFlbC48
L2F1dGgtYWRkcmVzcz48dGl0bGVzPjx0aXRsZT5PbmNlIGRhaWx5IGNlZml4aW1lIGNvbXBhcmVk
IHdpdGggdHdpY2UgZGFpbHkgdHJpbWV0aG9wcmltL3N1bGZhbWV0aG94YXpvbGUgZm9yIHRyZWF0
bWVudCBvZiB1cmluYXJ5IHRyYWN0IGluZmVjdGlvbiBpbiBpbmZhbnRzIGFuZCBjaGlsZHJlbi48
L3RpdGxlPjxzZWNvbmRhcnktdGl0bGU+UGVkaWF0cmljIEluZmVjdGlvdXMgRGlzZWFzZSBKb3Vy
bmFsPC9zZWNvbmRhcnktdGl0bGU+PHNob3J0LXRpdGxlPltFcnJhdHVtIGFwcGVhcnMgaW4gUGVk
aWF0ciBJbmZlY3QgRGlzIEogMTk5MiBPY3Q7MTEoMTApOjgyMSBOb3RlOiBXZWludHJhdWIgQSBb
Y29ycmVjdGVkIHRvIFdlaW5zdG9jayBBXV08L3Nob3J0LXRpdGxlPjwvdGl0bGVzPjxwYWdlcz4x
OTgtMjAzPC9wYWdlcz48dm9sdW1lPjExPC92b2x1bWU+PG51bWJlcj4zPC9udW1iZXI+PGRhdGVz
Pjx5ZWFyPjE5OTI8L3llYXI+PC9kYXRlcz48YWNjZXNzaW9uLW51bT4xNTY1NTM0PC9hY2Nlc3Np
b24tbnVtPjx3b3JrLXR5cGU+Q2xpbmljYWwgVHJpYWwmI3hEO0NvbXBhcmF0aXZlIFN0dWR5JiN4
RDtNdWx0aWNlbnRlciBTdHVkeSYjeEQ7UmFuZG9taXplZCBDb250cm9sbGVkIFRyaWFsPC93b3Jr
LXR5cGU+PHVybHM+PHJlbGF0ZWQtdXJscz48dXJsPmh0dHA6Ly9vdmlkc3Aub3ZpZC5jb20vb3Zp
ZHdlYi5jZ2k/VD1KUyZhbXA7Q1NDPVkmYW1wO05FV1M9TiZhbXA7UEFHRT1mdWxsdGV4dCZhbXA7
RD1tZWQzJmFtcDtBTj0xNTY1NTM0PC91cmw+PHVybD5odHRwOi8vc2Z4ZXUwOC5ob3N0ZWQuZXhs
aWJyaXNncm91cC5jb20vc2d1bD9zaWQ9T1ZJRDptZWRsaW5lJmFtcDtpZD1wbWlkOjE1NjU1MzQm
YW1wO2lkPWRvaTomYW1wO2lzc249MDg5MS0zNjY4JmFtcDtpc2JuPSZhbXA7dm9sdW1lPTExJmFt
cDtpc3N1ZT0zJmFtcDtzcGFnZT0xOTgmYW1wO3BhZ2VzPTE5OC0yMDMmYW1wO2RhdGU9MTk5MiZh
bXA7dGl0bGU9UGVkaWF0cmljK0luZmVjdGlvdXMrRGlzZWFzZStKb3VybmFsJmFtcDthdGl0bGU9
T25jZStkYWlseStjZWZpeGltZStjb21wYXJlZCt3aXRoK3R3aWNlK2RhaWx5K3RyaW1ldGhvcHJp
bSUyRnN1bGZhbWV0aG94YXpvbGUrZm9yK3RyZWF0bWVudCtvZit1cmluYXJ5K3RyYWN0K2luZmVj
dGlvbitpbitpbmZhbnRzK2FuZCtjaGlsZHJlbi4mYW1wO2F1bGFzdD1EYWdhbiZhbXA7cGlkPSUz
Q2F1dGhvciUzRURhZ2FuK1IlM0JFaW5ob3JuK00lM0JMYW5nK1IlM0JQb21lcmFueitBJTNCV29s
YWNoK0IlM0JNaXJvbitEJTNCUmF6K1IlM0JXZWluc3RvY2srQSUzQlN0ZWluYmVyZ2VyK0olM0Jl
dCthbCUzQyUyRmF1dGhvciUzRSUzQ0FOJTNFMTU2NTUzNCUzQyUyRkFOJTNFJTNDRFQlM0VDbGlu
aWNhbCtUcmlhbCUzQyUyRkRUJTNFPC91cmw+PC9yZWxhdGVkLXVybHM+PC91cmxzPjxyZW1vdGUt
ZGF0YWJhc2UtbmFtZT5NRURMSU5FPC9yZW1vdGUtZGF0YWJhc2UtbmFtZT48cmVtb3RlLWRhdGFi
YXNlLXByb3ZpZGVyPk92aWQgVGVjaG5vbG9naWVzPC9yZW1vdGUtZGF0YWJhc2UtcHJvdmlkZXI+
PC9yZWNvcmQ+PC9DaXRlPjxDaXRlPjxBdXRob3I+WW9zZWZpY2hhaWphbjwvQXV0aG9yPjxZZWFy
PjIwMTY8L1llYXI+PFJlY051bT40NzwvUmVjTnVtPjxyZWNvcmQ+PHJlYy1udW1iZXI+NDc8L3Jl
Yy1udW1iZXI+PGZvcmVpZ24ta2V5cz48a2V5IGFwcD0iRU4iIGRiLWlkPSJkdnNycjVzemJzOWF3
Z2UwMnRsNWVkMGQyejl0cHowcHJ2OXMiIHRpbWVzdGFtcD0iMCI+NDc8L2tleT48L2ZvcmVpZ24t
a2V5cz48cmVmLXR5cGUgbmFtZT0iSm91cm5hbCBBcnRpY2xlIj4xNzwvcmVmLXR5cGU+PGNvbnRy
aWJ1dG9ycz48YXV0aG9ycz48YXV0aG9yPllvc2VmaWNoYWlqYW4sIFAuPC9hdXRob3I+PGF1dGhv
cj5LaGFiYXppLCBNLjwvYXV0aG9yPjxhdXRob3I+UGFrbml5YXQsIEEuPC9hdXRob3I+PGF1dGhv
cj5Hb3VkYXJ6aSw8L2F1dGhvcj48L2F1dGhvcnM+PC9jb250cmlidXRvcnM+PGF1dGgtYWRkcmVz
cz4oWW9zZWZpY2hhaWphbiwgS2hhYmF6aSwgUGFrbml5YXQsIEdvdWRhcnppKSBBcmFrIFVuaXZl
cnNpdHkgb2YgTWVkaWNhbCBTY2llbmNlcywgQXJhaywgSXJhbiwgSXNsYW1pYyBSZXB1YmxpYyBv
ZjwvYXV0aC1hZGRyZXNzPjx0aXRsZXM+PHRpdGxlPlRoZXJhcGV1dGljIGVmZmVjdCBvZiBjb21w
bGVtZW50YXJ5IFZpdGFtaW4gQyBvbiBwZWRpYXRyaWNzIHVyaW5hcnkgdHJhY3QgaW5mZWN0aW9u
PC90aXRsZT48c2Vjb25kYXJ5LXRpdGxlPlBlZGlhdHJpYyBOZXBocm9sb2d5PC9zZWNvbmRhcnkt
dGl0bGU+PC90aXRsZXM+PHBhZ2VzPjE3OTY8L3BhZ2VzPjx2b2x1bWU+MzEgKDEwKTwvdm9sdW1l
PjxkYXRlcz48eWVhcj4yMDE2PC95ZWFyPjxwdWItZGF0ZXM+PGRhdGU+T2N0b2JlcjwvZGF0ZT48
L3B1Yi1kYXRlcz48L2RhdGVzPjxhY2Nlc3Npb24tbnVtPjYxMjQ3OTgwMzwvYWNjZXNzaW9uLW51
bT48dXJscz48cmVsYXRlZC11cmxzPjx1cmw+aHR0cDovL292aWRzcC5vdmlkLmNvbS9vdmlkd2Vi
LmNnaT9UPUpTJmFtcDtDU0M9WSZhbXA7TkVXUz1OJmFtcDtQQUdFPWZ1bGx0ZXh0JmFtcDtEPWVt
ZWQxOGImYW1wO0FOPTYxMjQ3OTgwMzwvdXJsPjx1cmw+aHR0cDovL3NmeGV1MDguaG9zdGVkLmV4
bGlicmlzZ3JvdXAuY29tL3NndWw/c2lkPU9WSUQ6ZW1iYXNlJmFtcDtpZD1wbWlkOiZhbXA7aWQ9
ZG9pOjEwLjEwMDclMkZzMDA0NjctMDE2LTM0NjctNSZhbXA7aXNzbj0xNDMyLTE5OFgmYW1wO2lz
Ym49JmFtcDt2b2x1bWU9MzEmYW1wO2lzc3VlPTEwJmFtcDtzcGFnZT0xNzk2JmFtcDtwYWdlcz0x
Nzk2JmFtcDtkYXRlPTIwMTYmYW1wO3RpdGxlPVBlZGlhdHJpYytOZXBocm9sb2d5JmFtcDthdGl0
bGU9VGhlcmFwZXV0aWMrZWZmZWN0K29mK2NvbXBsZW1lbnRhcnkrVml0YW1pbitDK29uK3BlZGlh
dHJpY3MrdXJpbmFyeSt0cmFjdCtpbmZlY3Rpb24mYW1wO2F1bGFzdD1Zb3NlZmljaGFpamFuJmFt
cDtwaWQ9JTNDYXV0aG9yJTNFWW9zZWZpY2hhaWphbitQLiUzQktoYWJhemkrTS4lM0JQYWtuaXlh
dCtBLiUzQkdvdWRhcnppJTNDJTJGYXV0aG9yJTNFJTNDQU4lM0U2MTI0Nzk4MDMlM0MlMkZBTiUz
RSUzQ0RUJTNFSm91cm5hbCUzQStDb25mZXJlbmNlK0Fic3RyYWN0JTNDJTJGRFQlM0U8L3VybD48
L3JlbGF0ZWQtdXJscz48L3VybHM+PHJlbW90ZS1kYXRhYmFzZS1uYW1lPkVtYmFzZTwvcmVtb3Rl
LWRhdGFiYXNlLW5hbWU+PHJlbW90ZS1kYXRhYmFzZS1wcm92aWRlcj5PdmlkIFRlY2hub2xvZ2ll
czwvcmVtb3RlLWRhdGFiYXNlLXByb3ZpZGVyPjwvcmVjb3JkPjwvQ2l0ZT48Q2l0ZT48QXV0aG9y
PkJlbmFkb3I8L0F1dGhvcj48WWVhcj4yMDAxPC9ZZWFyPjxSZWNOdW0+MjQ8L1JlY051bT48cmVj
b3JkPjxyZWMtbnVtYmVyPjI0PC9yZWMtbnVtYmVyPjxmb3JlaWduLWtleXM+PGtleSBhcHA9IkVO
IiBkYi1pZD0iZHZzcnI1c3piczlhd2dlMDJ0bDVlZDBkMno5dHB6MHBydjlzIiB0aW1lc3RhbXA9
IjAiPjI0PC9rZXk+PC9mb3JlaWduLWtleXM+PHJlZi10eXBlIG5hbWU9IkVsZWN0cm9uaWMgQXJ0
aWNsZSI+NDM8L3JlZi10eXBlPjxjb250cmlidXRvcnM+PGF1dGhvcnM+PGF1dGhvcj5CZW5hZG9y
LCBELjwvYXV0aG9yPjxhdXRob3I+TmV1aGF1cywgVC4gSi48L2F1dGhvcj48YXV0aG9yPlBhcGF6
eWFuLCBKLiBQLjwvYXV0aG9yPjxhdXRob3I+V2lsbGksIFUuIFYuPC9hdXRob3I+PGF1dGhvcj5F
bmdlbC1CaWNpaywgSS48L2F1dGhvcj48YXV0aG9yPk5hZGFsLCBELjwvYXV0aG9yPjxhdXRob3I+
U2xvc21hbiwgRC48L2F1dGhvcj48YXV0aG9yPk1lcm1pbGxvZCwgQi48L2F1dGhvcj48YXV0aG9y
PkdpcmFyZGluLCBFLjwvYXV0aG9yPjwvYXV0aG9ycz48L2NvbnRyaWJ1dG9ycz48dGl0bGVzPjx0
aXRsZT5SYW5kb21pc2VkIGNvbnRyb2xsZWQgdHJpYWwgb2YgdGhyZWUgZGF5IHZlcnN1cyAxMCBk
YXkgaW50cmF2ZW5vdXMgYW50aWJpb3RpY3MgaW4gYWN1dGUgcHllbG9uZXBocml0aXM6IGVmZmVj
dCBvbiByZW5hbCBzY2FycmluZzwvdGl0bGU+PHNlY29uZGFyeS10aXRsZT5BcmNoaXZlcyBvZiBk
aXNlYXNlIGluIGNoaWxkaG9vZDwvc2Vjb25kYXJ5LXRpdGxlPjwvdGl0bGVzPjxwYWdlcz4yNDEt
NjwvcGFnZXM+PHZvbHVtZT44NDwvdm9sdW1lPjxudW1iZXI+MzwvbnVtYmVyPjxrZXl3b3Jkcz48
a2V5d29yZD5BY3V0ZSBEaXNlYXNlPC9rZXl3b3JkPjxrZXl3b3JkPkFkb2xlc2NlbnQ8L2tleXdv
cmQ+PGtleXdvcmQ+Q2VmdHJpYXhvbmUgW2FkbWluaXN0cmF0aW9uICZhbXA7IGRvc2FnZV08L2tl
eXdvcmQ+PGtleXdvcmQ+Q2VwaGFsb3Nwb3JpbnMgW2FkbWluaXN0cmF0aW9uICZhbXA7IGRvc2Fn
ZV08L2tleXdvcmQ+PGtleXdvcmQ+Q2ljYXRyaXggW2V0aW9sb2d5XSBbcmFkaW9udWNsaWRlIGlt
YWdpbmddPC9rZXl3b3JkPjxrZXl3b3JkPkRydWcgQWRtaW5pc3RyYXRpb24gU2NoZWR1bGU8L2tl
eXdvcmQ+PGtleXdvcmQ+S2lkbmV5IERpc2Vhc2VzIFtldGlvbG9neV0gW3JhZGlvbnVjbGlkZSBp
bWFnaW5nXTwva2V5d29yZD48a2V5d29yZD5QeWVsb25lcGhyaXRpcyBbY29tcGxpY2F0aW9uc10g
W2RydWcgdGhlcmFweV0gW3JhZGlvbnVjbGlkZSBpbWFnaW5nXTwva2V5d29yZD48a2V5d29yZD5S
ZWdyZXNzaW9uIEFuYWx5c2lzPC9rZXl3b3JkPjxrZXl3b3JkPlN0YXRpc3RpY3MsIE5vbnBhcmFt
ZXRyaWM8L2tleXdvcmQ+PGtleXdvcmQ+VHJlYXRtZW50IE91dGNvbWU8L2tleXdvcmQ+PGtleXdv
cmQ+Q2hpbGRbY2hlY2t3b3JkXTwva2V5d29yZD48a2V5d29yZD5DaGlsZCwgUHJlc2Nob29sW2No
ZWNrd29yZF08L2tleXdvcmQ+PGtleXdvcmQ+RmVtYWxlW2NoZWNrd29yZF08L2tleXdvcmQ+PGtl
eXdvcmQ+SHVtYW5zW2NoZWNrd29yZF08L2tleXdvcmQ+PGtleXdvcmQ+SW5mYW50W2NoZWNrd29y
ZF08L2tleXdvcmQ+PGtleXdvcmQ+TWFsZVtjaGVja3dvcmRdPC9rZXl3b3JkPjxrZXl3b3JkPlNy
LWNoaWxkOiBzci1yZW5hbDwva2V5d29yZD48L2tleXdvcmRzPjxkYXRlcz48eWVhcj4yMDAxPC95
ZWFyPjwvZGF0ZXM+PGFjY2Vzc2lvbi1udW0+Q04tMDAzNTY2NzI8L2FjY2Vzc2lvbi1udW0+PHdv
cmstdHlwZT5DbGluaWNhbCBUcmlhbDsgQ29tcGFyYXRpdmUgU3R1ZHk7IE11bHRpY2VudGVyIFN0
dWR5OyBSYW5kb21pemVkIENvbnRyb2xsZWQgVHJpYWw8L3dvcmstdHlwZT48dXJscz48L3VybHM+
PGN1c3RvbTM+UHVibWVkIDExMjA3MTc0PC9jdXN0b20zPjwvcmVjb3JkPjwvQ2l0ZT48Q2l0ZT48
QXV0aG9yPkZyYW5jb2lzPC9BdXRob3I+PFllYXI+MTk5NzwvWWVhcj48UmVjTnVtPjMwPC9SZWNO
dW0+PHJlY29yZD48cmVjLW51bWJlcj4zMDwvcmVjLW51bWJlcj48Zm9yZWlnbi1rZXlzPjxrZXkg
YXBwPSJFTiIgZGItaWQ9ImR2c3JyNXN6YnM5YXdnZTAydGw1ZWQwZDJ6OXRwejBwcnY5cyIgdGlt
ZXN0YW1wPSIwIj4zMDwva2V5PjwvZm9yZWlnbi1rZXlzPjxyZWYtdHlwZSBuYW1lPSJKb3VybmFs
IEFydGljbGUiPjE3PC9yZWYtdHlwZT48Y29udHJpYnV0b3JzPjxhdXRob3JzPjxhdXRob3I+RnJh
bmNvaXMsIFAuPC9hdXRob3I+PGF1dGhvcj5CZW5zbWFuLCBBLjwvYXV0aG9yPjxhdXRob3I+QmVn
dWUsIFAuPC9hdXRob3I+PGF1dGhvcj5BcnRheiwgTS4gQS48L2F1dGhvcj48YXV0aG9yPkNvdWRl
dmlsbGUsIEwuPC9hdXRob3I+PGF1dGhvcj5MZWJydW4sIFQuPC9hdXRob3I+PGF1dGhvcj5TY2hl
aW1iZXJnLCBBLjwvYXV0aG9yPjwvYXV0aG9ycz48L2NvbnRyaWJ1dG9ycz48YXV0aC1hZGRyZXNz
PihGcmFuY29pcywgQmVuc21hbiwgQmVndWUsIEFydGF6LCBDb3VkZXZpbGxlLCBMZWJydW4sIFNj
aGVpbWJlcmcpIERlcGFydGVtZW50IGRlIFBlZGlhdHJpZSwgQ0hVIGRlIEdyZW5vYmxlLCBCUCAy
MTcsIEYtMzgwNDMgR3Jlbm9ibGUgQ2VkZXggMDksIEZyYW5jZTwvYXV0aC1hZGRyZXNzPjx0aXRs
ZXM+PHRpdGxlPkFzc2Vzc21lbnQgb2YgdGhlIGVmZmljYWN5IGFuZCBjb3N0IGVmZmljaWVuY3kg
b2YgdHdvIHN0cmF0ZWdpZXMgaW4gdGhlIHRyZWF0bWVudCBvZiBhY3V0ZSBweWVsb25lcGhyaXRp
cyBpbiBjaGlsZHJlbjogT3JhbCBjZWZpeGltZSBvciBwYXJlbnRlcmFsIGNlZnRyaWF4b25lIGFm
dGVyIGFuIGluaXRpYWwgSVYgY29tYmluYXRpb24gdGhlcmFweS4gW0ZyZW5jaF08L3RpdGxlPjxz
ZWNvbmRhcnktdGl0bGU+TWVkZWNpbmUgZXQgTWFsYWRpZXMgSW5mZWN0aWV1c2VzPC9zZWNvbmRh
cnktdGl0bGU+PHRyYW5zbGF0ZWQtdGl0bGU+RXZhbHVhdGlvbiBkZSBsJmFwb3M7ZWZmaWNhY2l0
ZSBldCBkdSBjb2F0IGRlIGRldXggc3RyYXRlZ2llcyB0aGVyYXBldXRpcXVlcyBkYW5zIGxlcyBw
eWVsb25lcGhyaXRlcyBkZSBsJmFwb3M7ZW5mYW50OiBDZWZpeGltZSBwZXIgb3MgdmVyc3VzIGNl
ZnRyaWF4b25lIHBhcmVudGVyYWxlIGVuIHJlbGFpcyBkJmFwb3M7dW5lIGJpdGhlcmFwaWUgaW50
cmF2ZWluZXVzZS48L3RyYW5zbGF0ZWQtdGl0bGU+PC90aXRsZXM+PHBhZ2VzPjY2Ny02NzM8L3Bh
Z2VzPjx2b2x1bWU+Mjc8L3ZvbHVtZT48bnVtYmVyPlNQRUMuIElTUy4gSlVORTwvbnVtYmVyPjxk
YXRlcz48eWVhcj4xOTk3PC95ZWFyPjwvZGF0ZXM+PGFjY2Vzc2lvbi1udW0+MjczMjIxNzY8L2Fj
Y2Vzc2lvbi1udW0+PHVybHM+PHJlbGF0ZWQtdXJscz48dXJsPmh0dHA6Ly9vdmlkc3Aub3ZpZC5j
b20vb3ZpZHdlYi5jZ2k/VD1KUyZhbXA7Q1NDPVkmYW1wO05FV1M9TiZhbXA7UEFHRT1mdWxsdGV4
dCZhbXA7RD1lbWVkNyZhbXA7QU49MjczMjIxNzY8L3VybD48dXJsPmh0dHA6Ly9zZnhldTA4Lmhv
c3RlZC5leGxpYnJpc2dyb3VwLmNvbS9zZ3VsP3NpZD1PVklEOmVtYmFzZSZhbXA7aWQ9cG1pZDom
YW1wO2lkPWRvaToxMC4xMDE2JTJGUzAzOTktMDc3WCUyNTI4OTclMjUyOTgwMjIyLTMmYW1wO2lz
c249MDM5OS0wNzdYJmFtcDtpc2JuPSZhbXA7dm9sdW1lPTI3JmFtcDtpc3N1ZT1TUEVDLitJU1Mu
K0pVTkUmYW1wO3NwYWdlPTY2NyZhbXA7cGFnZXM9NjY3LTY3MyZhbXA7ZGF0ZT0xOTk3JmFtcDt0
aXRsZT1NZWRlY2luZStldCtNYWxhZGllcytJbmZlY3RpZXVzZXMmYW1wO2F0aXRsZT1FdmFsdWF0
aW9uK2RlK2wlMjdlZmZpY2FjaXRlK2V0K2R1K2NvYXQrZGUrZGV1eCtzdHJhdGVnaWVzK3RoZXJh
cGV1dGlxdWVzK2RhbnMrbGVzK3B5ZWxvbmVwaHJpdGVzK2RlK2wlMjdlbmZhbnQlM0ErQ2VmaXhp
bWUrcGVyK29zK3ZlcnN1cytjZWZ0cmlheG9uZStwYXJlbnRlcmFsZStlbityZWxhaXMrZCUyN3Vu
ZStiaXRoZXJhcGllK2ludHJhdmVpbmV1c2UmYW1wO2F1bGFzdD1GcmFuY29pcyZhbXA7cGlkPSUz
Q2F1dGhvciUzRUZyYW5jb2lzK1AuJTNCQmVuc21hbitBLiUzQkJlZ3VlK1AuJTNCQXJ0YXorTS4t
QS4lM0JDb3VkZXZpbGxlK0wuJTNCTGVicnVuK1QuJTNCU2NoZWltYmVyZytBLiUzQyUyRmF1dGhv
ciUzRSUzQ0FOJTNFMjczMjIxNzYlM0MlMkZBTiUzRSUzQ0RUJTNFSm91cm5hbCUzQStDb25mZXJl
bmNlK1BhcGVyJTNDJTJGRFQlM0U8L3VybD48L3JlbGF0ZWQtdXJscz48L3VybHM+PHJlbW90ZS1k
YXRhYmFzZS1uYW1lPkVtYmFzZTwvcmVtb3RlLWRhdGFiYXNlLW5hbWU+PHJlbW90ZS1kYXRhYmFz
ZS1wcm92aWRlcj5PdmlkIFRlY2hub2xvZ2llczwvcmVtb3RlLWRhdGFiYXNlLXByb3ZpZGVyPjwv
cmVjb3JkPjwvQ2l0ZT48Q2l0ZT48QXV0aG9yPk5vb3JiYWtoc2g8L0F1dGhvcj48WWVhcj4yMDA0
PC9ZZWFyPjxSZWNOdW0+Mzg8L1JlY051bT48cmVjb3JkPjxyZWMtbnVtYmVyPjM4PC9yZWMtbnVt
YmVyPjxmb3JlaWduLWtleXM+PGtleSBhcHA9IkVOIiBkYi1pZD0iZHZzcnI1c3piczlhd2dlMDJ0
bDVlZDBkMno5dHB6MHBydjlzIiB0aW1lc3RhbXA9IjAiPjM4PC9rZXk+PC9mb3JlaWduLWtleXM+
PHJlZi10eXBlIG5hbWU9IkpvdXJuYWwgQXJ0aWNsZSI+MTc8L3JlZi10eXBlPjxjb250cmlidXRv
cnM+PGF1dGhvcnM+PGF1dGhvcj5Ob29yYmFraHNoLCBTLjwvYXV0aG9yPjxhdXRob3I+TGFyaSwg
QS4gUi48L2F1dGhvcj48YXV0aG9yPk1hc2plZGlhbiwgRi48L2F1dGhvcj48YXV0aG9yPk1vc3Rh
ZmF2aSwgSC48L2F1dGhvcj48YXV0aG9yPkFsYWdoZWhiYW5kYW4sIFIuPC9hdXRob3I+PC9hdXRo
b3JzPjwvY29udHJpYnV0b3JzPjxhdXRoLWFkZHJlc3M+KE5vb3JiYWtoc2gpIERlcGFydG1lbnQg
b2YgUGVkaWF0cmljcywgSXJhbiBVbml2ZXJzaXR5IG9mIE1lZGljYWwgU2NpZW5jZXMsIFBPIEJv
eCAxNDUxNS03MTcsIFRlaHJhbiwgSXJhbiwgSXNsYW1pYyBSZXB1YmxpYyBvZiAoTGFyaSwgTWFz
amVkaWFuKSBEZXBhcnRtZW50IG9mIE1pY3JvYmlvbG9neSwgSXJhbiBVbml2ZXJzaXR5IG9mIE1l
ZGljYWwgU2NpZW5jZXMsIFBPIEJveCAxNDUxNS03MTcsIFRlaHJhbiwgSXJhbiwgSXNsYW1pYyBS
ZXB1YmxpYyBvZiAoTW9zdGFmYXZpKSBFeGlyIFBoYXJtYWNldXRpY2FsIENvLiwgVGVocmFuLCBJ
cmFuLCBJc2xhbWljIFJlcHVibGljIG9mIChBbGFnaGVoYmFuZGFuKSBEaXZpc2lvbiBvZiBSZXNl
YXJjaCBhbmQgRGV2ZWxvcG1lbnQsIE5ld2ZvdW5kbGFuZC9MYWJyYWRvciBDdHIuIGZvciBIbHRo
LiwgU3QuIEpvaG4mYXBvcztzLCBOZmxkLiwgQ2FuYWRhPC9hdXRoLWFkZHJlc3M+PHRpdGxlcz48
dGl0bGU+Q29tcGFyaXNvbiBvZiBpbnRyYXZlbm91cyBhbWlub2dseWNvc2lkZSB0aGVyYXB5IHdp
dGggc3dpdGNoIHRoZXJhcHkgdG8gY2VmaXhpbWUgaW4gdXJpbmFyeSB0cmFjdCBpbmZlY3Rpb25z
PC90aXRsZT48c2Vjb25kYXJ5LXRpdGxlPlNhdWRpIE1lZGljYWwgSm91cm5hbDwvc2Vjb25kYXJ5
LXRpdGxlPjwvdGl0bGVzPjxwYWdlcz4xNTEzLTE1MTU8L3BhZ2VzPjx2b2x1bWU+MjU8L3ZvbHVt
ZT48bnVtYmVyPjEwPC9udW1iZXI+PGRhdGVzPjx5ZWFyPjIwMDQ8L3llYXI+PHB1Yi1kYXRlcz48
ZGF0ZT5PY3RvYmVyPC9kYXRlPjwvcHViLWRhdGVzPjwvZGF0ZXM+PGFjY2Vzc2lvbi1udW0+Mzk0
Mjk2MjQ8L2FjY2Vzc2lvbi1udW0+PHVybHM+PHJlbGF0ZWQtdXJscz48dXJsPmh0dHA6Ly9vdmlk
c3Aub3ZpZC5jb20vb3ZpZHdlYi5jZ2k/VD1KUyZhbXA7Q1NDPVkmYW1wO05FV1M9TiZhbXA7UEFH
RT1mdWxsdGV4dCZhbXA7RD1lbWVkOSZhbXA7QU49Mzk0Mjk2MjQ8L3VybD48dXJsPmh0dHA6Ly9z
ZnhldTA4Lmhvc3RlZC5leGxpYnJpc2dyb3VwLmNvbS9zZ3VsP3NpZD1PVklEOmVtYmFzZSZhbXA7
aWQ9cG1pZDoxNTQ5NDg0MiZhbXA7aWQ9ZG9pOiZhbXA7aXNzbj0wMzc5LTUyODQmYW1wO2lzYm49
JmFtcDt2b2x1bWU9MjUmYW1wO2lzc3VlPTEwJmFtcDtzcGFnZT0xNTEzJmFtcDtwYWdlcz0xNTEz
LTE1MTUmYW1wO2RhdGU9MjAwNCZhbXA7dGl0bGU9U2F1ZGkrTWVkaWNhbCtKb3VybmFsJmFtcDth
dGl0bGU9Q29tcGFyaXNvbitvZitpbnRyYXZlbm91cythbWlub2dseWNvc2lkZSt0aGVyYXB5K3dp
dGgrc3dpdGNoK3RoZXJhcHkrdG8rY2VmaXhpbWUraW4rdXJpbmFyeSt0cmFjdCtpbmZlY3Rpb25z
JmFtcDthdWxhc3Q9Tm9vcmJha2hzaCZhbXA7cGlkPSUzQ2F1dGhvciUzRU5vb3JiYWtoc2grUy4l
M0JMYXJpK0EuUi4lM0JNYXNqZWRpYW4rRi4lM0JNb3N0YWZhdmkrSC4lM0JBbGFnaGVoYmFuZGFu
K1IuJTNDJTJGYXV0aG9yJTNFJTNDQU4lM0UzOTQyOTYyNCUzQyUyRkFOJTNFJTNDRFQlM0VKb3Vy
bmFsJTNBK0FydGljbGUlM0MlMkZEVCUzRTwvdXJsPjwvcmVsYXRlZC11cmxzPjwvdXJscz48cmVt
b3RlLWRhdGFiYXNlLW5hbWU+RW1iYXNlPC9yZW1vdGUtZGF0YWJhc2UtbmFtZT48cmVtb3RlLWRh
dGFiYXNlLXByb3ZpZGVyPk92aWQgVGVjaG5vbG9naWVzPC9yZW1vdGUtZGF0YWJhc2UtcHJvdmlk
ZXI+PC9yZWNvcmQ+PC9DaXRlPjxDaXRlPjxBdXRob3I+Qm9jcXVldDwvQXV0aG9yPjxZZWFyPjIw
MTI8L1llYXI+PFJlY051bT4yNTwvUmVjTnVtPjxyZWNvcmQ+PHJlYy1udW1iZXI+MjU8L3JlYy1u
dW1iZXI+PGZvcmVpZ24ta2V5cz48a2V5IGFwcD0iRU4iIGRiLWlkPSJkdnNycjVzemJzOWF3Z2Uw
MnRsNWVkMGQyejl0cHowcHJ2OXMiIHRpbWVzdGFtcD0iMCI+MjU8L2tleT48L2ZvcmVpZ24ta2V5
cz48cmVmLXR5cGUgbmFtZT0iSm91cm5hbCBBcnRpY2xlIj4xNzwvcmVmLXR5cGU+PGNvbnRyaWJ1
dG9ycz48YXV0aG9ycz48YXV0aG9yPkJvY3F1ZXQsIE4uPC9hdXRob3I+PGF1dGhvcj5TZXJnZW50
IEFsYW91aSwgQS48L2F1dGhvcj48YXV0aG9yPkphaXMsIEouIFAuPC9hdXRob3I+PGF1dGhvcj5H
YWpkb3MsIFYuPC9hdXRob3I+PGF1dGhvcj5HdWlnb25pcywgVi48L2F1dGhvcj48YXV0aG9yPkxh
Y291ciwgQi48L2F1dGhvcj48YXV0aG9yPkNoZXJvbiwgRy48L2F1dGhvcj48L2F1dGhvcnM+PC9j
b250cmlidXRvcnM+PGF1dGgtYWRkcmVzcz4oQm9jcXVldCwgQ2hlcm9uKSBBc3Npc3RhbmNlIHB1
YmxpcXVlLWhvcGl0YXV4IGRlIFBhcmlzLCBzZXJ2aWNlIGRlcyB1cmdlbmNlcyBwZWRpYXRyaXF1
ZXMsIEhvcGl0YWwgTmVja2VyIEVuZmFudHMgTWFsYWRlcywgMTQ5LCBydWUgZGUgU2V2cmVzLCBG
LTc1NzQzIFBhcmlzIENlZGV4IDE1LCBGcmFuY2UgKFNlcmdlbnQgQWxhb3VpKSBBc3Npc3RhbmNl
IHB1YmxpcXVlLWhvcGl0YXV4IGRlIFBhcmlzLCBzZXJ2aWNlIGRlIG1lZGVjaW5lIG51Y2xlYWly
ZSwgSG9waXRhbCBBcm1hbmQgVHJvdXNzZWF1LCAyNiwgYXZlbnVlIGR1IERyIEFybm9sZCBOZXR0
ZXIsIEYtNzU1NzEgUGFyaXMgY2VkZXggMTIsIEZyYW5jZSAoSmFpcykgQXNzaXN0YW5jZSBwdWJs
aXF1ZS1ob3BpdGF1eCBkZSBQYXJpcywgc2VydmljZSBkZSBiaW9zdGF0aXN0aXF1ZSwgSG9waXRh
bCBOZWNrZXIgRW5mYW50cyBNYWxhZGVzLCAxNDksIHJ1ZSBkZSBTZXZyZXMsIEYtNzU3NDMgUGFy
aXMgY2VkZXggMTUsIEZyYW5jZSAoR2FqZG9zKSBBc3Npc3RhbmNlIHB1YmxpcXVlLWhvcGl0YXV4
IGRlIFBhcmlzLCBzZXJ2aWNlIGRlIHBlZGlhdHJpZSwgSG9waXRhbCBBbnRvaW5lIEJlY2xlcmUs
IDE1NywgcnVlIGRlIGxhIHBvcnRlIGRlIFRyaXZhdXgsIEYtOTIxNDEgQ2xhbWFydCwgRnJhbmNl
IChHdWlnb25pcykgU2VydmljZSBkZSBwZWRpYXRyaWUsIEhvcGl0YWwgVW5pdmVyc2l0YWlyZSBE
dXB1eXRyZW4sIDgsIGF2ZW51ZSBEb21pbmlxdWUgTGFycmV5LCBGLTg3MDQyIExpbW9nZXMsIEZy
YW5jZSAoTGFjb3VyKSBBc3Npc3RhbmNlIHB1YmxpcXVlLWhvcGl0YXV4IGRlIFBhcmlzLCBzZXJ2
aWNlIGRlIGJpb2NoaW1pZSBBLCBIb3BpdGFsIE5lY2tlciBFbmZhbnRzIE1hbGFkZXMsIDE0OSwg
cnVlIGRlIFNldnJlcywgRi03NTc0MyBQYXJpcyBjZWRleCAxNSwgRnJhbmNlIChKYWlzLCBMYWNv
dXIsIENoZXJvbikgVW5pdmVyc2l0ZSBQYXJpcyBEZXNjYXJ0ZXMsIFBhcmlzLCBGcmFuY2U8L2F1
dGgtYWRkcmVzcz48dGl0bGVzPjx0aXRsZT5SYW5kb21pemVkIHRyaWFsIG9mIG9yYWwgdmVyc3Vz
IHNlcXVlbnRpYWwgaW50cmF2ZW5vdXMvb3JhbCBhbnRpYmlvdGljIGZvciBhY3V0ZSBweWVsb25l
cGhyaXRpcyBpbiBjaGlsZHJlbi4gW0ZyZW5jaCwgRW5nbGlzaF08L3RpdGxlPjxzZWNvbmRhcnkt
dGl0bGU+UGVkaWF0cmljczwvc2Vjb25kYXJ5LXRpdGxlPjx0cmFuc2xhdGVkLXRpdGxlPkV0dWRl
IHJhbmRvbWlzZWUgY29tcGFyYW50IHVuIHRyYWl0ZW1lbnQgb3JhbCBldCB1biB0cmFpdGVtZW50
IHNlcXVlbnRpZWwgaW50cmF2ZWluZXV4IHB1aXMgb3JhbCBwb3VyIGxlIHRyYWl0ZW1lbnQgZGVz
IHB5ZWxvbmVwaHJpdGVzIGNoZXogbCZhcG9zO2VuZmFudC4gRXR1ZGUgZGUgbm9uIGluZmVyaW9y
aXRlLjwvdHJhbnNsYXRlZC10aXRsZT48L3RpdGxlcz48cGVyaW9kaWNhbD48ZnVsbC10aXRsZT5Q
ZWRpYXRyaWNzPC9mdWxsLXRpdGxlPjxhYmJyLTE+UGVkaWF0cmljczwvYWJici0xPjwvcGVyaW9k
aWNhbD48cGFnZXM+ZTI2OeKAk2UyNzU8L3BhZ2VzPjx2b2x1bWU+MTI5PC92b2x1bWU+PG51bWJl
cj4yPC9udW1iZXI+PGRhdGVzPjx5ZWFyPjIwMTI8L3llYXI+PHB1Yi1kYXRlcz48ZGF0ZT5Ob3Zl
bWJlcjwvZGF0ZT48L3B1Yi1kYXRlcz48L2RhdGVzPjxhY2Nlc3Npb24tbnVtPjM2NjEwNTU1Njwv
YWNjZXNzaW9uLW51bT48dXJscz48cmVsYXRlZC11cmxzPjx1cmw+aHR0cDovL292aWRzcC5vdmlk
LmNvbS9vdmlkd2ViLmNnaT9UPUpTJmFtcDtDU0M9WSZhbXA7TkVXUz1OJmFtcDtQQUdFPWZ1bGx0
ZXh0JmFtcDtEPWVtZWQxNCZhbXA7QU49MzY2MTA1NTU2PC91cmw+PHVybD5odHRwOi8vc2Z4ZXUw
OC5ob3N0ZWQuZXhsaWJyaXNncm91cC5jb20vc2d1bD9zaWQ9T1ZJRDplbWJhc2UmYW1wO2lkPXBt
aWQ6JmFtcDtpZD1kb2k6MTAuMTAwNyUyRnMxMzM0MS0wMTItMDI0MC03JmFtcDtpc3NuPTIxMDgt
NjUyNCZhbXA7aXNibj0mYW1wO3ZvbHVtZT0yJmFtcDtpc3N1ZT02JmFtcDtzcGFnZT0zNzImYW1w
O3BhZ2VzPTM3Mi0zNzcmYW1wO2RhdGU9MjAxMiZhbXA7dGl0bGU9QW5uYWxlcytGcmFuY2Fpc2Vz
K2RlK01lZGVjaW5lK2QlMjdVcmdlbmNlJmFtcDthdGl0bGU9RXR1ZGUrcmFuZG9taXNlZStjb21w
YXJhbnQrdW4rdHJhaXRlbWVudCtvcmFsK2V0K3VuK3RyYWl0ZW1lbnQrc2VxdWVudGllbCtpbnRy
YXZlaW5ldXgrcHVpcytvcmFsK3BvdXIrbGUrdHJhaXRlbWVudCtkZXMrcHllbG9uZXBocml0ZXMr
Y2hleitsJTI3ZW5mYW50LitFdHVkZStkZStub24raW5mZXJpb3JpdGUmYW1wO2F1bGFzdD1Cb2Nx
dWV0JmFtcDtwaWQ9JTNDYXV0aG9yJTNFQm9jcXVldCtOLiUzQlNlcmdlbnQrQWxhb3VpK0EuJTNC
SmFpcytKLi1QLiUzQkdhamRvcytWLiUzQkd1aWdvbmlzK1YuJTNCTGFjb3VyK0IuJTNCQ2hlcm9u
K0cuJTNDJTJGYXV0aG9yJTNFJTNDQU4lM0UzNjYxMDU1NTY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kdvazwvQXV0aG9yPjxZZWFyPjIwMDE8
L1llYXI+PFJlY051bT4zMTwvUmVjTnVtPjxyZWNvcmQ+PHJlYy1udW1iZXI+MzE8L3JlYy1udW1i
ZXI+PGZvcmVpZ24ta2V5cz48a2V5IGFwcD0iRU4iIGRiLWlkPSJkdnNycjVzemJzOWF3Z2UwMnRs
NWVkMGQyejl0cHowcHJ2OXMiIHRpbWVzdGFtcD0iMCI+MzE8L2tleT48L2ZvcmVpZ24ta2V5cz48
cmVmLXR5cGUgbmFtZT0iSm91cm5hbCBBcnRpY2xlIj4xNzwvcmVmLXR5cGU+PGNvbnRyaWJ1dG9y
cz48YXV0aG9ycz48YXV0aG9yPkdvaywgRi48L2F1dGhvcj48YXV0aG9yPkR1em92YSwgQS48L2F1
dGhvcj48YXV0aG9yPkJhc2tpbiwgRS48L2F1dGhvcj48YXV0aG9yPk96ZW4sIFMuPC9hdXRob3I+
PGF1dGhvcj5CZXNiYXMsIE4uPC9hdXRob3I+PGF1dGhvcj5CYWtrYWxvZ2x1LCBBLjwvYXV0aG9y
PjwvYXV0aG9ycz48L2NvbnRyaWJ1dG9ycz48YXV0aC1hZGRyZXNzPihHb2ssIER1em92YSwgQmFz
a2luLCBPemVuLCBCZXNiYXMsIEJha2thbG9nbHUpIERlcGFydG1lbnQgb2YgUGVkaWF0cmljcywg
SGFjZXR0ZXBlIFVuaXZlcnNpdHksIEZhY3VsdHkgb2YgTWVkaWNpbmUsIDA2MTAwIEFua2FyYSwg
VHVya2V5PC9hdXRoLWFkZHJlc3M+PHRpdGxlcz48dGl0bGU+Q29tcGFyYXRpdmUgc3R1ZHkgb2Yg
Y2VmaXhpbWUgYWxvbmUgdmVyc3VzIGludHJhbXVzY3VsYXIgY2VmdGl6b3hpbWUgZm9sbG93ZWQg
YnkgY2VmaXhpbWUgaW4gdGhlIHRyZWF0bWVudCBvZiB1cmluYXJ5IHRyYWN0IGluZmVjdGlvbnMg
aW4gY2hpbGRyZW48L3RpdGxlPjxzZWNvbmRhcnktdGl0bGU+Sm91cm5hbCBvZiBDaGVtb3RoZXJh
cHk8L3NlY29uZGFyeS10aXRsZT48L3RpdGxlcz48cGFnZXM+Mjc3LTI4MDwvcGFnZXM+PHZvbHVt
ZT4xMzwvdm9sdW1lPjxudW1iZXI+MzwvbnVtYmVyPjxkYXRlcz48eWVhcj4yMDAxPC95ZWFyPjwv
ZGF0ZXM+PGFjY2Vzc2lvbi1udW0+MzI1NzUxNDA8L2FjY2Vzc2lvbi1udW0+PHVybHM+PHJlbGF0
ZWQtdXJscz48dXJsPmh0dHA6Ly9vdmlkc3Aub3ZpZC5jb20vb3ZpZHdlYi5jZ2k/VD1KUyZhbXA7
Q1NDPVkmYW1wO05FV1M9TiZhbXA7UEFHRT1mdWxsdGV4dCZhbXA7RD1lbWVkOCZhbXA7QU49MzI1
NzUxNDA8L3VybD48dXJsPmh0dHA6Ly9zZnhldTA4Lmhvc3RlZC5leGxpYnJpc2dyb3VwLmNvbS9z
Z3VsP3NpZD1PVklEOmVtYmFzZSZhbXA7aWQ9cG1pZDoxMTQ1MDg4NiZhbXA7aWQ9ZG9pOiZhbXA7
aXNzbj0xMTIwLTAwOVgmYW1wO2lzYm49JmFtcDt2b2x1bWU9MTMmYW1wO2lzc3VlPTMmYW1wO3Nw
YWdlPTI3NyZhbXA7cGFnZXM9Mjc3LTI4MCZhbXA7ZGF0ZT0yMDAxJmFtcDt0aXRsZT1Kb3VybmFs
K29mK0NoZW1vdGhlcmFweSZhbXA7YXRpdGxlPUNvbXBhcmF0aXZlK3N0dWR5K29mK2NlZml4aW1l
K2Fsb25lK3ZlcnN1cytpbnRyYW11c2N1bGFyK2NlZnRpem94aW1lK2ZvbGxvd2VkK2J5K2NlZml4
aW1lK2luK3RoZSt0cmVhdG1lbnQrb2YrdXJpbmFyeSt0cmFjdCtpbmZlY3Rpb25zK2luK2NoaWxk
cmVuJmFtcDthdWxhc3Q9R29rJmFtcDtwaWQ9JTNDYXV0aG9yJTNFR29rK0YuJTNCRHV6b3ZhK0Eu
JTNCQmFza2luK0UuJTNCT3plbitTLiUzQkJlc2JhcytOLiUzQkJha2thbG9nbHUrQS4lM0MlMkZh
dXRob3IlM0UlM0NBTiUzRTMyNTc1MTQw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Zb3VzZWZpY2hhaWphbjwvQXV0aG9yPjxZZWFyPjIwMTU8
L1llYXI+PFJlY051bT40ODwvUmVjTnVtPjxyZWNvcmQ+PHJlYy1udW1iZXI+NDg8L3JlYy1udW1i
ZXI+PGZvcmVpZ24ta2V5cz48a2V5IGFwcD0iRU4iIGRiLWlkPSJkdnNycjVzemJzOWF3Z2UwMnRs
NWVkMGQyejl0cHowcHJ2OXMiIHRpbWVzdGFtcD0iMCI+NDg8L2tleT48L2ZvcmVpZ24ta2V5cz48
cmVmLXR5cGUgbmFtZT0iSm91cm5hbCBBcnRpY2xlIj4xNzwvcmVmLXR5cGU+PGNvbnRyaWJ1dG9y
cz48YXV0aG9ycz48YXV0aG9yPllvdXNlZmljaGFpamFuLCBQLjwvYXV0aG9yPjxhdXRob3I+S2Fo
YmF6aSwgTS48L2F1dGhvcj48YXV0aG9yPlJhc3RpLCBTLjwvYXV0aG9yPjxhdXRob3I+UmFmZWll
LCBNLjwvYXV0aG9yPjxhdXRob3I+U2hhcmFma2hhaCwgTS48L2F1dGhvcj48L2F1dGhvcnM+PC9j
b250cmlidXRvcnM+PGF1dGgtYWRkcmVzcz4oWW91c2VmaWNoYWlqYW4pIERpdmlzaW9uIG9mIFBl
ZGlhdHJpYyBOZXBocm9sb2d5LCBEZXBhcnRtZW50IG9mIFBlZGlhdHJpY3MsIEFyYWsgVW5pdmVy
c2l0eSBvZiBNZWRpY2FsIFNjaWVuY2VzLCBBcmFrLCBJcmFuLCBJc2xhbWljIFJlcHVibGljIG9m
IChLYWhiYXppLCBSYXN0aSkgRGVwYXJ0bWVudCBvZiBQZWRpYXRyaWNzLCBBcmFrIFVuaXZlcnNp
dHkgb2YgTWVkaWNhbCBTY2llbmNlcywgQXJhaywgSXJhbiwgSXNsYW1pYyBSZXB1YmxpYyBvZiAo
UmFmZWllKSBEZXBhcnRtZW50IG9mIEJpb3N0YXRpc3RpY3MgYW5kIEVwaWRlbWlvbG9neSwgQXJh
ayB1bml2ZXJzaXR5IG9mIE1lZGljYWwgU2NpZW5jZXMsIEFyYWssIElyYW4sIElzbGFtaWMgUmVw
dWJsaWMgb2YgKFNoYXJhZmtoYWgpIFNjaG9vbCBvZiBNZWRpY2luZSwgQXJhayBVbml2ZXJzaXR5
IG9mIE1lZGljYWwgU2NpZW5jZXMsIEFyYWssIElyYW4sIElzbGFtaWMgUmVwdWJsaWMgb2Y8L2F1
dGgtYWRkcmVzcz48dGl0bGVzPjx0aXRsZT5WaXRhbWluIEUgYXMgYWRqdXZhbnQgdHJlYXRtZW50
IGZvciB1cmluYXJ5IHRyYWN0IGluZmVjdGlvbiBpbiBnaXJscyB3aXRoIGFjdXRlIHB5ZWxvbmVw
aHJpdGlzPC90aXRsZT48c2Vjb25kYXJ5LXRpdGxlPklyYW5pYW4gSm91cm5hbCBvZiBLaWRuZXkg
RGlzZWFzZXM8L3NlY29uZGFyeS10aXRsZT48L3RpdGxlcz48cGFnZXM+OTctMTA0PC9wYWdlcz48
dm9sdW1lPjk8L3ZvbHVtZT48bnVtYmVyPjI8L251bWJlcj48ZGF0ZXM+PHllYXI+MjAxNTwveWVh
cj48L2RhdGVzPjx1cmxzPjxyZWxhdGVkLXVybHM+PHVybD5odHRwOi8vb3ZpZHNwLm92aWQuY29t
L292aWR3ZWIuY2dpP1Q9SlMmYW1wO0NTQz1ZJmFtcDtORVdTPU4mYW1wO1BBR0U9ZnVsbHRleHQm
YW1wO0Q9ZW1lZDE4YSZhbXA7QU49NjAzNjc5NTIzPC91cmw+PHVybD5odHRwOi8vc2Z4ZXUwOC5o
b3N0ZWQuZXhsaWJyaXNncm91cC5jb20vc2d1bD9zaWQ9T1ZJRDplbWJhc2UmYW1wO2lkPXBtaWQ6
MjU4NTEyODcmYW1wO2lkPWRvaTomYW1wO2lzc249MTczNS04NTgyJmFtcDtpc2JuPSZhbXA7dm9s
dW1lPTkmYW1wO2lzc3VlPTImYW1wO3NwYWdlPTk3JmFtcDtwYWdlcz05Ny0xMDQmYW1wO2RhdGU9
MjAxNSZhbXA7dGl0bGU9SXJhbmlhbitKb3VybmFsK29mK0tpZG5leStEaXNlYXNlcyZhbXA7YXRp
dGxlPVZpdGFtaW4rRSthcythZGp1dmFudCt0cmVhdG1lbnQrZm9yK3VyaW5hcnkrdHJhY3QraW5m
ZWN0aW9uK2luK2dpcmxzK3dpdGgrYWN1dGUrcHllbG9uZXBocml0aXMmYW1wO2F1bGFzdD1Zb3Vz
ZWZpY2hhaWphbiZhbXA7cGlkPSUzQ2F1dGhvciUzRVlvdXNlZmljaGFpamFuK1AuJTNCS2FoYmF6
aStNLiUzQlJhc3RpK1MuJTNCUmFmZWllK00uJTNCU2hhcmFma2hhaCtNLiUzQyUyRmF1dGhvciUz
RSUzQ0FOJTNFNjAzNjc5NTIzJTNDJTJGQU4lM0UlM0NEVCUzRUpvdXJuYWwlM0ErQXJ0aWNsZSUz
QyUyRkRUJTNFPC91cmw+PC9yZWxhdGVkLXVybHM+PC91cmxzPjxyZW1vdGUtZGF0YWJhc2UtcHJv
dmlkZXI+T3ZpZCBUZWNobm9sb2dpZXNVSSAtIDYwMzY3OTUyMzwvcmVtb3RlLWRhdGFiYXNlLXBy
b3ZpZGVyPjwvcmVjb3JkPjwvQ2l0ZT48Q2l0ZT48QXV0aG9yPllvdXNlZmljaGFpamFuPC9BdXRo
b3I+PFllYXI+MjAxNjwvWWVhcj48UmVjTnVtPjQ5PC9SZWNOdW0+PHJlY29yZD48cmVjLW51bWJl
cj40OTwvcmVjLW51bWJlcj48Zm9yZWlnbi1rZXlzPjxrZXkgYXBwPSJFTiIgZGItaWQ9ImR2c3Jy
NXN6YnM5YXdnZTAydGw1ZWQwZDJ6OXRwejBwcnY5cyIgdGltZXN0YW1wPSIwIj40OTwva2V5Pjwv
Zm9yZWlnbi1rZXlzPjxyZWYtdHlwZSBuYW1lPSJKb3VybmFsIEFydGljbGUiPjE3PC9yZWYtdHlw
ZT48Y29udHJpYnV0b3JzPjxhdXRob3JzPjxhdXRob3I+WW91c2VmaWNoYWlqYW4sIFAuPC9hdXRo
b3I+PGF1dGhvcj5OYXppcmksIE0uPC9hdXRob3I+PGF1dGhvcj5UYWhlcmFobWFkaSwgSC48L2F1
dGhvcj48YXV0aG9yPkthaGJhemksIE0uPC9hdXRob3I+PGF1dGhvcj5UYWJhZWksIEEuPC9hdXRo
b3I+PC9hdXRob3JzPjwvY29udHJpYnV0b3JzPjxhdXRoLWFkZHJlc3M+KFlvdXNlZmljaGFpamFu
LCBUYWhlcmFobWFkaSwgS2FoYmF6aSwgVGFiYWVpKSBEZXBhcnRtZW50IG9mIFBlZGlhdHJpYyBO
ZXBocm9sb2d5LCBBbWlya2FiaXIgSG9zcGl0YWwsIEZhY3VsdHkgb2YgTWVkaWNpbmUsIEFyYWsg
VW5pdmVyc2l0eSBvZiBNZWRpY2FsIFNjaWVuY2VzLCBBcmFrLCBJcmFuLCBJc2xhbWljIFJlcHVi
bGljIG9mIChOYXppcmkpIERlcGFydG1lbnQgb2YgQmFzaWMgU2NpZW5jZXMsIEFyYWsgVW5pdmVy
c2l0eSBvZiBNZWRpY2FsIFNjaWVuY2VzLCBBcmFrLCBJcmFuLCBJc2xhbWljIFJlcHVibGljIG9m
PC9hdXRoLWFkZHJlc3M+PHRpdGxlcz48dGl0bGU+WmluYyBzdXBwbGVtZW50YXRpb24gaW4gdHJl
YXRtZW50IG9mIGNoaWxkcmVuIHdpdGggdXJpbmFyeSB0cmFjdCBpbmZlY3Rpb248L3RpdGxlPjxz
ZWNvbmRhcnktdGl0bGU+SXJhbmlhbiBKb3VybmFsIG9mIEtpZG5leSBEaXNlYXNlczwvc2Vjb25k
YXJ5LXRpdGxlPjwvdGl0bGVzPjxwYWdlcz4yMTMtMjE2PC9wYWdlcz48dm9sdW1lPjEwPC92b2x1
bWU+PG51bWJlcj40PC9udW1iZXI+PGRhdGVzPjx5ZWFyPjIwMTY8L3llYXI+PHB1Yi1kYXRlcz48
ZGF0ZT5KdWx5PC9kYXRlPjwvcHViLWRhdGVzPjwvZGF0ZXM+PGFjY2Vzc2lvbi1udW0+NjExNzcx
MzMyPC9hY2Nlc3Npb24tbnVtPjx1cmxzPjxyZWxhdGVkLXVybHM+PHVybD5odHRwOi8vb3ZpZHNw
Lm92aWQuY29tL292aWR3ZWIuY2dpP1Q9SlMmYW1wO0NTQz1ZJmFtcDtORVdTPU4mYW1wO1BBR0U9
ZnVsbHRleHQmYW1wO0Q9ZW1lZDE4YiZhbXA7QU49NjExNzcxMzMyPC91cmw+PHVybD5odHRwOi8v
c2Z4ZXUwOC5ob3N0ZWQuZXhsaWJyaXNncm91cC5jb20vc2d1bD9zaWQ9T1ZJRDplbWJhc2UmYW1w
O2lkPXBtaWQ6JmFtcDtpZD1kb2k6JmFtcDtpc3NuPTE3MzUtODU4MiZhbXA7aXNibj0mYW1wO3Zv
bHVtZT0xMCZhbXA7aXNzdWU9NCZhbXA7c3BhZ2U9MjEzJmFtcDtwYWdlcz0yMTMtMjE2JmFtcDtk
YXRlPTIwMTYmYW1wO3RpdGxlPUlyYW5pYW4rSm91cm5hbCtvZitLaWRuZXkrRGlzZWFzZXMmYW1w
O2F0aXRsZT1aaW5jK3N1cHBsZW1lbnRhdGlvbitpbit0cmVhdG1lbnQrb2YrY2hpbGRyZW4rd2l0
aCt1cmluYXJ5K3RyYWN0K2luZmVjdGlvbiZhbXA7YXVsYXN0PVlvdXNlZmljaGFpamFuJmFtcDtw
aWQ9JTNDYXV0aG9yJTNFWW91c2VmaWNoYWlqYW4rUC4lM0JOYXppcmkrTS4lM0JUYWhlcmFobWFk
aStILiUzQkthaGJhemkrTS4lM0JUYWJhZWkrQS4lM0MlMkZhdXRob3IlM0UlM0NBTiUzRTYxMTc3
MTMzMi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QmFrZXI8L0F1dGhvcj48WWVhcj4yMDAxPC9ZZWFyPjxSZWNOdW0+MjE8L1JlY051bT48cmVj
b3JkPjxyZWMtbnVtYmVyPjIxPC9yZWMtbnVtYmVyPjxmb3JlaWduLWtleXM+PGtleSBhcHA9IkVO
IiBkYi1pZD0iZHZzcnI1c3piczlhd2dlMDJ0bDVlZDBkMno5dHB6MHBydjlzIiB0aW1lc3RhbXA9
IjAiPjIxPC9rZXk+PC9mb3JlaWduLWtleXM+PHJlZi10eXBlIG5hbWU9IkpvdXJuYWwgQXJ0aWNs
ZSI+MTc8L3JlZi10eXBlPjxjb250cmlidXRvcnM+PGF1dGhvcnM+PGF1dGhvcj5CYWtlciwgUC4g
Qy48L2F1dGhvcj48YXV0aG9yPk5lbHNvbiwgRC4gUy48L2F1dGhvcj48YXV0aG9yPlNjaHVuaywg
Si4gRS48L2F1dGhvcj48L2F1dGhvcnM+PC9jb250cmlidXRvcnM+PGF1dGgtYWRkcmVzcz4oQmFr
ZXIsIE5lbHNvbiwgU2NodW5rKSBEZXBhcnRtZW50IG9mIFBlZGlhdHJpY3MsIFVuaXZlcnNpdHkg
b2YgVXRhaCBTY2hvb2wgb2YgTWVkaWNpbmUsIFByaW1hcnkgQ2hpbGRyZW4mYXBvcztzIE1lZGlj
YWwgQ2VudGVyLCBTYWx0IExha2UgQ2l0eSwgVVQsIFVuaXRlZCBTdGF0ZXMgKEJha2VyKSAxMDEg
TWFyaW9uIEF2ZSwgU2F1c2FsaXRvLCBDQSA5NDk2NSwgVW5pdGVkIFN0YXRlczwvYXV0aC1hZGRy
ZXNzPjx0aXRsZXM+PHRpdGxlPlRoZSBhZGRpdGlvbiBvZiBjZWZ0cmlheG9uZSB0byBvcmFsIHRo
ZXJhcHkgZG9lcyBub3QgaW1wcm92ZSBvdXRjb21lIGluIGZlYnJpbGUgY2hpbGRyZW4gd2l0aCB1
cmluYXJ5IHRyYWN0IGluZmVjdGlvbnM8L3RpdGxlPjxzZWNvbmRhcnktdGl0bGU+QXJjaGl2ZXMg
b2YgUGVkaWF0cmljcyBhbmQgQWRvbGVzY2VudCBNZWRpY2luZTwvc2Vjb25kYXJ5LXRpdGxlPjwv
dGl0bGVzPjxwYWdlcz4xMzUtMTM5PC9wYWdlcz48dm9sdW1lPjE1NTwvdm9sdW1lPjxudW1iZXI+
MjwvbnVtYmVyPjxkYXRlcz48eWVhcj4yMDAxPC95ZWFyPjwvZGF0ZXM+PGFjY2Vzc2lvbi1udW0+
MzIxMjgzODE8L2FjY2Vzc2lvbi1udW0+PHVybHM+PHJlbGF0ZWQtdXJscz48dXJsPmh0dHA6Ly9v
dmlkc3Aub3ZpZC5jb20vb3ZpZHdlYi5jZ2k/VD1KUyZhbXA7Q1NDPVkmYW1wO05FV1M9TiZhbXA7
UEFHRT1mdWxsdGV4dCZhbXA7RD1lbWVkOCZhbXA7QU49MzIxMjgzODE8L3VybD48dXJsPmh0dHA6
Ly9zZnhldTA4Lmhvc3RlZC5leGxpYnJpc2dyb3VwLmNvbS9zZ3VsP3NpZD1PVklEOmVtYmFzZSZh
bXA7aWQ9cG1pZDoxMTE3NzA4NiZhbXA7aWQ9ZG9pOiZhbXA7aXNzbj0xMDcyLTQ3MTAmYW1wO2lz
Ym49JmFtcDt2b2x1bWU9MTU1JmFtcDtpc3N1ZT0yJmFtcDtzcGFnZT0xMzUmYW1wO3BhZ2VzPTEz
NS0xMzkmYW1wO2RhdGU9MjAwMSZhbXA7dGl0bGU9QXJjaGl2ZXMrb2YrUGVkaWF0cmljcythbmQr
QWRvbGVzY2VudCtNZWRpY2luZSZhbXA7YXRpdGxlPVRoZSthZGRpdGlvbitvZitjZWZ0cmlheG9u
ZSt0bytvcmFsK3RoZXJhcHkrZG9lcytub3QraW1wcm92ZStvdXRjb21lK2luK2ZlYnJpbGUrY2hp
bGRyZW4rd2l0aCt1cmluYXJ5K3RyYWN0K2luZmVjdGlvbnMmYW1wO2F1bGFzdD1CYWtlciZhbXA7
cGlkPSUzQ2F1dGhvciUzRUJha2VyK1AuQy4lM0JOZWxzb24rRC5TLiUzQlNjaHVuaytKLkUuJTND
JTJGYXV0aG9yJTNFJTNDQU4lM0UzMjEyODM4MSUzQyUyRkFOJTNFJTNDRFQlM0VKb3VybmFsJTNB
K0FydGljbGUlM0MlMkZEVCUzRTwvdXJsPjwvcmVsYXRlZC11cmxzPjwvdXJscz48cmVtb3RlLWRh
dGFiYXNlLW5hbWU+RW1iYXNlPC9yZW1vdGUtZGF0YWJhc2UtbmFtZT48cmVtb3RlLWRhdGFiYXNl
LXByb3ZpZGVyPk92aWQgVGVjaG5vbG9naWVzPC9yZW1vdGUtZGF0YWJhc2UtcHJvdmlkZXI+PC9y
ZWNvcmQ+PC9DaXRlPjxDaXRlPjxBdXRob3I+QmVndWU8L0F1dGhvcj48WWVhcj4xOTk4PC9ZZWFy
PjxSZWNOdW0+MjM8L1JlY051bT48cmVjb3JkPjxyZWMtbnVtYmVyPjIzPC9yZWMtbnVtYmVyPjxm
b3JlaWduLWtleXM+PGtleSBhcHA9IkVOIiBkYi1pZD0iZHZzcnI1c3piczlhd2dlMDJ0bDVlZDBk
Mno5dHB6MHBydjlzIiB0aW1lc3RhbXA9IjAiPjIzPC9rZXk+PC9mb3JlaWduLWtleXM+PHJlZi10
eXBlIG5hbWU9IkpvdXJuYWwgQXJ0aWNsZSI+MTc8L3JlZi10eXBlPjxjb250cmlidXRvcnM+PGF1
dGhvcnM+PGF1dGhvcj5CZWd1ZSwgUC48L2F1dGhvcj48YXV0aG9yPkFzdHJ1YywgSi48L2F1dGhv
cj48YXV0aG9yPkZyYW5jb2lzLCBQLjwvYXV0aG9yPjxhdXRob3I+RmxvcmV0LCBELjwvYXV0aG9y
PjwvYXV0aG9ycz48L2NvbnRyaWJ1dG9ycz48YXV0aC1hZGRyZXNzPihCZWd1ZSwgQXN0cnVjLCBG
cmFuY29pcywgRmxvcmV0KSBIb3BpdGFsIFRyb3Vzc2VhdSwgMjYgYXZlbnVlIGR1IERvY3RldXIg
TmV0dGVyLCBGLTc1NTcxIFBhcmlzIENlZGV4IDEyLCBGcmFuY2U8L2F1dGgtYWRkcmVzcz48dGl0
bGVzPjx0aXRsZT5Db21wYXJpc29uIG9mIGNlZnRyaWF4b25lIGFuZCBjZWZvdGF4aW1lIGluIHNl
dmVyZSBwZWRpYXRyaWMgYmFjdGVyaWFsIGluZmVjdGlvbjogQSBtdWx0aWNlbnRyaWMgc3R1ZHku
IFtGcmVuY2hdPC90aXRsZT48c2Vjb25kYXJ5LXRpdGxlPk1lZGVjaW5lIGV0IE1hbGFkaWVzIElu
ZmVjdGlldXNlczwvc2Vjb25kYXJ5LXRpdGxlPjx0cmFuc2xhdGVkLXRpdGxlPkV2YWx1YXRpb24g
ZGUgbGEgY2VmdHJpYXhvbmUgZXQgZHUgY2Vmb3RheGltZSBkYW5zIGwmYXBvcztpbmZlY3Rpb24g
YmFjdGVyaWVubmUgc2V2ZXJlIGVuIHBlZGlhdHJpZTogRXR1ZGUgbXVsdGljZW50cmlxdWUuPC90
cmFuc2xhdGVkLXRpdGxlPjwvdGl0bGVzPjxwYWdlcz4zMDAtMzA2PC9wYWdlcz48dm9sdW1lPjI4
PC92b2x1bWU+PG51bWJlcj40PC9udW1iZXI+PGRhdGVzPjx5ZWFyPjE5OTg8L3llYXI+PC9kYXRl
cz48YWNjZXNzaW9uLW51bT4yODIzMTE0MTwvYWNjZXNzaW9uLW51bT48dXJscz48cmVsYXRlZC11
cmxzPjx1cmw+aHR0cDovL292aWRzcC5vdmlkLmNvbS9vdmlkd2ViLmNnaT9UPUpTJmFtcDtDU0M9
WSZhbXA7TkVXUz1OJmFtcDtQQUdFPWZ1bGx0ZXh0JmFtcDtEPWVtZWQ3JmFtcDtBTj0yODIzMTE0
MTwvdXJsPjx1cmw+aHR0cDovL3NmeGV1MDguaG9zdGVkLmV4bGlicmlzZ3JvdXAuY29tL3NndWw/
c2lkPU9WSUQ6ZW1iYXNlJmFtcDtpZD1wbWlkOiZhbXA7aWQ9ZG9pOiZhbXA7aXNzbj0wMzk5LTA3
N1gmYW1wO2lzYm49JmFtcDt2b2x1bWU9MjgmYW1wO2lzc3VlPTQmYW1wO3NwYWdlPTMwMCZhbXA7
cGFnZXM9MzAwLTMwNiZhbXA7ZGF0ZT0xOTk4JmFtcDt0aXRsZT1NZWRlY2luZStldCtNYWxhZGll
cytJbmZlY3RpZXVzZXMmYW1wO2F0aXRsZT1FdmFsdWF0aW9uK2RlK2xhK2NlZnRyaWF4b25lK2V0
K2R1K2NlZm90YXhpbWUrZGFucytsJTI3aW5mZWN0aW9uK2JhY3Rlcmllbm5lK3NldmVyZStlbitw
ZWRpYXRyaWUlM0ErRXR1ZGUrbXVsdGljZW50cmlxdWUmYW1wO2F1bGFzdD1CZWd1ZSZhbXA7cGlk
PSUzQ2F1dGhvciUzRUJlZ3VlK1AuJTNCQXN0cnVjK0ouJTNCRnJhbmNvaXMrUC4lM0JGbG9yZXQr
RC4lM0MlMkZhdXRob3IlM0UlM0NBTiUzRTI4MjMxMTQx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ENpdGU+PEF1dGhvcj5CYWtrYWxvZ2x1PC9BdXRob3I+PFllYXI+
MTk5NjwvWWVhcj48UmVjTnVtPjIyPC9SZWNOdW0+PHJlY29yZD48cmVjLW51bWJlcj4yMjwvcmVj
LW51bWJlcj48Zm9yZWlnbi1rZXlzPjxrZXkgYXBwPSJFTiIgZGItaWQ9ImR2c3JyNXN6YnM5YXdn
ZTAydGw1ZWQwZDJ6OXRwejBwcnY5cyIgdGltZXN0YW1wPSIwIj4yMjwva2V5PjwvZm9yZWlnbi1r
ZXlzPjxyZWYtdHlwZSBuYW1lPSJKb3VybmFsIEFydGljbGUiPjE3PC9yZWYtdHlwZT48Y29udHJp
YnV0b3JzPjxhdXRob3JzPjxhdXRob3I+QmFra2Fsb2dsdSwgQS48L2F1dGhvcj48YXV0aG9yPlNh
YXRjaSwgVS48L2F1dGhvcj48YXV0aG9yPlNveWxlbWV6b2dsdSwgTy48L2F1dGhvcj48YXV0aG9y
Pk96ZW4sIFMuPC9hdXRob3I+PGF1dGhvcj5Ub3BhbG9nbHUsIFIuPC9hdXRob3I+PGF1dGhvcj5C
ZXNiYXMsIE4uPC9hdXRob3I+PGF1dGhvcj5TYWF0Y2ksIEkuPC9hdXRob3I+PC9hdXRob3JzPjwv
Y29udHJpYnV0b3JzPjxhdXRoLWFkZHJlc3M+KEJha2thbG9nbHUsIFNhYXRjaSwgU295bGVtZXpv
Z2x1LCBPemVuLCBUb3BhbG9nbHUsIEJlc2JhcywgU2FhdGNpKSBQZWRpYXRyaWMgTmVwaHJvbG9n
eSBEZXBhcnRtZW50LCBIYWNldHRlcGUgVW5pdmVyc2l0eSwgQ2hpbGRyZW4mYXBvcztzIEhvc3Bp
dGFsLCBBbmthcmEsIFR1cmtleSAoQmFra2Fsb2dsdSkgSGFjZXR0ZXBlIFVuaXZlcnNpdHkgQ2hp
bGRyZW4mYXBvcztzIEhvc3BpdGFsLCAwNjEwMCBTaWhoaXllLCBBbmthcmEsIFR1cmtleTwvYXV0
aC1hZGRyZXNzPjx0aXRsZXM+PHRpdGxlPkNvbXBhcmlzb24gb2YgY2VmdHJpYXhvbmUgdmVyc3Vz
IGNlZm90YXhpbWUgZm9yIGNoaWxkaG9vZCB1cHBlciB1cmluYXJ5IHRyYWN0IGluZmVjdGlvbnM8
L3RpdGxlPjxzZWNvbmRhcnktdGl0bGU+Sm91cm5hbCBvZiBDaGVtb3RoZXJhcHk8L3NlY29uZGFy
eS10aXRsZT48L3RpdGxlcz48cGFnZXM+NTktNjI8L3BhZ2VzPjx2b2x1bWU+ODwvdm9sdW1lPjxu
dW1iZXI+MTwvbnVtYmVyPjxkYXRlcz48eWVhcj4xOTk2PC95ZWFyPjwvZGF0ZXM+PGFjY2Vzc2lv
bi1udW0+MjYwNjcwNzA8L2FjY2Vzc2lvbi1udW0+PHVybHM+PHJlbGF0ZWQtdXJscz48dXJsPmh0
dHA6Ly9vdmlkc3Aub3ZpZC5jb20vb3ZpZHdlYi5jZ2k/VD1KUyZhbXA7Q1NDPVkmYW1wO05FV1M9
TiZhbXA7UEFHRT1mdWxsdGV4dCZhbXA7RD1lbWVkNyZhbXA7QU49MjYwNjcwNzA8L3VybD48dXJs
Pmh0dHA6Ly9zZnhldTA4Lmhvc3RlZC5leGxpYnJpc2dyb3VwLmNvbS9zZ3VsP3NpZD1PVklEOmVt
YmFzZSZhbXA7aWQ9cG1pZDo4ODM1MTExJmFtcDtpZD1kb2k6JmFtcDtpc3NuPTExMjAtMDA5WCZh
bXA7aXNibj0mYW1wO3ZvbHVtZT04JmFtcDtpc3N1ZT0xJmFtcDtzcGFnZT01OSZhbXA7cGFnZXM9
NTktNjImYW1wO2RhdGU9MTk5NiZhbXA7dGl0bGU9Sm91cm5hbCtvZitDaGVtb3RoZXJhcHkmYW1w
O2F0aXRsZT1Db21wYXJpc29uK29mK2NlZnRyaWF4b25lK3ZlcnN1cytjZWZvdGF4aW1lK2Zvcitj
aGlsZGhvb2QrdXBwZXIrdXJpbmFyeSt0cmFjdCtpbmZlY3Rpb25zJmFtcDthdWxhc3Q9QmFra2Fs
b2dsdSZhbXA7cGlkPSUzQ2F1dGhvciUzRUJha2thbG9nbHUrQS4lM0JTYWF0Y2krVS4lM0JTb3ls
ZW1lem9nbHUrTy4lM0JPemVuK1MuJTNCVG9wYWxvZ2x1K1IuJTNCQmVzYmFzK04uJTNCU2FhdGNp
K0kuJTNDJTJGYXV0aG9yJTNFJTNDQU4lM0UyNjA2NzA3MCUzQyUyRkFOJTNFJTNDRFQlM0VKb3Vy
bmFsJTNBK0FydGljbGUlM0MlMkZEVCUzRTwvdXJsPjwvcmVsYXRlZC11cmxzPjwvdXJscz48cmVt
b3RlLWRhdGFiYXNlLW5hbWU+RW1iYXNlPC9yZW1vdGUtZGF0YWJhc2UtbmFtZT48cmVtb3RlLWRh
dGFiYXNlLXByb3ZpZGVyPk92aWQgVGVjaG5vbG9naWVzPC9yZW1vdGUtZGF0YWJhc2UtcHJvdmlk
ZXI+PC9yZWNvcmQ+PC9DaXRlPjxDaXRlPjxBdXRob3I+WW9zZWZpY2hhaWphbjwvQXV0aG9yPjxZ
ZWFyPjIwMTY8L1llYXI+PFJlY051bT40NzwvUmVjTnVtPjxyZWNvcmQ+PHJlYy1udW1iZXI+NDc8
L3JlYy1udW1iZXI+PGZvcmVpZ24ta2V5cz48a2V5IGFwcD0iRU4iIGRiLWlkPSJkdnNycjVzemJz
OWF3Z2UwMnRsNWVkMGQyejl0cHowcHJ2OXMiIHRpbWVzdGFtcD0iMCI+NDc8L2tleT48L2ZvcmVp
Z24ta2V5cz48cmVmLXR5cGUgbmFtZT0iSm91cm5hbCBBcnRpY2xlIj4xNzwvcmVmLXR5cGU+PGNv
bnRyaWJ1dG9ycz48YXV0aG9ycz48YXV0aG9yPllvc2VmaWNoYWlqYW4sIFAuPC9hdXRob3I+PGF1
dGhvcj5LaGFiYXppLCBNLjwvYXV0aG9yPjxhdXRob3I+UGFrbml5YXQsIEEuPC9hdXRob3I+PGF1
dGhvcj5Hb3VkYXJ6aSw8L2F1dGhvcj48L2F1dGhvcnM+PC9jb250cmlidXRvcnM+PGF1dGgtYWRk
cmVzcz4oWW9zZWZpY2hhaWphbiwgS2hhYmF6aSwgUGFrbml5YXQsIEdvdWRhcnppKSBBcmFrIFVu
aXZlcnNpdHkgb2YgTWVkaWNhbCBTY2llbmNlcywgQXJhaywgSXJhbiwgSXNsYW1pYyBSZXB1Ymxp
YyBvZjwvYXV0aC1hZGRyZXNzPjx0aXRsZXM+PHRpdGxlPlRoZXJhcGV1dGljIGVmZmVjdCBvZiBj
b21wbGVtZW50YXJ5IFZpdGFtaW4gQyBvbiBwZWRpYXRyaWNzIHVyaW5hcnkgdHJhY3QgaW5mZWN0
aW9uPC90aXRsZT48c2Vjb25kYXJ5LXRpdGxlPlBlZGlhdHJpYyBOZXBocm9sb2d5PC9zZWNvbmRh
cnktdGl0bGU+PC90aXRsZXM+PHBhZ2VzPjE3OTY8L3BhZ2VzPjx2b2x1bWU+MzEgKDEwKTwvdm9s
dW1lPjxkYXRlcz48eWVhcj4yMDE2PC95ZWFyPjxwdWItZGF0ZXM+PGRhdGU+T2N0b2JlcjwvZGF0
ZT48L3B1Yi1kYXRlcz48L2RhdGVzPjxhY2Nlc3Npb24tbnVtPjYxMjQ3OTgwMzwvYWNjZXNzaW9u
LW51bT48dXJscz48cmVsYXRlZC11cmxzPjx1cmw+aHR0cDovL292aWRzcC5vdmlkLmNvbS9vdmlk
d2ViLmNnaT9UPUpTJmFtcDtDU0M9WSZhbXA7TkVXUz1OJmFtcDtQQUdFPWZ1bGx0ZXh0JmFtcDtE
PWVtZWQxOGImYW1wO0FOPTYxMjQ3OTgwMzwvdXJsPjx1cmw+aHR0cDovL3NmeGV1MDguaG9zdGVk
LmV4bGlicmlzZ3JvdXAuY29tL3NndWw/c2lkPU9WSUQ6ZW1iYXNlJmFtcDtpZD1wbWlkOiZhbXA7
aWQ9ZG9pOjEwLjEwMDclMkZzMDA0NjctMDE2LTM0NjctNSZhbXA7aXNzbj0xNDMyLTE5OFgmYW1w
O2lzYm49JmFtcDt2b2x1bWU9MzEmYW1wO2lzc3VlPTEwJmFtcDtzcGFnZT0xNzk2JmFtcDtwYWdl
cz0xNzk2JmFtcDtkYXRlPTIwMTYmYW1wO3RpdGxlPVBlZGlhdHJpYytOZXBocm9sb2d5JmFtcDth
dGl0bGU9VGhlcmFwZXV0aWMrZWZmZWN0K29mK2NvbXBsZW1lbnRhcnkrVml0YW1pbitDK29uK3Bl
ZGlhdHJpY3MrdXJpbmFyeSt0cmFjdCtpbmZlY3Rpb24mYW1wO2F1bGFzdD1Zb3NlZmljaGFpamFu
JmFtcDtwaWQ9JTNDYXV0aG9yJTNFWW9zZWZpY2hhaWphbitQLiUzQktoYWJhemkrTS4lM0JQYWtu
aXlhdCtBLiUzQkdvdWRhcnppJTNDJTJGYXV0aG9yJTNFJTNDQU4lM0U2MTI0Nzk4MDMlM0MlMkZB
TiUzRSUzQ0RUJTNFSm91cm5hbCUzQStDb25mZXJlbmNlK0Fic3RyYWN0JTNDJTJGRFQlM0U8L3Vy
bD48L3JlbGF0ZWQtdXJscz48L3VybHM+PHJlbW90ZS1kYXRhYmFzZS1uYW1lPkVtYmFzZTwvcmVt
b3RlLWRhdGFiYXNlLW5hbWU+PHJlbW90ZS1kYXRhYmFzZS1wcm92aWRlcj5PdmlkIFRlY2hub2xv
Z2llczwvcmVtb3RlLWRhdGFiYXNlLXByb3ZpZGVyPjwvcmVjb3JkPjwvQ2l0ZT48L0VuZE5vdGU+
AG==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23-27,31-33,40,49-51</w:t>
            </w:r>
            <w:r w:rsidRPr="00A713FD">
              <w:rPr>
                <w:rFonts w:ascii="Times New Roman" w:hAnsi="Times New Roman" w:cs="Times New Roman"/>
                <w:sz w:val="20"/>
                <w:szCs w:val="20"/>
              </w:rPr>
              <w:fldChar w:fldCharType="end"/>
            </w:r>
          </w:p>
        </w:tc>
      </w:tr>
      <w:tr w:rsidR="00BD2E11" w:rsidRPr="00A713FD" w14:paraId="60B5CF42" w14:textId="77777777" w:rsidTr="00BD2E11">
        <w:trPr>
          <w:jc w:val="center"/>
        </w:trPr>
        <w:tc>
          <w:tcPr>
            <w:tcW w:w="1904" w:type="dxa"/>
            <w:gridSpan w:val="2"/>
            <w:vMerge/>
            <w:vAlign w:val="center"/>
          </w:tcPr>
          <w:p w14:paraId="48E7D859" w14:textId="77777777" w:rsidR="00BD2E11" w:rsidRPr="00A713FD" w:rsidRDefault="00BD2E11" w:rsidP="00CE1AA5">
            <w:pPr>
              <w:spacing w:after="160" w:line="480" w:lineRule="auto"/>
              <w:ind w:left="720"/>
              <w:jc w:val="center"/>
              <w:rPr>
                <w:rFonts w:ascii="Times New Roman" w:hAnsi="Times New Roman" w:cs="Times New Roman"/>
                <w:sz w:val="20"/>
                <w:szCs w:val="20"/>
              </w:rPr>
            </w:pPr>
          </w:p>
        </w:tc>
        <w:tc>
          <w:tcPr>
            <w:tcW w:w="3136" w:type="dxa"/>
            <w:vAlign w:val="center"/>
          </w:tcPr>
          <w:p w14:paraId="0163AC72"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Ceftriaxone</w:t>
            </w:r>
          </w:p>
        </w:tc>
        <w:tc>
          <w:tcPr>
            <w:tcW w:w="830" w:type="dxa"/>
            <w:vAlign w:val="center"/>
          </w:tcPr>
          <w:p w14:paraId="67DB4A48"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IV</w:t>
            </w:r>
          </w:p>
        </w:tc>
        <w:tc>
          <w:tcPr>
            <w:tcW w:w="1218" w:type="dxa"/>
            <w:vAlign w:val="center"/>
          </w:tcPr>
          <w:p w14:paraId="62BDA730"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50-75</w:t>
            </w:r>
          </w:p>
        </w:tc>
        <w:tc>
          <w:tcPr>
            <w:tcW w:w="992" w:type="dxa"/>
          </w:tcPr>
          <w:p w14:paraId="20C3CB7C"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12620EDE" w14:textId="77777777" w:rsidR="00BD2E11" w:rsidRPr="00A713FD" w:rsidRDefault="00BD2E11" w:rsidP="00CE1AA5">
            <w:pPr>
              <w:spacing w:line="480" w:lineRule="auto"/>
              <w:jc w:val="center"/>
              <w:rPr>
                <w:rFonts w:ascii="Times New Roman" w:hAnsi="Times New Roman" w:cs="Times New Roman"/>
                <w:sz w:val="20"/>
                <w:szCs w:val="20"/>
              </w:rPr>
            </w:pPr>
          </w:p>
          <w:p w14:paraId="56E124AD"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14</w:t>
            </w:r>
          </w:p>
        </w:tc>
        <w:tc>
          <w:tcPr>
            <w:tcW w:w="1495" w:type="dxa"/>
          </w:tcPr>
          <w:p w14:paraId="28D9E7E2" w14:textId="392BBA18" w:rsidR="00BD2E11" w:rsidRPr="002C2241" w:rsidRDefault="00BD2E11" w:rsidP="00236D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Times New Roman" w:eastAsia="Times New Roman" w:hAnsi="Times New Roman" w:cs="Times New Roman"/>
                <w:color w:val="000000"/>
                <w:sz w:val="20"/>
                <w:szCs w:val="20"/>
                <w:highlight w:val="yellow"/>
                <w:lang w:val="fr-FR" w:eastAsia="fr-FR"/>
              </w:rPr>
            </w:pPr>
            <w:r w:rsidRPr="002C2241">
              <w:rPr>
                <w:rFonts w:ascii="Times New Roman" w:eastAsia="Times New Roman" w:hAnsi="Times New Roman" w:cs="Times New Roman"/>
                <w:color w:val="000000"/>
                <w:sz w:val="20"/>
                <w:szCs w:val="20"/>
                <w:highlight w:val="yellow"/>
                <w:lang w:val="fr-FR" w:eastAsia="fr-FR"/>
              </w:rPr>
              <w:t>95</w:t>
            </w:r>
            <w:r w:rsidR="00A42147" w:rsidRPr="002C2241">
              <w:rPr>
                <w:rFonts w:ascii="Times New Roman" w:eastAsia="Times New Roman" w:hAnsi="Times New Roman" w:cs="Times New Roman"/>
                <w:color w:val="000000"/>
                <w:sz w:val="20"/>
                <w:szCs w:val="20"/>
                <w:highlight w:val="yellow"/>
                <w:lang w:val="fr-FR" w:eastAsia="fr-FR"/>
              </w:rPr>
              <w:t>.8</w:t>
            </w:r>
            <w:r w:rsidRPr="002C2241">
              <w:rPr>
                <w:rFonts w:ascii="Times New Roman" w:eastAsia="Times New Roman" w:hAnsi="Times New Roman" w:cs="Times New Roman"/>
                <w:color w:val="000000"/>
                <w:sz w:val="20"/>
                <w:szCs w:val="20"/>
                <w:highlight w:val="yellow"/>
                <w:lang w:val="fr-FR" w:eastAsia="fr-FR"/>
              </w:rPr>
              <w:t xml:space="preserve"> (92</w:t>
            </w:r>
            <w:r w:rsidR="00A42147" w:rsidRPr="002C2241">
              <w:rPr>
                <w:rFonts w:ascii="Times New Roman" w:eastAsia="Times New Roman" w:hAnsi="Times New Roman" w:cs="Times New Roman"/>
                <w:color w:val="000000"/>
                <w:sz w:val="20"/>
                <w:szCs w:val="20"/>
                <w:highlight w:val="yellow"/>
                <w:lang w:val="fr-FR" w:eastAsia="fr-FR"/>
              </w:rPr>
              <w:t>.8</w:t>
            </w:r>
            <w:r w:rsidRPr="002C2241">
              <w:rPr>
                <w:rFonts w:ascii="Times New Roman" w:eastAsia="Times New Roman" w:hAnsi="Times New Roman" w:cs="Times New Roman"/>
                <w:color w:val="000000"/>
                <w:sz w:val="20"/>
                <w:szCs w:val="20"/>
                <w:highlight w:val="yellow"/>
                <w:lang w:val="fr-FR" w:eastAsia="fr-FR"/>
              </w:rPr>
              <w:t>- 98</w:t>
            </w:r>
            <w:r w:rsidR="00A42147" w:rsidRPr="002C2241">
              <w:rPr>
                <w:rFonts w:ascii="Times New Roman" w:eastAsia="Times New Roman" w:hAnsi="Times New Roman" w:cs="Times New Roman"/>
                <w:color w:val="000000"/>
                <w:sz w:val="20"/>
                <w:szCs w:val="20"/>
                <w:highlight w:val="yellow"/>
                <w:lang w:val="fr-FR" w:eastAsia="fr-FR"/>
              </w:rPr>
              <w:t>.1</w:t>
            </w:r>
            <w:r w:rsidRPr="002C2241">
              <w:rPr>
                <w:rFonts w:ascii="Times New Roman" w:eastAsia="Times New Roman" w:hAnsi="Times New Roman" w:cs="Times New Roman"/>
                <w:color w:val="000000"/>
                <w:sz w:val="20"/>
                <w:szCs w:val="20"/>
                <w:highlight w:val="yellow"/>
                <w:lang w:val="fr-FR" w:eastAsia="fr-FR"/>
              </w:rPr>
              <w:t>)</w:t>
            </w:r>
          </w:p>
          <w:p w14:paraId="5B789378" w14:textId="613AD3BD" w:rsidR="00BD2E11" w:rsidRPr="002C2241" w:rsidRDefault="00BD2E11" w:rsidP="00CE1AA5">
            <w:pPr>
              <w:spacing w:line="480" w:lineRule="auto"/>
              <w:jc w:val="center"/>
              <w:rPr>
                <w:rFonts w:ascii="Times New Roman" w:hAnsi="Times New Roman" w:cs="Times New Roman"/>
                <w:sz w:val="20"/>
                <w:szCs w:val="16"/>
                <w:highlight w:val="yellow"/>
              </w:rPr>
            </w:pPr>
          </w:p>
        </w:tc>
        <w:tc>
          <w:tcPr>
            <w:tcW w:w="1218" w:type="dxa"/>
          </w:tcPr>
          <w:p w14:paraId="072F5E04" w14:textId="78F146C8" w:rsidR="00BD2E11" w:rsidRPr="00A713FD" w:rsidRDefault="00BD2E11" w:rsidP="00CE1AA5">
            <w:pPr>
              <w:spacing w:line="480" w:lineRule="auto"/>
              <w:jc w:val="center"/>
              <w:rPr>
                <w:rFonts w:ascii="Times New Roman" w:hAnsi="Times New Roman" w:cs="Times New Roman"/>
                <w:sz w:val="20"/>
                <w:szCs w:val="20"/>
              </w:rPr>
            </w:pPr>
            <w:r>
              <w:rPr>
                <w:rFonts w:ascii="Times New Roman" w:hAnsi="Times New Roman" w:cs="Times New Roman"/>
                <w:sz w:val="20"/>
                <w:szCs w:val="20"/>
              </w:rPr>
              <w:t>13</w:t>
            </w:r>
          </w:p>
        </w:tc>
        <w:tc>
          <w:tcPr>
            <w:tcW w:w="1218" w:type="dxa"/>
            <w:vAlign w:val="center"/>
          </w:tcPr>
          <w:p w14:paraId="1648EC5F" w14:textId="3A55C33A"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14 (46.7)</w:t>
            </w:r>
          </w:p>
        </w:tc>
        <w:tc>
          <w:tcPr>
            <w:tcW w:w="1937" w:type="dxa"/>
            <w:vAlign w:val="center"/>
          </w:tcPr>
          <w:p w14:paraId="06A0C518"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CZW5hZG9yPC9BdXRob3I+PFllYXI+MjAwMTwvWWVhcj48
UmVjTnVtPjI0PC9SZWNOdW0+PERpc3BsYXlUZXh0PjxzdHlsZSBmYWNlPSJzdXBlcnNjcmlwdCI+
MjYsMjcsMzIsMzgtNDEsNDgsNTAsNTE8L3N0eWxlPjwvRGlzcGxheVRleHQ+PHJlY29yZD48cmVj
LW51bWJlcj4yNDwvcmVjLW51bWJlcj48Zm9yZWlnbi1rZXlzPjxrZXkgYXBwPSJFTiIgZGItaWQ9
ImR2c3JyNXN6YnM5YXdnZTAydGw1ZWQwZDJ6OXRwejBwcnY5cyIgdGltZXN0YW1wPSIwIj4yNDwv
a2V5PjwvZm9yZWlnbi1rZXlzPjxyZWYtdHlwZSBuYW1lPSJFbGVjdHJvbmljIEFydGljbGUiPjQz
PC9yZWYtdHlwZT48Y29udHJpYnV0b3JzPjxhdXRob3JzPjxhdXRob3I+QmVuYWRvciwgRC48L2F1
dGhvcj48YXV0aG9yPk5ldWhhdXMsIFQuIEouPC9hdXRob3I+PGF1dGhvcj5QYXBhenlhbiwgSi4g
UC48L2F1dGhvcj48YXV0aG9yPldpbGxpLCBVLiBWLjwvYXV0aG9yPjxhdXRob3I+RW5nZWwtQmlj
aWssIEkuPC9hdXRob3I+PGF1dGhvcj5OYWRhbCwgRC48L2F1dGhvcj48YXV0aG9yPlNsb3NtYW4s
IEQuPC9hdXRob3I+PGF1dGhvcj5NZXJtaWxsb2QsIEIuPC9hdXRob3I+PGF1dGhvcj5HaXJhcmRp
biwgRS48L2F1dGhvcj48L2F1dGhvcnM+PC9jb250cmlidXRvcnM+PHRpdGxlcz48dGl0bGU+UmFu
ZG9taXNlZCBjb250cm9sbGVkIHRyaWFsIG9mIHRocmVlIGRheSB2ZXJzdXMgMTAgZGF5IGludHJh
dmVub3VzIGFudGliaW90aWNzIGluIGFjdXRlIHB5ZWxvbmVwaHJpdGlzOiBlZmZlY3Qgb24gcmVu
YWwgc2NhcnJpbmc8L3RpdGxlPjxzZWNvbmRhcnktdGl0bGU+QXJjaGl2ZXMgb2YgZGlzZWFzZSBp
biBjaGlsZGhvb2Q8L3NlY29uZGFyeS10aXRsZT48L3RpdGxlcz48cGFnZXM+MjQxLTY8L3BhZ2Vz
Pjx2b2x1bWU+ODQ8L3ZvbHVtZT48bnVtYmVyPjM8L251bWJlcj48a2V5d29yZHM+PGtleXdvcmQ+
QWN1dGUgRGlzZWFzZTwva2V5d29yZD48a2V5d29yZD5BZG9sZXNjZW50PC9rZXl3b3JkPjxrZXl3
b3JkPkNlZnRyaWF4b25lIFthZG1pbmlzdHJhdGlvbiAmYW1wOyBkb3NhZ2VdPC9rZXl3b3JkPjxr
ZXl3b3JkPkNlcGhhbG9zcG9yaW5zIFthZG1pbmlzdHJhdGlvbiAmYW1wOyBkb3NhZ2VdPC9rZXl3
b3JkPjxrZXl3b3JkPkNpY2F0cml4IFtldGlvbG9neV0gW3JhZGlvbnVjbGlkZSBpbWFnaW5nXTwv
a2V5d29yZD48a2V5d29yZD5EcnVnIEFkbWluaXN0cmF0aW9uIFNjaGVkdWxlPC9rZXl3b3JkPjxr
ZXl3b3JkPktpZG5leSBEaXNlYXNlcyBbZXRpb2xvZ3ldIFtyYWRpb251Y2xpZGUgaW1hZ2luZ108
L2tleXdvcmQ+PGtleXdvcmQ+UHllbG9uZXBocml0aXMgW2NvbXBsaWNhdGlvbnNdIFtkcnVnIHRo
ZXJhcHldIFtyYWRpb251Y2xpZGUgaW1hZ2luZ108L2tleXdvcmQ+PGtleXdvcmQ+UmVncmVzc2lv
biBBbmFseXNpczwva2V5d29yZD48a2V5d29yZD5TdGF0aXN0aWNzLCBOb25wYXJhbWV0cmljPC9r
ZXl3b3JkPjxrZXl3b3JkPlRyZWF0bWVudCBPdXRjb21lPC9rZXl3b3JkPjxrZXl3b3JkPkNoaWxk
W2NoZWNrd29yZF08L2tleXdvcmQ+PGtleXdvcmQ+Q2hpbGQsIFByZXNjaG9vbFtjaGVja3dvcmRd
PC9rZXl3b3JkPjxrZXl3b3JkPkZlbWFsZVtjaGVja3dvcmRdPC9rZXl3b3JkPjxrZXl3b3JkPkh1
bWFuc1tjaGVja3dvcmRdPC9rZXl3b3JkPjxrZXl3b3JkPkluZmFudFtjaGVja3dvcmRdPC9rZXl3
b3JkPjxrZXl3b3JkPk1hbGVbY2hlY2t3b3JkXTwva2V5d29yZD48a2V5d29yZD5Tci1jaGlsZDog
c3ItcmVuYWw8L2tleXdvcmQ+PC9rZXl3b3Jkcz48ZGF0ZXM+PHllYXI+MjAwMTwveWVhcj48L2Rh
dGVzPjxhY2Nlc3Npb24tbnVtPkNOLTAwMzU2NjcyPC9hY2Nlc3Npb24tbnVtPjx3b3JrLXR5cGU+
Q2xpbmljYWwgVHJpYWw7IENvbXBhcmF0aXZlIFN0dWR5OyBNdWx0aWNlbnRlciBTdHVkeTsgUmFu
ZG9taXplZCBDb250cm9sbGVkIFRyaWFsPC93b3JrLXR5cGU+PHVybHM+PC91cmxzPjxjdXN0b20z
PlB1Ym1lZCAxMTIwNzE3NDwvY3VzdG9tMz48L3JlY29yZD48L0NpdGU+PENpdGU+PEF1dGhvcj5G
cmFuY29pczwvQXV0aG9yPjxZZWFyPjE5OTc8L1llYXI+PFJlY051bT4zMDwvUmVjTnVtPjxyZWNv
cmQ+PHJlYy1udW1iZXI+MzA8L3JlYy1udW1iZXI+PGZvcmVpZ24ta2V5cz48a2V5IGFwcD0iRU4i
IGRiLWlkPSJkdnNycjVzemJzOWF3Z2UwMnRsNWVkMGQyejl0cHowcHJ2OXMiIHRpbWVzdGFtcD0i
MCI+MzA8L2tleT48L2ZvcmVpZ24ta2V5cz48cmVmLXR5cGUgbmFtZT0iSm91cm5hbCBBcnRpY2xl
Ij4xNzwvcmVmLXR5cGU+PGNvbnRyaWJ1dG9ycz48YXV0aG9ycz48YXV0aG9yPkZyYW5jb2lzLCBQ
LjwvYXV0aG9yPjxhdXRob3I+QmVuc21hbiwgQS48L2F1dGhvcj48YXV0aG9yPkJlZ3VlLCBQLjwv
YXV0aG9yPjxhdXRob3I+QXJ0YXosIE0uIEEuPC9hdXRob3I+PGF1dGhvcj5Db3VkZXZpbGxlLCBM
LjwvYXV0aG9yPjxhdXRob3I+TGVicnVuLCBULjwvYXV0aG9yPjxhdXRob3I+U2NoZWltYmVyZywg
QS48L2F1dGhvcj48L2F1dGhvcnM+PC9jb250cmlidXRvcnM+PGF1dGgtYWRkcmVzcz4oRnJhbmNv
aXMsIEJlbnNtYW4sIEJlZ3VlLCBBcnRheiwgQ291ZGV2aWxsZSwgTGVicnVuLCBTY2hlaW1iZXJn
KSBEZXBhcnRlbWVudCBkZSBQZWRpYXRyaWUsIENIVSBkZSBHcmVub2JsZSwgQlAgMjE3LCBGLTM4
MDQzIEdyZW5vYmxlIENlZGV4IDA5LCBGcmFuY2U8L2F1dGgtYWRkcmVzcz48dGl0bGVzPjx0aXRs
ZT5Bc3Nlc3NtZW50IG9mIHRoZSBlZmZpY2FjeSBhbmQgY29zdCBlZmZpY2llbmN5IG9mIHR3byBz
dHJhdGVnaWVzIGluIHRoZSB0cmVhdG1lbnQgb2YgYWN1dGUgcHllbG9uZXBocml0aXMgaW4gY2hp
bGRyZW46IE9yYWwgY2VmaXhpbWUgb3IgcGFyZW50ZXJhbCBjZWZ0cmlheG9uZSBhZnRlciBhbiBp
bml0aWFsIElWIGNvbWJpbmF0aW9uIHRoZXJhcHkuIFtGcmVuY2hdPC90aXRsZT48c2Vjb25kYXJ5
LXRpdGxlPk1lZGVjaW5lIGV0IE1hbGFkaWVzIEluZmVjdGlldXNlczwvc2Vjb25kYXJ5LXRpdGxl
Pjx0cmFuc2xhdGVkLXRpdGxlPkV2YWx1YXRpb24gZGUgbCZhcG9zO2VmZmljYWNpdGUgZXQgZHUg
Y29hdCBkZSBkZXV4IHN0cmF0ZWdpZXMgdGhlcmFwZXV0aXF1ZXMgZGFucyBsZXMgcHllbG9uZXBo
cml0ZXMgZGUgbCZhcG9zO2VuZmFudDogQ2VmaXhpbWUgcGVyIG9zIHZlcnN1cyBjZWZ0cmlheG9u
ZSBwYXJlbnRlcmFsZSBlbiByZWxhaXMgZCZhcG9zO3VuZSBiaXRoZXJhcGllIGludHJhdmVpbmV1
c2UuPC90cmFuc2xhdGVkLXRpdGxlPjwvdGl0bGVzPjxwYWdlcz42NjctNjczPC9wYWdlcz48dm9s
dW1lPjI3PC92b2x1bWU+PG51bWJlcj5TUEVDLiBJU1MuIEpVTkU8L251bWJlcj48ZGF0ZXM+PHll
YXI+MTk5NzwveWVhcj48L2RhdGVzPjxhY2Nlc3Npb24tbnVtPjI3MzIyMTc2PC9hY2Nlc3Npb24t
bnVtPjx1cmxzPjxyZWxhdGVkLXVybHM+PHVybD5odHRwOi8vb3ZpZHNwLm92aWQuY29tL292aWR3
ZWIuY2dpP1Q9SlMmYW1wO0NTQz1ZJmFtcDtORVdTPU4mYW1wO1BBR0U9ZnVsbHRleHQmYW1wO0Q9
ZW1lZDcmYW1wO0FOPTI3MzIyMTc2PC91cmw+PHVybD5odHRwOi8vc2Z4ZXUwOC5ob3N0ZWQuZXhs
aWJyaXNncm91cC5jb20vc2d1bD9zaWQ9T1ZJRDplbWJhc2UmYW1wO2lkPXBtaWQ6JmFtcDtpZD1k
b2k6MTAuMTAxNiUyRlMwMzk5LTA3N1glMjUyODk3JTI1Mjk4MDIyMi0zJmFtcDtpc3NuPTAzOTkt
MDc3WCZhbXA7aXNibj0mYW1wO3ZvbHVtZT0yNyZhbXA7aXNzdWU9U1BFQy4rSVNTLitKVU5FJmFt
cDtzcGFnZT02NjcmYW1wO3BhZ2VzPTY2Ny02NzMmYW1wO2RhdGU9MTk5NyZhbXA7dGl0bGU9TWVk
ZWNpbmUrZXQrTWFsYWRpZXMrSW5mZWN0aWV1c2VzJmFtcDthdGl0bGU9RXZhbHVhdGlvbitkZSts
JTI3ZWZmaWNhY2l0ZStldCtkdStjb2F0K2RlK2RldXgrc3RyYXRlZ2llcyt0aGVyYXBldXRpcXVl
cytkYW5zK2xlcytweWVsb25lcGhyaXRlcytkZStsJTI3ZW5mYW50JTNBK0NlZml4aW1lK3Blcitv
cyt2ZXJzdXMrY2VmdHJpYXhvbmUrcGFyZW50ZXJhbGUrZW4rcmVsYWlzK2QlMjd1bmUrYml0aGVy
YXBpZStpbnRyYXZlaW5ldXNlJmFtcDthdWxhc3Q9RnJhbmNvaXMmYW1wO3BpZD0lM0NhdXRob3Il
M0VGcmFuY29pcytQLiUzQkJlbnNtYW4rQS4lM0JCZWd1ZStQLiUzQkFydGF6K00uLUEuJTNCQ291
ZGV2aWxsZStMLiUzQkxlYnJ1bitULiUzQlNjaGVpbWJlcmcrQS4lM0MlMkZhdXRob3IlM0UlM0NB
TiUzRTI3MzIyMTc2JTNDJTJGQU4lM0UlM0NEVCUzRUpvdXJuYWwlM0ErQ29uZmVyZW5jZStQYXBl
ciUzQyUyRkRUJTNFPC91cmw+PC9yZWxhdGVkLXVybHM+PC91cmxzPjxyZW1vdGUtZGF0YWJhc2Ut
bmFtZT5FbWJhc2U8L3JlbW90ZS1kYXRhYmFzZS1uYW1lPjxyZW1vdGUtZGF0YWJhc2UtcHJvdmlk
ZXI+T3ZpZCBUZWNobm9sb2dpZXM8L3JlbW90ZS1kYXRhYmFzZS1wcm92aWRlcj48L3JlY29yZD48
L0NpdGU+PENpdGU+PEF1dGhvcj5Ob29yYmFraHNoPC9BdXRob3I+PFllYXI+MjAwNDwvWWVhcj48
UmVjTnVtPjM4PC9SZWNOdW0+PHJlY29yZD48cmVjLW51bWJlcj4zODwvcmVjLW51bWJlcj48Zm9y
ZWlnbi1rZXlzPjxrZXkgYXBwPSJFTiIgZGItaWQ9ImR2c3JyNXN6YnM5YXdnZTAydGw1ZWQwZDJ6
OXRwejBwcnY5cyIgdGltZXN0YW1wPSIwIj4zODwva2V5PjwvZm9yZWlnbi1rZXlzPjxyZWYtdHlw
ZSBuYW1lPSJKb3VybmFsIEFydGljbGUiPjE3PC9yZWYtdHlwZT48Y29udHJpYnV0b3JzPjxhdXRo
b3JzPjxhdXRob3I+Tm9vcmJha2hzaCwgUy48L2F1dGhvcj48YXV0aG9yPkxhcmksIEEuIFIuPC9h
dXRob3I+PGF1dGhvcj5NYXNqZWRpYW4sIEYuPC9hdXRob3I+PGF1dGhvcj5Nb3N0YWZhdmksIEgu
PC9hdXRob3I+PGF1dGhvcj5BbGFnaGVoYmFuZGFuLCBSLjwvYXV0aG9yPjwvYXV0aG9ycz48L2Nv
bnRyaWJ1dG9ycz48YXV0aC1hZGRyZXNzPihOb29yYmFraHNoKSBEZXBhcnRtZW50IG9mIFBlZGlh
dHJpY3MsIElyYW4gVW5pdmVyc2l0eSBvZiBNZWRpY2FsIFNjaWVuY2VzLCBQTyBCb3ggMTQ1MTUt
NzE3LCBUZWhyYW4sIElyYW4sIElzbGFtaWMgUmVwdWJsaWMgb2YgKExhcmksIE1hc2plZGlhbikg
RGVwYXJ0bWVudCBvZiBNaWNyb2Jpb2xvZ3ksIElyYW4gVW5pdmVyc2l0eSBvZiBNZWRpY2FsIFNj
aWVuY2VzLCBQTyBCb3ggMTQ1MTUtNzE3LCBUZWhyYW4sIElyYW4sIElzbGFtaWMgUmVwdWJsaWMg
b2YgKE1vc3RhZmF2aSkgRXhpciBQaGFybWFjZXV0aWNhbCBDby4sIFRlaHJhbiwgSXJhbiwgSXNs
YW1pYyBSZXB1YmxpYyBvZiAoQWxhZ2hlaGJhbmRhbikgRGl2aXNpb24gb2YgUmVzZWFyY2ggYW5k
IERldmVsb3BtZW50LCBOZXdmb3VuZGxhbmQvTGFicmFkb3IgQ3RyLiBmb3IgSGx0aC4sIFN0LiBK
b2huJmFwb3M7cywgTmZsZC4sIENhbmFkYTwvYXV0aC1hZGRyZXNzPjx0aXRsZXM+PHRpdGxlPkNv
bXBhcmlzb24gb2YgaW50cmF2ZW5vdXMgYW1pbm9nbHljb3NpZGUgdGhlcmFweSB3aXRoIHN3aXRj
aCB0aGVyYXB5IHRvIGNlZml4aW1lIGluIHVyaW5hcnkgdHJhY3QgaW5mZWN0aW9uczwvdGl0bGU+
PHNlY29uZGFyeS10aXRsZT5TYXVkaSBNZWRpY2FsIEpvdXJuYWw8L3NlY29uZGFyeS10aXRsZT48
L3RpdGxlcz48cGFnZXM+MTUxMy0xNTE1PC9wYWdlcz48dm9sdW1lPjI1PC92b2x1bWU+PG51bWJl
cj4xMDwvbnVtYmVyPjxkYXRlcz48eWVhcj4yMDA0PC95ZWFyPjxwdWItZGF0ZXM+PGRhdGU+T2N0
b2JlcjwvZGF0ZT48L3B1Yi1kYXRlcz48L2RhdGVzPjxhY2Nlc3Npb24tbnVtPjM5NDI5NjI0PC9h
Y2Nlc3Npb24tbnVtPjx1cmxzPjxyZWxhdGVkLXVybHM+PHVybD5odHRwOi8vb3ZpZHNwLm92aWQu
Y29tL292aWR3ZWIuY2dpP1Q9SlMmYW1wO0NTQz1ZJmFtcDtORVdTPU4mYW1wO1BBR0U9ZnVsbHRl
eHQmYW1wO0Q9ZW1lZDkmYW1wO0FOPTM5NDI5NjI0PC91cmw+PHVybD5odHRwOi8vc2Z4ZXUwOC5o
b3N0ZWQuZXhsaWJyaXNncm91cC5jb20vc2d1bD9zaWQ9T1ZJRDplbWJhc2UmYW1wO2lkPXBtaWQ6
MTU0OTQ4NDImYW1wO2lkPWRvaTomYW1wO2lzc249MDM3OS01Mjg0JmFtcDtpc2JuPSZhbXA7dm9s
dW1lPTI1JmFtcDtpc3N1ZT0xMCZhbXA7c3BhZ2U9MTUxMyZhbXA7cGFnZXM9MTUxMy0xNTE1JmFt
cDtkYXRlPTIwMDQmYW1wO3RpdGxlPVNhdWRpK01lZGljYWwrSm91cm5hbCZhbXA7YXRpdGxlPUNv
bXBhcmlzb24rb2YraW50cmF2ZW5vdXMrYW1pbm9nbHljb3NpZGUrdGhlcmFweSt3aXRoK3N3aXRj
aCt0aGVyYXB5K3RvK2NlZml4aW1lK2luK3VyaW5hcnkrdHJhY3QraW5mZWN0aW9ucyZhbXA7YXVs
YXN0PU5vb3JiYWtoc2gmYW1wO3BpZD0lM0NhdXRob3IlM0VOb29yYmFraHNoK1MuJTNCTGFyaStB
LlIuJTNCTWFzamVkaWFuK0YuJTNCTW9zdGFmYXZpK0guJTNCQWxhZ2hlaGJhbmRhbitSLiUzQyUy
RmF1dGhvciUzRSUzQ0FOJTNFMzk0Mjk2MjQ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Q2l0ZT48QXV0aG9yPlZpbGFpY2hvbmU8L0F1dGhvcj48WWVhcj4yMDAxPC9Z
ZWFyPjxSZWNOdW0+NDY8L1JlY051bT48cmVjb3JkPjxyZWMtbnVtYmVyPjQ2PC9yZWMtbnVtYmVy
Pjxmb3JlaWduLWtleXM+PGtleSBhcHA9IkVOIiBkYi1pZD0iZHZzcnI1c3piczlhd2dlMDJ0bDVl
ZDBkMno5dHB6MHBydjlzIiB0aW1lc3RhbXA9IjAiPjQ2PC9rZXk+PC9mb3JlaWduLWtleXM+PHJl
Zi10eXBlIG5hbWU9IkVsZWN0cm9uaWMgQXJ0aWNsZSI+NDM8L3JlZi10eXBlPjxjb250cmlidXRv
cnM+PGF1dGhvcnM+PGF1dGhvcj5WaWxhaWNob25lLCBBLjwvYXV0aG9yPjxhdXRob3I+V2F0YW5h
LCBELjwvYXV0aG9yPjxhdXRob3I+Q2hhaXdhdGFuYXJhdCwgVC48L2F1dGhvcj48L2F1dGhvcnM+
PC9jb250cmlidXRvcnM+PHRpdGxlcz48dGl0bGU+T3JhbCBjZWZ0aWJ1dGVuIHN3aXRjaCB0aGVy
YXB5IGZvciBhY3V0ZSBweWVsb25lcGhyaXRpcyBpbiBjaGlsZHJlbjwvdGl0bGU+PHNlY29uZGFy
eS10aXRsZT5Kb3VybmFsIG9mIHRoZSBNZWRpY2FsIEFzc29jaWF0aW9uIG9mIFRoYWlsYW5kID0g
Q2hvdG1haWhldCB0aGFuZ3BoYWV0PC9zZWNvbmRhcnktdGl0bGU+PC90aXRsZXM+PHBhZ2VzPlM2
MS03PC9wYWdlcz48dm9sdW1lPjg0IFN1cHBsIDE8L3ZvbHVtZT48a2V5d29yZHM+PGtleXdvcmQ+
QWN1dGUgRGlzZWFzZTwva2V5d29yZD48a2V5d29yZD5BZG1pbmlzdHJhdGlvbiwgT3JhbDwva2V5
d29yZD48a2V5d29yZD5BZG9sZXNjZW50PC9rZXl3b3JkPjxrZXl3b3JkPkNlZnRyaWF4b25lIFth
ZG1pbmlzdHJhdGlvbiAmYW1wOyBkb3NhZ2VdPC9rZXl3b3JkPjxrZXl3b3JkPkNlcGhhbG9zcG9y
aW5zIFthZG1pbmlzdHJhdGlvbiAmYW1wOyBkb3NhZ2VdPC9rZXl3b3JkPjxrZXl3b3JkPkRvc2Ut
UmVzcG9uc2UgUmVsYXRpb25zaGlwLCBEcnVnPC9rZXl3b3JkPjxrZXl3b3JkPkRydWcgQWRtaW5p
c3RyYXRpb24gU2NoZWR1bGU8L2tleXdvcmQ+PGtleXdvcmQ+Rm9sbG93LVVwIFN0dWRpZXM8L2tl
eXdvcmQ+PGtleXdvcmQ+SW5mYW50LCBOZXdib3JuPC9rZXl3b3JkPjxrZXl3b3JkPkluamVjdGlv
bnMsIEludHJhdmVub3VzPC9rZXl3b3JkPjxrZXl3b3JkPlByb3NwZWN0aXZlIFN0dWRpZXM8L2tl
eXdvcmQ+PGtleXdvcmQ+UHllbG9uZXBocml0aXMgW2RpYWdub3Npc10gW2RydWcgdGhlcmFweV08
L2tleXdvcmQ+PGtleXdvcmQ+UmVmZXJlbmNlIFZhbHVlczwva2V5d29yZD48a2V5d29yZD5UcmVh
dG1lbnQgT3V0Y29tZTwva2V5d29yZD48a2V5d29yZD5DaGlsZFtjaGVja3dvcmRdPC9rZXl3b3Jk
PjxrZXl3b3JkPkNoaWxkLCBQcmVzY2hvb2xbY2hlY2t3b3JkXTwva2V5d29yZD48a2V5d29yZD5G
ZW1hbGVbY2hlY2t3b3JkXTwva2V5d29yZD48a2V5d29yZD5IdW1hbnNbY2hlY2t3b3JkXTwva2V5
d29yZD48a2V5d29yZD5JbmZhbnRbY2hlY2t3b3JkXTwva2V5d29yZD48a2V5d29yZD5NYWxlW2No
ZWNrd29yZF08L2tleXdvcmQ+PGtleXdvcmQ+SHMtaGFuZHNyY2g6IGhzLXRjbjogc3ItY2hpbGQ6
IHNyLXJlbmFsPC9rZXl3b3JkPjwva2V5d29yZHM+PGRhdGVzPjx5ZWFyPjIwMDE8L3llYXI+PC9k
YXRlcz48YWNjZXNzaW9uLW51bT5DTi0wMDM1NjIyNzwvYWNjZXNzaW9uLW51bT48d29yay10eXBl
PkNsaW5pY2FsIFRyaWFsOyBDb21wYXJhdGl2ZSBTdHVkeTsgUmFuZG9taXplZCBDb250cm9sbGVk
IFRyaWFsPC93b3JrLXR5cGU+PHVybHM+PHJlbGF0ZWQtdXJscz48dXJsPmh0dHA6Ly9vbmxpbmVs
aWJyYXJ5LndpbGV5LmNvbS9vL2NvY2hyYW5lL2NsY2VudHJhbC9hcnRpY2xlcy8yMjcvQ04tMDAz
NTYyMjcvZnJhbWUuaHRtbDwvdXJsPjwvcmVsYXRlZC11cmxzPjwvdXJscz48Y3VzdG9tMz5QdWJt
ZWQgMTE1MjkzODI8L2N1c3RvbTM+PC9yZWNvcmQ+PC9DaXRlPjxDaXRlPjxBdXRob3I+Qm9jcXVl
dDwvQXV0aG9yPjxZZWFyPjIwMTI8L1llYXI+PFJlY051bT4yNTwvUmVjTnVtPjxyZWNvcmQ+PHJl
Yy1udW1iZXI+MjU8L3JlYy1udW1iZXI+PGZvcmVpZ24ta2V5cz48a2V5IGFwcD0iRU4iIGRiLWlk
PSJkdnNycjVzemJzOWF3Z2UwMnRsNWVkMGQyejl0cHowcHJ2OXMiIHRpbWVzdGFtcD0iMCI+MjU8
L2tleT48L2ZvcmVpZ24ta2V5cz48cmVmLXR5cGUgbmFtZT0iSm91cm5hbCBBcnRpY2xlIj4xNzwv
cmVmLXR5cGU+PGNvbnRyaWJ1dG9ycz48YXV0aG9ycz48YXV0aG9yPkJvY3F1ZXQsIE4uPC9hdXRo
b3I+PGF1dGhvcj5TZXJnZW50IEFsYW91aSwgQS48L2F1dGhvcj48YXV0aG9yPkphaXMsIEouIFAu
PC9hdXRob3I+PGF1dGhvcj5HYWpkb3MsIFYuPC9hdXRob3I+PGF1dGhvcj5HdWlnb25pcywgVi48
L2F1dGhvcj48YXV0aG9yPkxhY291ciwgQi48L2F1dGhvcj48YXV0aG9yPkNoZXJvbiwgRy48L2F1
dGhvcj48L2F1dGhvcnM+PC9jb250cmlidXRvcnM+PGF1dGgtYWRkcmVzcz4oQm9jcXVldCwgQ2hl
cm9uKSBBc3Npc3RhbmNlIHB1YmxpcXVlLWhvcGl0YXV4IGRlIFBhcmlzLCBzZXJ2aWNlIGRlcyB1
cmdlbmNlcyBwZWRpYXRyaXF1ZXMsIEhvcGl0YWwgTmVja2VyIEVuZmFudHMgTWFsYWRlcywgMTQ5
LCBydWUgZGUgU2V2cmVzLCBGLTc1NzQzIFBhcmlzIENlZGV4IDE1LCBGcmFuY2UgKFNlcmdlbnQg
QWxhb3VpKSBBc3Npc3RhbmNlIHB1YmxpcXVlLWhvcGl0YXV4IGRlIFBhcmlzLCBzZXJ2aWNlIGRl
IG1lZGVjaW5lIG51Y2xlYWlyZSwgSG9waXRhbCBBcm1hbmQgVHJvdXNzZWF1LCAyNiwgYXZlbnVl
IGR1IERyIEFybm9sZCBOZXR0ZXIsIEYtNzU1NzEgUGFyaXMgY2VkZXggMTIsIEZyYW5jZSAoSmFp
cykgQXNzaXN0YW5jZSBwdWJsaXF1ZS1ob3BpdGF1eCBkZSBQYXJpcywgc2VydmljZSBkZSBiaW9z
dGF0aXN0aXF1ZSwgSG9waXRhbCBOZWNrZXIgRW5mYW50cyBNYWxhZGVzLCAxNDksIHJ1ZSBkZSBT
ZXZyZXMsIEYtNzU3NDMgUGFyaXMgY2VkZXggMTUsIEZyYW5jZSAoR2FqZG9zKSBBc3Npc3RhbmNl
IHB1YmxpcXVlLWhvcGl0YXV4IGRlIFBhcmlzLCBzZXJ2aWNlIGRlIHBlZGlhdHJpZSwgSG9waXRh
bCBBbnRvaW5lIEJlY2xlcmUsIDE1NywgcnVlIGRlIGxhIHBvcnRlIGRlIFRyaXZhdXgsIEYtOTIx
NDEgQ2xhbWFydCwgRnJhbmNlIChHdWlnb25pcykgU2VydmljZSBkZSBwZWRpYXRyaWUsIEhvcGl0
YWwgVW5pdmVyc2l0YWlyZSBEdXB1eXRyZW4sIDgsIGF2ZW51ZSBEb21pbmlxdWUgTGFycmV5LCBG
LTg3MDQyIExpbW9nZXMsIEZyYW5jZSAoTGFjb3VyKSBBc3Npc3RhbmNlIHB1YmxpcXVlLWhvcGl0
YXV4IGRlIFBhcmlzLCBzZXJ2aWNlIGRlIGJpb2NoaW1pZSBBLCBIb3BpdGFsIE5lY2tlciBFbmZh
bnRzIE1hbGFkZXMsIDE0OSwgcnVlIGRlIFNldnJlcywgRi03NTc0MyBQYXJpcyBjZWRleCAxNSwg
RnJhbmNlIChKYWlzLCBMYWNvdXIsIENoZXJvbikgVW5pdmVyc2l0ZSBQYXJpcyBEZXNjYXJ0ZXMs
IFBhcmlzLCBGcmFuY2U8L2F1dGgtYWRkcmVzcz48dGl0bGVzPjx0aXRsZT5SYW5kb21pemVkIHRy
aWFsIG9mIG9yYWwgdmVyc3VzIHNlcXVlbnRpYWwgaW50cmF2ZW5vdXMvb3JhbCBhbnRpYmlvdGlj
IGZvciBhY3V0ZSBweWVsb25lcGhyaXRpcyBpbiBjaGlsZHJlbi4gW0ZyZW5jaCwgRW5nbGlzaF08
L3RpdGxlPjxzZWNvbmRhcnktdGl0bGU+UGVkaWF0cmljczwvc2Vjb25kYXJ5LXRpdGxlPjx0cmFu
c2xhdGVkLXRpdGxlPkV0dWRlIHJhbmRvbWlzZWUgY29tcGFyYW50IHVuIHRyYWl0ZW1lbnQgb3Jh
bCBldCB1biB0cmFpdGVtZW50IHNlcXVlbnRpZWwgaW50cmF2ZWluZXV4IHB1aXMgb3JhbCBwb3Vy
IGxlIHRyYWl0ZW1lbnQgZGVzIHB5ZWxvbmVwaHJpdGVzIGNoZXogbCZhcG9zO2VuZmFudC4gRXR1
ZGUgZGUgbm9uIGluZmVyaW9yaXRlLjwvdHJhbnNsYXRlZC10aXRsZT48L3RpdGxlcz48cGVyaW9k
aWNhbD48ZnVsbC10aXRsZT5QZWRpYXRyaWNzPC9mdWxsLXRpdGxlPjxhYmJyLTE+UGVkaWF0cmlj
czwvYWJici0xPjwvcGVyaW9kaWNhbD48cGFnZXM+ZTI2OeKAk2UyNzU8L3BhZ2VzPjx2b2x1bWU+
MTI5PC92b2x1bWU+PG51bWJlcj4yPC9udW1iZXI+PGRhdGVzPjx5ZWFyPjIwMTI8L3llYXI+PHB1
Yi1kYXRlcz48ZGF0ZT5Ob3ZlbWJlcjwvZGF0ZT48L3B1Yi1kYXRlcz48L2RhdGVzPjxhY2Nlc3Np
b24tbnVtPjM2NjEwNTU1NjwvYWNjZXNzaW9uLW51bT48dXJscz48cmVsYXRlZC11cmxzPjx1cmw+
aHR0cDovL292aWRzcC5vdmlkLmNvbS9vdmlkd2ViLmNnaT9UPUpTJmFtcDtDU0M9WSZhbXA7TkVX
Uz1OJmFtcDtQQUdFPWZ1bGx0ZXh0JmFtcDtEPWVtZWQxNCZhbXA7QU49MzY2MTA1NTU2PC91cmw+
PHVybD5odHRwOi8vc2Z4ZXUwOC5ob3N0ZWQuZXhsaWJyaXNncm91cC5jb20vc2d1bD9zaWQ9T1ZJ
RDplbWJhc2UmYW1wO2lkPXBtaWQ6JmFtcDtpZD1kb2k6MTAuMTAwNyUyRnMxMzM0MS0wMTItMDI0
MC03JmFtcDtpc3NuPTIxMDgtNjUyNCZhbXA7aXNibj0mYW1wO3ZvbHVtZT0yJmFtcDtpc3N1ZT02
JmFtcDtzcGFnZT0zNzImYW1wO3BhZ2VzPTM3Mi0zNzcmYW1wO2RhdGU9MjAxMiZhbXA7dGl0bGU9
QW5uYWxlcytGcmFuY2Fpc2VzK2RlK01lZGVjaW5lK2QlMjdVcmdlbmNlJmFtcDthdGl0bGU9RXR1
ZGUrcmFuZG9taXNlZStjb21wYXJhbnQrdW4rdHJhaXRlbWVudCtvcmFsK2V0K3VuK3RyYWl0ZW1l
bnQrc2VxdWVudGllbCtpbnRyYXZlaW5ldXgrcHVpcytvcmFsK3BvdXIrbGUrdHJhaXRlbWVudCtk
ZXMrcHllbG9uZXBocml0ZXMrY2hleitsJTI3ZW5mYW50LitFdHVkZStkZStub24raW5mZXJpb3Jp
dGUmYW1wO2F1bGFzdD1Cb2NxdWV0JmFtcDtwaWQ9JTNDYXV0aG9yJTNFQm9jcXVldCtOLiUzQlNl
cmdlbnQrQWxhb3VpK0EuJTNCSmFpcytKLi1QLiUzQkdhamRvcytWLiUzQkd1aWdvbmlzK1YuJTNC
TGFjb3VyK0IuJTNCQ2hlcm9uK0cuJTNDJTJGYXV0aG9yJTNFJTNDQU4lM0UzNjYxMDU1NTY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Q2l0ZT48QXV0aG9yPk1vbnRp
bmk8L0F1dGhvcj48WWVhcj4yMDA3PC9ZZWFyPjxSZWNOdW0+MzY8L1JlY051bT48cmVjb3JkPjxy
ZWMtbnVtYmVyPjM2PC9yZWMtbnVtYmVyPjxmb3JlaWduLWtleXM+PGtleSBhcHA9IkVOIiBkYi1p
ZD0iZHZzcnI1c3piczlhd2dlMDJ0bDVlZDBkMno5dHB6MHBydjlzIiB0aW1lc3RhbXA9IjAiPjM2
PC9rZXk+PC9mb3JlaWduLWtleXM+PHJlZi10eXBlIG5hbWU9IkpvdXJuYWwgQXJ0aWNsZSI+MTc8
L3JlZi10eXBlPjxjb250cmlidXRvcnM+PGF1dGhvcnM+PGF1dGhvcj5Nb250aW5pLCBHLjwvYXV0
aG9yPjxhdXRob3I+VG9mZm9sbywgQS48L2F1dGhvcj48YXV0aG9yPlp1Y2NoZXR0YSwgUC48L2F1
dGhvcj48YXV0aG9yPkRhbGwmYXBvcztBbWljbywgUi48L2F1dGhvcj48YXV0aG9yPkdvYmJlciwg
RC48L2F1dGhvcj48YXV0aG9yPkNhbGRlcmFuLCBBLjwvYXV0aG9yPjxhdXRob3I+TWFzY2hpbywg
Ri48L2F1dGhvcj48YXV0aG9yPlBhdmFuZWxsbywgTC48L2F1dGhvcj48YXV0aG9yPk1vbGluYXJp
LCBQLiBQLjwvYXV0aG9yPjxhdXRob3I+U2NvcnJhbm8sIEQuPC9hdXRob3I+PGF1dGhvcj5aYW5j
aGV0dGEsIFMuPC9hdXRob3I+PGF1dGhvcj5DYXNzYXIsIFcuPC9hdXRob3I+PGF1dGhvcj5Ccmlz
b3R0bywgUC48L2F1dGhvcj48YXV0aG9yPkNvcnNpbmksIEEuPC9hdXRob3I+PGF1dGhvcj5TYXJ0
b3JpLCBTLjwvYXV0aG9yPjxhdXRob3I+RGEgRGFsdCwgTC48L2F1dGhvcj48YXV0aG9yPk11cmVy
LCBMLjwvYXV0aG9yPjxhdXRob3I+WmFjY2hlbGxvLCBHLjwvYXV0aG9yPjwvYXV0aG9ycz48L2Nv
bnRyaWJ1dG9ycz48YXV0aC1hZGRyZXNzPihNb250aW5pLCBTYXJ0b3JpLCBNdXJlciwgWmFjY2hl
bGxvKSBOZXBocm9sb2d5LCBEaWFseXNpcywgYW5kIFRyYW5zcGxhbnQgVW5pdCwgUGFlZGlhdHJp
YyBEZXBhcnRtZW50LCBBemllbmRhIE9zcGVkYWxpZXJhLVVuaXZlcnNpdHkgb2YgUGFkdWEsIDM1
MTI4IFBhZHVhLCBJdGFseSAoVG9mZm9sbykgUGFlZGlhdHJpYyBVbml0LCBPZGVyem8gSG9zcGl0
YWwsIEl0YWx5IChadWNjaGV0dGEpIE51Y2xlYXIgTWVkaWNpbmUgRGVwYXJ0bWVudCwgQXppZW5k
YSBPc3BlZGFsaWVyYS1Vbml2ZXJzaXR5IG9mIFBhZHVhLCBJdGFseSAoRGFsbCZhcG9zO0FtaWNv
KSBQYWVkaWF0cmljIFVuaXQsIFRoaWVuZSBIb3NwaXRhbCwgSXRhbHkgKEdvYmJlcikgRXBpZGVt
aW9sb2d5IFVuaXQsIEF6aWVuZGEgT3NwZWRhbGllcmEtVW5pdmVyc2l0eSBvZiBQYWR1YSwgSXRh
bHkgKENhbGRlcmFuKSBTYW4gRG9uYSBkaSBQaWF2ZSwgVmVuaWNlLCBJdGFseSAoTWFzY2hpbykg
UGFlZGlhdHJpYyBVbml0LCBNZXN0cmUgSG9zcGl0YWwsIEl0YWx5IChQYXZhbmVsbG8pIFBhZWRp
YXRyaWMgVW5pdCwgQ2FzdGVsZnJhbmNvIFZlbmV0byBIb3NwaXRhbCwgSXRhbHkgKE1vbGluYXJp
KSBQYWVkaWF0cmljIFVuaXQsIEJvbG9nbmEgSG9zcGl0YWwsIEl0YWx5IChTY29ycmFubykgUGFl
ZGlhdHJpYyBVbml0LCBCZWxsdW5vIEhvc3BpdGFsLCBJdGFseSAoWmFuY2hldHRhKSBQYWVkaWF0
cmljIFVuaXQsIFNvYXZlIEhvc3BpdGFsLCBJdGFseSAoQ2Fzc2FyKSBQYWVkaWF0cmljIFVuaXQs
IEJvbHphbm8gSG9zcGl0YWwsIEl0YWx5IChCcmlzb3R0bykgUGFlZGlhdHJpYyBVbml0LCBNb250
ZWJlbGx1bmEgSG9zcGl0YWwsIEl0YWx5IChDb3JzaW5pKSBQYWVkaWF0cmljIFVuaXQsIEJlbnRp
dm9nbGlvLCBJdGFseSAoRGEgRGFsdCkgRW1lcmdlbmN5IFVuaXQsIFBhZWRpYXRyaWMgRGVwYXJ0
bWVudCwgQXppZW5kYSBPc3BlZGFsaWVyYS1Vbml2ZXJzaXR5IG9mIFBhZHVhLCBJdGFseTwvYXV0
aC1hZGRyZXNzPjx0aXRsZXM+PHRpdGxlPkFudGliaW90aWMgdHJlYXRtZW50IGZvciBweWVsb25l
cGhyaXRpcyBpbiBjaGlsZHJlbjogTXVsdGljZW50cmUgcmFuZG9taXNlZCBjb250cm9sbGVkIG5v
bi1pbmZlcmlvcml0eSB0cmlhbDwvdGl0bGU+PHNlY29uZGFyeS10aXRsZT5Ccml0aXNoIE1lZGlj
YWwgSm91cm5hbDwvc2Vjb25kYXJ5LXRpdGxlPjwvdGl0bGVzPjxwYWdlcz4zODYtMzg4PC9wYWdl
cz48dm9sdW1lPjMzNTwvdm9sdW1lPjxudW1iZXI+NzYxNjwvbnVtYmVyPjxkYXRlcz48eWVhcj4y
MDA3PC95ZWFyPjxwdWItZGF0ZXM+PGRhdGU+MjUgQXVnPC9kYXRlPjwvcHViLWRhdGVzPjwvZGF0
ZXM+PGFjY2Vzc2lvbi1udW0+NDczNTkzMTc8L2FjY2Vzc2lvbi1udW0+PHVybHM+PHJlbGF0ZWQt
dXJscz48dXJsPmh0dHA6Ly9vdmlkc3Aub3ZpZC5jb20vb3ZpZHdlYi5jZ2k/VD1KUyZhbXA7Q1ND
PVkmYW1wO05FV1M9TiZhbXA7UEFHRT1mdWxsdGV4dCZhbXA7RD1lbWVkMTEmYW1wO0FOPTQ3MzU5
MzE3PC91cmw+PHVybD5odHRwOi8vc2Z4ZXUwOC5ob3N0ZWQuZXhsaWJyaXNncm91cC5jb20vc2d1
bD9zaWQ9T1ZJRDplbWJhc2UmYW1wO2lkPXBtaWQ6MTc2MTEyMzImYW1wO2lkPWRvaToxMC4xMTM2
JTJGYm1qLjM5MjQ0LjY5MjQ0Mi41NSZhbXA7aXNzbj0wOTU5LTgxNDYmYW1wO2lzYm49JmFtcDt2
b2x1bWU9MzM1JmFtcDtpc3N1ZT03NjE2JmFtcDtzcGFnZT0zODYmYW1wO3BhZ2VzPTM4Ni0zODgm
YW1wO2RhdGU9MjAwNyZhbXA7dGl0bGU9QnJpdGlzaCtNZWRpY2FsK0pvdXJuYWwmYW1wO2F0aXRs
ZT1BbnRpYmlvdGljK3RyZWF0bWVudCtmb3IrcHllbG9uZXBocml0aXMraW4rY2hpbGRyZW4lM0Er
TXVsdGljZW50cmUrcmFuZG9taXNlZCtjb250cm9sbGVkK25vbi1pbmZlcmlvcml0eSt0cmlhbCZh
bXA7YXVsYXN0PU1vbnRpbmkmYW1wO3BpZD0lM0NhdXRob3IlM0VNb250aW5pK0cuJTNCVG9mZm9s
bytBLiUzQlp1Y2NoZXR0YStQLiUzQkRhbGwlMjdBbWljbytSLiUzQkdvYmJlcitELiUzQkNhbGRl
cmFuK0EuJTNCTWFzY2hpbytGLiUzQlBhdmFuZWxsbytMLiUzQk1vbGluYXJpK1AuUC4lM0JTY29y
cmFubytELiUzQlphbmNoZXR0YStTLiUzQkNhc3NhcitXLiUzQkJyaXNvdHRvK1AuJTNCQ29yc2lu
aStBLiUzQlNhcnRvcmkrUy4lM0JEYStEYWx0K0wuJTNCTXVyZXIrTC4lM0JaYWNjaGVsbG8rRy4l
M0MlMkZhdXRob3IlM0UlM0NBTiUzRTQ3MzU5MzE3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OZXVoYXVzPC9BdXRob3I+PFllYXI+MjAwODwv
WWVhcj48UmVjTnVtPjM3PC9SZWNOdW0+PHJlY29yZD48cmVjLW51bWJlcj4zNzwvcmVjLW51bWJl
cj48Zm9yZWlnbi1rZXlzPjxrZXkgYXBwPSJFTiIgZGItaWQ9ImR2c3JyNXN6YnM5YXdnZTAydGw1
ZWQwZDJ6OXRwejBwcnY5cyIgdGltZXN0YW1wPSIwIj4zNzwva2V5PjwvZm9yZWlnbi1rZXlzPjxy
ZWYtdHlwZSBuYW1lPSJFbGVjdHJvbmljIEFydGljbGUiPjQzPC9yZWYtdHlwZT48Y29udHJpYnV0
b3JzPjxhdXRob3JzPjxhdXRob3I+TmV1aGF1cywgVC4gSi48L2F1dGhvcj48YXV0aG9yPkJlcmdl
ciwgQy48L2F1dGhvcj48YXV0aG9yPkJ1ZWNobmVyLCBLLjwvYXV0aG9yPjxhdXRob3I+UGFydmV4
LCBQLjwvYXV0aG9yPjxhdXRob3I+QmlzY2hvZmYsIEcuPC9hdXRob3I+PGF1dGhvcj5Hb2V0c2No
ZWwsIFAuPC9hdXRob3I+PGF1dGhvcj5IdXNhcmlrLCBELjwvYXV0aG9yPjxhdXRob3I+V2lsbGks
IFUuPC9hdXRob3I+PGF1dGhvcj5Nb2xpbmFyaSwgTC48L2F1dGhvcj48YXV0aG9yPlJ1ZGluLCBD
LjwvYXV0aG9yPjxhdXRob3I+R2VydmFpeCwgQS48L2F1dGhvcj48YXV0aG9yPkh1bnppa2VyLCBV
LjwvYXV0aG9yPjxhdXRob3I+U3RvY2tlciwgUy48L2F1dGhvcj48YXV0aG9yPkdpcmFyZGluLCBF
LjwvYXV0aG9yPjxhdXRob3I+TmFkYWwsIEQuPC9hdXRob3I+PC9hdXRob3JzPjwvY29udHJpYnV0
b3JzPjx0aXRsZXM+PHRpdGxlPlJhbmRvbWlzZWQgdHJpYWwgb2Ygb3JhbCB2ZXJzdXMgc2VxdWVu
dGlhbCBpbnRyYXZlbm91cy9vcmFsIGNlcGhhbG9zcG9yaW5zIGluIGNoaWxkcmVuIHdpdGggcHll
bG9uZXBocml0aXM8L3RpdGxlPjxzZWNvbmRhcnktdGl0bGU+RXVyb3BlYW4gam91cm5hbCBvZiBw
ZWRpYXRyaWNzPC9zZWNvbmRhcnktdGl0bGU+PC90aXRsZXM+PHBhZ2VzPjEwMzctNDc8L3BhZ2Vz
Pjx2b2x1bWU+MTY3PC92b2x1bWU+PG51bWJlcj45PC9udW1iZXI+PGtleXdvcmRzPjxrZXl3b3Jk
PkFkbWluaXN0cmF0aW9uLCBPcmFsPC9rZXl3b3JkPjxrZXl3b3JkPkFkb2xlc2NlbnQ8L2tleXdv
cmQ+PGtleXdvcmQ+QW50aS1CYWN0ZXJpYWwgQWdlbnRzIFthZG1pbmlzdHJhdGlvbiAmYW1wOyBk
b3NhZ2VdIFt0aGVyYXBldXRpYyB1c2VdPC9rZXl3b3JkPjxrZXl3b3JkPkNlZnRyaWF4b25lIFth
ZG1pbmlzdHJhdGlvbiAmYW1wOyBkb3NhZ2VdIFt0aGVyYXBldXRpYyB1c2VdPC9rZXl3b3JkPjxr
ZXl3b3JkPkNlcGhhbG9zcG9yaW5zIFthZG1pbmlzdHJhdGlvbiAmYW1wOyBkb3NhZ2VdIFt0aGVy
YXBldXRpYyB1c2VdPC9rZXl3b3JkPjxrZXl3b3JkPkRydWcgQWRtaW5pc3RyYXRpb24gU2NoZWR1
bGU8L2tleXdvcmQ+PGtleXdvcmQ+SW5qZWN0aW9ucywgSW50cmF2ZW5vdXM8L2tleXdvcmQ+PGtl
eXdvcmQ+UHllbG9uZXBocml0aXMgW2RydWcgdGhlcmFweV0gW3BhdGhvbG9neV0gW3JhZGlvbnVj
bGlkZSBpbWFnaW5nXTwva2V5d29yZD48a2V5d29yZD5UZWNobmV0aXVtIFRjIDk5bSBEaW1lcmNh
cHRvc3VjY2luaWMgQWNpZDwva2V5d29yZD48a2V5d29yZD5DaGlsZFtjaGVja3dvcmRdPC9rZXl3
b3JkPjxrZXl3b3JkPkNoaWxkLCBQcmVzY2hvb2xbY2hlY2t3b3JkXTwva2V5d29yZD48a2V5d29y
ZD5GZW1hbGVbY2hlY2t3b3JkXTwva2V5d29yZD48a2V5d29yZD5IdW1hbnNbY2hlY2t3b3JkXTwv
a2V5d29yZD48a2V5d29yZD5JbmZhbnRbY2hlY2t3b3JkXTwva2V5d29yZD48a2V5d29yZD5NYWxl
W2NoZWNrd29yZF08L2tleXdvcmQ+PGtleXdvcmQ+YXJ0aWNsZTwva2V5d29yZD48a2V5d29yZD5j
bGluaWNhbCB0cmlhbDwva2V5d29yZD48a2V5d29yZD5jb250cm9sbGVkIGNsaW5pY2FsIHRyaWFs
PC9rZXl3b3JkPjxrZXl3b3JkPmNvbnRyb2xsZWQgc3R1ZHk8L2tleXdvcmQ+PGtleXdvcmQ+ZmVt
YWxlPC9rZXl3b3JkPjxrZXl3b3JkPmh1bWFuPC9rZXl3b3JkPjxrZXl3b3JkPmluZmFudDwva2V5
d29yZD48a2V5d29yZD5tYWpvciBjbGluaWNhbCBzdHVkeTwva2V5d29yZD48a2V5d29yZD5tYWxl
PC9rZXl3b3JkPjxrZXl3b3JkPm11bHRpY2VudGVyIHN0dWR5PC9rZXl3b3JkPjxrZXl3b3JkPnBy
YWN0aWNlIGd1aWRlbGluZTwva2V5d29yZD48a2V5d29yZD5wcmVzY2hvb2wgY2hpbGQ8L2tleXdv
cmQ+PGtleXdvcmQ+cHJpb3JpdHkgam91cm5hbDwva2V5d29yZD48a2V5d29yZD5weWVsb25lcGhy
aXRpcy9kdCBbRHJ1ZyBUaGVyYXB5XTwva2V5d29yZD48a2V5d29yZD5weWVsb25lcGhyaXRpcy9w
YyBbUHJldmVudGlvbl08L2tleXdvcmQ+PGtleXdvcmQ+cmFuZG9taXplZCBjb250cm9sbGVkIHRy
aWFsPC9rZXl3b3JkPjxrZXl3b3JkPnJpc2sgZmFjdG9yPC9rZXl3b3JkPjxrZXl3b3JkPnRyZWF0
bWVudCBvdXRjb21lPC9rZXl3b3JkPjxrZXl3b3JkPnZlc2ljb3VyZXRlcmFsIHJlZmx1eDwva2V5
d29yZD48a2V5d29yZD5jZWZ0aWJ1dGVuL2N0IFtDbGluaWNhbCBUcmlhbF08L2tleXdvcmQ+PGtl
eXdvcmQ+Y2VmdGlidXRlbi9kdCBbRHJ1ZyBUaGVyYXB5XTwva2V5d29yZD48a2V5d29yZD5jZWZ0
aWJ1dGVuL3BvIFtPcmFsIERydWcgQWRtaW5pc3RyYXRpb25dPC9rZXl3b3JkPjxrZXl3b3JkPmNl
ZnRyaWF4b25lL2N0IFtDbGluaWNhbCBUcmlhbF08L2tleXdvcmQ+PGtleXdvcmQ+Y2VmdHJpYXhv
bmUvZHQgW0RydWcgVGhlcmFweV08L2tleXdvcmQ+PGtleXdvcmQ+Y2VmdHJpYXhvbmUvaXYgW0lu
dHJhdmVub3VzIERydWcgQWRtaW5pc3RyYXRpb25dPC9rZXl3b3JkPjxrZXl3b3JkPmNlcGhhbG9z
cG9yaW4gZGVyaXZhdGl2ZS9jdCBbQ2xpbmljYWwgVHJpYWxdPC9rZXl3b3JkPjxrZXl3b3JkPmNl
cGhhbG9zcG9yaW4gZGVyaXZhdGl2ZS9hZCBbRHJ1ZyBBZG1pbmlzdHJhdGlvbl08L2tleXdvcmQ+
PGtleXdvcmQ+Y2VwaGFsb3Nwb3JpbiBkZXJpdmF0aXZlL2R0IFtEcnVnIFRoZXJhcHldPC9rZXl3
b3JkPjxrZXl3b3JkPmNlcGhhbG9zcG9yaW4gZGVyaXZhdGl2ZS9pdiBbSW50cmF2ZW5vdXMgRHJ1
ZyBBZG1pbmlzdHJhdGlvbl08L2tleXdvcmQ+PGtleXdvcmQ+Y2VwaGFsb3Nwb3JpbiBkZXJpdmF0
aXZlL3BvIFtPcmFsIERydWcgQWRtaW5pc3RyYXRpb25dPC9rZXl3b3JkPjxrZXl3b3JkPnN1Y2Np
bWVyPC9rZXl3b3JkPjxrZXl3b3JkPlNyLXJlbmFsPC9rZXl3b3JkPjwva2V5d29yZHM+PGRhdGVz
Pjx5ZWFyPjIwMDg8L3llYXI+PC9kYXRlcz48YWNjZXNzaW9uLW51bT5DTi0wMDY2NDcwMzwvYWNj
ZXNzaW9uLW51bT48d29yay10eXBlPk11bHRpY2VudGVyIFN0dWR5OyBSYW5kb21pemVkIENvbnRy
b2xsZWQgVHJpYWw8L3dvcmstdHlwZT48dXJscz48cmVsYXRlZC11cmxzPjx1cmw+aHR0cDovL29u
bGluZWxpYnJhcnkud2lsZXkuY29tL28vY29jaHJhbmUvY2xjZW50cmFsL2FydGljbGVzLzcwMy9D
Ti0wMDY2NDcwMy9mcmFtZS5odG1sPC91cmw+PHVybD5odHRwOi8vZG93bmxvYWQuc3ByaW5nZXIu
Y29tL3N0YXRpYy9wZGYvNDEyL2FydCUyNTNBMTAuMTAwNyUyNTJGczAwNDMxLTAwNy0wNjM4LTEu
cGRmP29yaWdpblVybD1odHRwJTNBJTJGJTJGbGluay5zcHJpbmdlci5jb20lMkZhcnRpY2xlJTJG
MTAuMTAwNyUyRnMwMDQzMS0wMDctMDYzOC0xJmFtcDt0b2tlbjI9ZXhwPTE0ODAwMDU1Mjl+YWNs
PSUyRnN0YXRpYyUyRnBkZiUyRjQxMiUyRmFydCUyNTI1M0ExMC4xMDA3JTI1MjUyRnMwMDQzMS0w
MDctMDYzOC0xLnBkZiUzRm9yaWdpblVybCUzRGh0dHAlMjUzQSUyNTJGJTI1MkZsaW5rLnNwcmlu
Z2VyLmNvbSUyNTJGYXJ0aWNsZSUyNTJGMTAuMTAwNyUyNTJGczAwNDMxLTAwNy0wNjM4LTEqfmht
YWM9Yjg5ZjJmOWU5NzYzYWE3YzNmMTZhNzFjYzI0NTUyYTU1MTVmMTY4ODY2NWUyYzMxMDg4NjUw
NmRjYzA0N2FiMjwvdXJsPjwvcmVsYXRlZC11cmxzPjwvdXJscz48Y3VzdG9tMz5QdWJtZWQgMTgw
NzQxNDk8L2N1c3RvbTM+PGVsZWN0cm9uaWMtcmVzb3VyY2UtbnVtPjEwLjEwMDcvczAwNDMxLTAw
Ny0wNjM4LTE8L2VsZWN0cm9uaWMtcmVzb3VyY2UtbnVtPjwvcmVjb3JkPjwvQ2l0ZT48Q2l0ZT48
QXV0aG9yPlBlbmE8L0F1dGhvcj48WWVhcj4yMDA5PC9ZZWFyPjxSZWNOdW0+Mzk8L1JlY051bT48
cmVjb3JkPjxyZWMtbnVtYmVyPjM5PC9yZWMtbnVtYmVyPjxmb3JlaWduLWtleXM+PGtleSBhcHA9
IkVOIiBkYi1pZD0iZHZzcnI1c3piczlhd2dlMDJ0bDVlZDBkMno5dHB6MHBydjlzIiB0aW1lc3Rh
bXA9IjAiPjM5PC9rZXk+PC9mb3JlaWduLWtleXM+PHJlZi10eXBlIG5hbWU9IkpvdXJuYWwgQXJ0
aWNsZSI+MTc8L3JlZi10eXBlPjxjb250cmlidXRvcnM+PGF1dGhvcnM+PGF1dGhvcj5QZW5hLCBE
LiBBLjwvYXV0aG9yPjxhdXRob3I+Vml2aWFuaSwgUy4gVC48L2F1dGhvcj48YXV0aG9yPmxlIENv
cnJlLCBQLiBOLjwvYXV0aG9yPjxhdXRob3I+TW9yYWxlcywgTS4gVi48L2F1dGhvcj48YXV0aG9y
Pk1vbnRlY2lub3MsIEIuIEMuPC9hdXRob3I+PGF1dGhvcj5HYWphcmRvLCBTLiBDLjwvYXV0aG9y
PjwvYXV0aG9ycz48L2NvbnRyaWJ1dG9ycz48YXV0aC1hZGRyZXNzPihQZW5hIEQuLCBWaXZpYW5p
IFMuLCBHYWphcmRvIFMuKSBTdWItRGlyZWNjaW9uIE1lZGljYSBkZWwgTmlubyBVbmlkYWQgZGUg
SG9zcGl0YWxpemFjaW9uIFRyYW5zaXRvcmlhLCBDb21wbGVqbyBIb3NwaXRhbGFyaW8sIFNhbnRp
YWdvLCBDaGlsZSAoUGVuYSBELiwgVml2aWFuaSBTLikgU2VydmljaW8gZGUgUGVkaWF0cmlhLCBV
bmlkYWQgZGUgSW5mZWN0b2xvZ2lhLCBDb21wbGVqbyBIb3NwaXRhbGFyaW8sIFNhbnRpYWdvLCBD
aGlsZSAoUGVuYSBELiwgbGUgQ29ycmUgUC4sIE1vcmFsZXMgTS4sIE1vbnRlY2lub3MgQi4pIEZh
Y3VsdGFkIGRlIE1lZGljaW5hLCBEZXBhcnRhbWVudG8gZGUgUGVkaWF0cmlhLCBQb250aWZpY2lh
IFVuaXZlcnNpZGFkIENhdG9saWNhIGRlIENoaWxlLCBTYW50aWFnbywgQ2hpbGU8L2F1dGgtYWRk
cmVzcz48dGl0bGVzPjx0aXRsZT5UcmVhdG1lbnQgb2YgdXJpbmFyeSB0cmFjdCBpbmZlY3Rpb25z
IGluIGZlYnJpbGUgaW5mYW50czogRXhwZXJpZW5jZSBvZiBvdXRwYXRpZW50IGludHJhdmVub3Vz
IGFudGliaW90aWMgdHJlYXRtZW50LiBbU3BhbmlzaF08L3RpdGxlPjxzZWNvbmRhcnktdGl0bGU+
UmV2aXN0YSBDaGlsZW5hIGRlIEluZmVjdG9sb2dpYTwvc2Vjb25kYXJ5LXRpdGxlPjx0cmFuc2xh
dGVkLXRpdGxlPk1hbmVqbyBkZSBsYSBpbmZlY2Npb24gZGVsIHRyYWN0byB1cmluYXJpbyBlbiBs
YWN0YW50ZXMgZmVicmlsZXM6IEV4cGVyaWVuY2lhIGRlIHRyYXRhbWllbnRvIGFudGltaWNyb2Jp
YW5vIGludHJhdmVub3NvIGFtYnVsYXRvcmlvLjwvdHJhbnNsYXRlZC10aXRsZT48L3RpdGxlcz48
cGFnZXM+MzUwLTM1NDwvcGFnZXM+PHZvbHVtZT4yNjwvdm9sdW1lPjxudW1iZXI+NDwvbnVtYmVy
PjxkYXRlcz48eWVhcj4yMDA5PC95ZWFyPjxwdWItZGF0ZXM+PGRhdGU+QXVnLjwvZGF0ZT48L3B1
Yi1kYXRlcz48L2RhdGVzPjxhY2Nlc3Npb24tbnVtPjM1NTQzODQ3MTwvYWNjZXNzaW9uLW51bT48
dXJscz48cmVsYXRlZC11cmxzPjx1cmw+aHR0cDovL292aWRzcC5vdmlkLmNvbS9vdmlkd2ViLmNn
aT9UPUpTJmFtcDtDU0M9WSZhbXA7TkVXUz1OJmFtcDtQQUdFPWZ1bGx0ZXh0JmFtcDtEPWVtZWQx
MiZhbXA7QU49MzU1NDM4NDcxPC91cmw+PHVybD5odHRwOi8vc2Z4ZXUwOC5ob3N0ZWQuZXhsaWJy
aXNncm91cC5jb20vc2d1bD9zaWQ9T1ZJRDplbWJhc2UmYW1wO2lkPXBtaWQ6MTk4MDI0MDMmYW1w
O2lkPWRvaTomYW1wO2lzc249MDcxNi0xMDE4JmFtcDtpc2JuPSZhbXA7dm9sdW1lPTI2JmFtcDtp
c3N1ZT00JmFtcDtzcGFnZT0zNTAmYW1wO3BhZ2VzPTM1MC0zNTQmYW1wO2RhdGU9MjAwOSZhbXA7
dGl0bGU9UmV2aXN0YStDaGlsZW5hK2RlK0luZmVjdG9sb2dpYSZhbXA7YXRpdGxlPU1hbmVqbytk
ZStsYStpbmZlY2Npb24rZGVsK3RyYWN0byt1cmluYXJpbytlbitsYWN0YW50ZXMrZmVicmlsZXMl
M0ErRXhwZXJpZW5jaWErZGUrdHJhdGFtaWVudG8rYW50aW1pY3JvYmlhbm8raW50cmF2ZW5vc28r
YW1idWxhdG9yaW8mYW1wO2F1bGFzdD1QZW5hJmFtcDtwaWQ9JTNDYXV0aG9yJTNFUGVuYStELitB
LiUzQlZpdmlhbmkrUy4rVC4lM0JsZStDb3JyZStQLitOLiUzQk1vcmFsZXMrTS4rVi4lM0JNb250
ZWNpbm9zK0IuK0MuJTNCR2FqYXJkbytTLitDLiUzQyUyRmF1dGhvciUzRSUzQ0FOJTNFMzU1NDM4
NDcx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Zb3VzZWZpY2hhaWphbjwvQXV0aG9yPjxZZWFyPjIwMTU8L1llYXI+PFJlY051bT40ODwvUmVj
TnVtPjxyZWNvcmQ+PHJlYy1udW1iZXI+NDg8L3JlYy1udW1iZXI+PGZvcmVpZ24ta2V5cz48a2V5
IGFwcD0iRU4iIGRiLWlkPSJkdnNycjVzemJzOWF3Z2UwMnRsNWVkMGQyejl0cHowcHJ2OXMiIHRp
bWVzdGFtcD0iMCI+NDg8L2tleT48L2ZvcmVpZ24ta2V5cz48cmVmLXR5cGUgbmFtZT0iSm91cm5h
bCBBcnRpY2xlIj4xNzwvcmVmLXR5cGU+PGNvbnRyaWJ1dG9ycz48YXV0aG9ycz48YXV0aG9yPllv
dXNlZmljaGFpamFuLCBQLjwvYXV0aG9yPjxhdXRob3I+S2FoYmF6aSwgTS48L2F1dGhvcj48YXV0
aG9yPlJhc3RpLCBTLjwvYXV0aG9yPjxhdXRob3I+UmFmZWllLCBNLjwvYXV0aG9yPjxhdXRob3I+
U2hhcmFma2hhaCwgTS48L2F1dGhvcj48L2F1dGhvcnM+PC9jb250cmlidXRvcnM+PGF1dGgtYWRk
cmVzcz4oWW91c2VmaWNoYWlqYW4pIERpdmlzaW9uIG9mIFBlZGlhdHJpYyBOZXBocm9sb2d5LCBE
ZXBhcnRtZW50IG9mIFBlZGlhdHJpY3MsIEFyYWsgVW5pdmVyc2l0eSBvZiBNZWRpY2FsIFNjaWVu
Y2VzLCBBcmFrLCBJcmFuLCBJc2xhbWljIFJlcHVibGljIG9mIChLYWhiYXppLCBSYXN0aSkgRGVw
YXJ0bWVudCBvZiBQZWRpYXRyaWNzLCBBcmFrIFVuaXZlcnNpdHkgb2YgTWVkaWNhbCBTY2llbmNl
cywgQXJhaywgSXJhbiwgSXNsYW1pYyBSZXB1YmxpYyBvZiAoUmFmZWllKSBEZXBhcnRtZW50IG9m
IEJpb3N0YXRpc3RpY3MgYW5kIEVwaWRlbWlvbG9neSwgQXJhayB1bml2ZXJzaXR5IG9mIE1lZGlj
YWwgU2NpZW5jZXMsIEFyYWssIElyYW4sIElzbGFtaWMgUmVwdWJsaWMgb2YgKFNoYXJhZmtoYWgp
IFNjaG9vbCBvZiBNZWRpY2luZSwgQXJhayBVbml2ZXJzaXR5IG9mIE1lZGljYWwgU2NpZW5jZXMs
IEFyYWssIElyYW4sIElzbGFtaWMgUmVwdWJsaWMgb2Y8L2F1dGgtYWRkcmVzcz48dGl0bGVzPjx0
aXRsZT5WaXRhbWluIEUgYXMgYWRqdXZhbnQgdHJlYXRtZW50IGZvciB1cmluYXJ5IHRyYWN0IGlu
ZmVjdGlvbiBpbiBnaXJscyB3aXRoIGFjdXRlIHB5ZWxvbmVwaHJpdGlzPC90aXRsZT48c2Vjb25k
YXJ5LXRpdGxlPklyYW5pYW4gSm91cm5hbCBvZiBLaWRuZXkgRGlzZWFzZXM8L3NlY29uZGFyeS10
aXRsZT48L3RpdGxlcz48cGFnZXM+OTctMTA0PC9wYWdlcz48dm9sdW1lPjk8L3ZvbHVtZT48bnVt
YmVyPjI8L251bWJlcj48ZGF0ZXM+PHllYXI+MjAxNTwveWVhcj48L2RhdGVzPjx1cmxzPjxyZWxh
dGVkLXVybHM+PHVybD5odHRwOi8vb3ZpZHNwLm92aWQuY29tL292aWR3ZWIuY2dpP1Q9SlMmYW1w
O0NTQz1ZJmFtcDtORVdTPU4mYW1wO1BBR0U9ZnVsbHRleHQmYW1wO0Q9ZW1lZDE4YSZhbXA7QU49
NjAzNjc5NTIzPC91cmw+PHVybD5odHRwOi8vc2Z4ZXUwOC5ob3N0ZWQuZXhsaWJyaXNncm91cC5j
b20vc2d1bD9zaWQ9T1ZJRDplbWJhc2UmYW1wO2lkPXBtaWQ6MjU4NTEyODcmYW1wO2lkPWRvaTom
YW1wO2lzc249MTczNS04NTgyJmFtcDtpc2JuPSZhbXA7dm9sdW1lPTkmYW1wO2lzc3VlPTImYW1w
O3NwYWdlPTk3JmFtcDtwYWdlcz05Ny0xMDQmYW1wO2RhdGU9MjAxNSZhbXA7dGl0bGU9SXJhbmlh
bitKb3VybmFsK29mK0tpZG5leStEaXNlYXNlcyZhbXA7YXRpdGxlPVZpdGFtaW4rRSthcythZGp1
dmFudCt0cmVhdG1lbnQrZm9yK3VyaW5hcnkrdHJhY3QraW5mZWN0aW9uK2luK2dpcmxzK3dpdGgr
YWN1dGUrcHllbG9uZXBocml0aXMmYW1wO2F1bGFzdD1Zb3VzZWZpY2hhaWphbiZhbXA7cGlkPSUz
Q2F1dGhvciUzRVlvdXNlZmljaGFpamFuK1AuJTNCS2FoYmF6aStNLiUzQlJhc3RpK1MuJTNCUmFm
ZWllK00uJTNCU2hhcmFma2hhaCtNLiUzQyUyRmF1dGhvciUzRSUzQ0FOJTNFNjAzNjc5NTIzJTND
JTJGQU4lM0UlM0NEVCUzRUpvdXJuYWwlM0ErQXJ0aWNsZSUzQyUyRkRUJTNFPC91cmw+PC9yZWxh
dGVkLXVybHM+PC91cmxzPjxyZW1vdGUtZGF0YWJhc2UtcHJvdmlkZXI+T3ZpZCBUZWNobm9sb2dp
ZXNVSSAtIDYwMzY3OTUyMzwvcmVtb3RlLWRhdGFiYXNlLXByb3ZpZGVyPjwvcmVjb3JkPjwvQ2l0
ZT48Q2l0ZT48QXV0aG9yPllvdXNlZmljaGFpamFuPC9BdXRob3I+PFllYXI+MjAxNjwvWWVhcj48
UmVjTnVtPjQ5PC9SZWNOdW0+PHJlY29yZD48cmVjLW51bWJlcj40OTwvcmVjLW51bWJlcj48Zm9y
ZWlnbi1rZXlzPjxrZXkgYXBwPSJFTiIgZGItaWQ9ImR2c3JyNXN6YnM5YXdnZTAydGw1ZWQwZDJ6
OXRwejBwcnY5cyIgdGltZXN0YW1wPSIwIj40OTwva2V5PjwvZm9yZWlnbi1rZXlzPjxyZWYtdHlw
ZSBuYW1lPSJKb3VybmFsIEFydGljbGUiPjE3PC9yZWYtdHlwZT48Y29udHJpYnV0b3JzPjxhdXRo
b3JzPjxhdXRob3I+WW91c2VmaWNoYWlqYW4sIFAuPC9hdXRob3I+PGF1dGhvcj5OYXppcmksIE0u
PC9hdXRob3I+PGF1dGhvcj5UYWhlcmFobWFkaSwgSC48L2F1dGhvcj48YXV0aG9yPkthaGJhemks
IE0uPC9hdXRob3I+PGF1dGhvcj5UYWJhZWksIEEuPC9hdXRob3I+PC9hdXRob3JzPjwvY29udHJp
YnV0b3JzPjxhdXRoLWFkZHJlc3M+KFlvdXNlZmljaGFpamFuLCBUYWhlcmFobWFkaSwgS2FoYmF6
aSwgVGFiYWVpKSBEZXBhcnRtZW50IG9mIFBlZGlhdHJpYyBOZXBocm9sb2d5LCBBbWlya2FiaXIg
SG9zcGl0YWwsIEZhY3VsdHkgb2YgTWVkaWNpbmUsIEFyYWsgVW5pdmVyc2l0eSBvZiBNZWRpY2Fs
IFNjaWVuY2VzLCBBcmFrLCBJcmFuLCBJc2xhbWljIFJlcHVibGljIG9mIChOYXppcmkpIERlcGFy
dG1lbnQgb2YgQmFzaWMgU2NpZW5jZXMsIEFyYWsgVW5pdmVyc2l0eSBvZiBNZWRpY2FsIFNjaWVu
Y2VzLCBBcmFrLCBJcmFuLCBJc2xhbWljIFJlcHVibGljIG9mPC9hdXRoLWFkZHJlc3M+PHRpdGxl
cz48dGl0bGU+WmluYyBzdXBwbGVtZW50YXRpb24gaW4gdHJlYXRtZW50IG9mIGNoaWxkcmVuIHdp
dGggdXJpbmFyeSB0cmFjdCBpbmZlY3Rpb248L3RpdGxlPjxzZWNvbmRhcnktdGl0bGU+SXJhbmlh
biBKb3VybmFsIG9mIEtpZG5leSBEaXNlYXNlczwvc2Vjb25kYXJ5LXRpdGxlPjwvdGl0bGVzPjxw
YWdlcz4yMTMtMjE2PC9wYWdlcz48dm9sdW1lPjEwPC92b2x1bWU+PG51bWJlcj40PC9udW1iZXI+
PGRhdGVzPjx5ZWFyPjIwMTY8L3llYXI+PHB1Yi1kYXRlcz48ZGF0ZT5KdWx5PC9kYXRlPjwvcHVi
LWRhdGVzPjwvZGF0ZXM+PGFjY2Vzc2lvbi1udW0+NjExNzcxMzMyPC9hY2Nlc3Npb24tbnVtPjx1
cmxzPjxyZWxhdGVkLXVybHM+PHVybD5odHRwOi8vb3ZpZHNwLm92aWQuY29tL292aWR3ZWIuY2dp
P1Q9SlMmYW1wO0NTQz1ZJmFtcDtORVdTPU4mYW1wO1BBR0U9ZnVsbHRleHQmYW1wO0Q9ZW1lZDE4
YiZhbXA7QU49NjExNzcxMzMyPC91cmw+PHVybD5odHRwOi8vc2Z4ZXUwOC5ob3N0ZWQuZXhsaWJy
aXNncm91cC5jb20vc2d1bD9zaWQ9T1ZJRDplbWJhc2UmYW1wO2lkPXBtaWQ6JmFtcDtpZD1kb2k6
JmFtcDtpc3NuPTE3MzUtODU4MiZhbXA7aXNibj0mYW1wO3ZvbHVtZT0xMCZhbXA7aXNzdWU9NCZh
bXA7c3BhZ2U9MjEzJmFtcDtwYWdlcz0yMTMtMjE2JmFtcDtkYXRlPTIwMTYmYW1wO3RpdGxlPUly
YW5pYW4rSm91cm5hbCtvZitLaWRuZXkrRGlzZWFzZXMmYW1wO2F0aXRsZT1aaW5jK3N1cHBsZW1l
bnRhdGlvbitpbit0cmVhdG1lbnQrb2YrY2hpbGRyZW4rd2l0aCt1cmluYXJ5K3RyYWN0K2luZmVj
dGlvbiZhbXA7YXVsYXN0PVlvdXNlZmljaGFpamFuJmFtcDtwaWQ9JTNDYXV0aG9yJTNFWW91c2Vm
aWNoYWlqYW4rUC4lM0JOYXppcmkrTS4lM0JUYWhlcmFobWFkaStILiUzQkthaGJhemkrTS4lM0JU
YWJhZWkrQS4lM0MlMkZhdXRob3IlM0UlM0NBTiUzRTYxMTc3MTMzMi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wvRW5kTm90ZT4A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CZW5hZG9yPC9BdXRob3I+PFllYXI+MjAwMTwvWWVhcj48
UmVjTnVtPjI0PC9SZWNOdW0+PERpc3BsYXlUZXh0PjxzdHlsZSBmYWNlPSJzdXBlcnNjcmlwdCI+
MjYsMjcsMzIsMzgtNDEsNDgsNTAsNTE8L3N0eWxlPjwvRGlzcGxheVRleHQ+PHJlY29yZD48cmVj
LW51bWJlcj4yNDwvcmVjLW51bWJlcj48Zm9yZWlnbi1rZXlzPjxrZXkgYXBwPSJFTiIgZGItaWQ9
ImR2c3JyNXN6YnM5YXdnZTAydGw1ZWQwZDJ6OXRwejBwcnY5cyIgdGltZXN0YW1wPSIwIj4yNDwv
a2V5PjwvZm9yZWlnbi1rZXlzPjxyZWYtdHlwZSBuYW1lPSJFbGVjdHJvbmljIEFydGljbGUiPjQz
PC9yZWYtdHlwZT48Y29udHJpYnV0b3JzPjxhdXRob3JzPjxhdXRob3I+QmVuYWRvciwgRC48L2F1
dGhvcj48YXV0aG9yPk5ldWhhdXMsIFQuIEouPC9hdXRob3I+PGF1dGhvcj5QYXBhenlhbiwgSi4g
UC48L2F1dGhvcj48YXV0aG9yPldpbGxpLCBVLiBWLjwvYXV0aG9yPjxhdXRob3I+RW5nZWwtQmlj
aWssIEkuPC9hdXRob3I+PGF1dGhvcj5OYWRhbCwgRC48L2F1dGhvcj48YXV0aG9yPlNsb3NtYW4s
IEQuPC9hdXRob3I+PGF1dGhvcj5NZXJtaWxsb2QsIEIuPC9hdXRob3I+PGF1dGhvcj5HaXJhcmRp
biwgRS48L2F1dGhvcj48L2F1dGhvcnM+PC9jb250cmlidXRvcnM+PHRpdGxlcz48dGl0bGU+UmFu
ZG9taXNlZCBjb250cm9sbGVkIHRyaWFsIG9mIHRocmVlIGRheSB2ZXJzdXMgMTAgZGF5IGludHJh
dmVub3VzIGFudGliaW90aWNzIGluIGFjdXRlIHB5ZWxvbmVwaHJpdGlzOiBlZmZlY3Qgb24gcmVu
YWwgc2NhcnJpbmc8L3RpdGxlPjxzZWNvbmRhcnktdGl0bGU+QXJjaGl2ZXMgb2YgZGlzZWFzZSBp
biBjaGlsZGhvb2Q8L3NlY29uZGFyeS10aXRsZT48L3RpdGxlcz48cGFnZXM+MjQxLTY8L3BhZ2Vz
Pjx2b2x1bWU+ODQ8L3ZvbHVtZT48bnVtYmVyPjM8L251bWJlcj48a2V5d29yZHM+PGtleXdvcmQ+
QWN1dGUgRGlzZWFzZTwva2V5d29yZD48a2V5d29yZD5BZG9sZXNjZW50PC9rZXl3b3JkPjxrZXl3
b3JkPkNlZnRyaWF4b25lIFthZG1pbmlzdHJhdGlvbiAmYW1wOyBkb3NhZ2VdPC9rZXl3b3JkPjxr
ZXl3b3JkPkNlcGhhbG9zcG9yaW5zIFthZG1pbmlzdHJhdGlvbiAmYW1wOyBkb3NhZ2VdPC9rZXl3
b3JkPjxrZXl3b3JkPkNpY2F0cml4IFtldGlvbG9neV0gW3JhZGlvbnVjbGlkZSBpbWFnaW5nXTwv
a2V5d29yZD48a2V5d29yZD5EcnVnIEFkbWluaXN0cmF0aW9uIFNjaGVkdWxlPC9rZXl3b3JkPjxr
ZXl3b3JkPktpZG5leSBEaXNlYXNlcyBbZXRpb2xvZ3ldIFtyYWRpb251Y2xpZGUgaW1hZ2luZ108
L2tleXdvcmQ+PGtleXdvcmQ+UHllbG9uZXBocml0aXMgW2NvbXBsaWNhdGlvbnNdIFtkcnVnIHRo
ZXJhcHldIFtyYWRpb251Y2xpZGUgaW1hZ2luZ108L2tleXdvcmQ+PGtleXdvcmQ+UmVncmVzc2lv
biBBbmFseXNpczwva2V5d29yZD48a2V5d29yZD5TdGF0aXN0aWNzLCBOb25wYXJhbWV0cmljPC9r
ZXl3b3JkPjxrZXl3b3JkPlRyZWF0bWVudCBPdXRjb21lPC9rZXl3b3JkPjxrZXl3b3JkPkNoaWxk
W2NoZWNrd29yZF08L2tleXdvcmQ+PGtleXdvcmQ+Q2hpbGQsIFByZXNjaG9vbFtjaGVja3dvcmRd
PC9rZXl3b3JkPjxrZXl3b3JkPkZlbWFsZVtjaGVja3dvcmRdPC9rZXl3b3JkPjxrZXl3b3JkPkh1
bWFuc1tjaGVja3dvcmRdPC9rZXl3b3JkPjxrZXl3b3JkPkluZmFudFtjaGVja3dvcmRdPC9rZXl3
b3JkPjxrZXl3b3JkPk1hbGVbY2hlY2t3b3JkXTwva2V5d29yZD48a2V5d29yZD5Tci1jaGlsZDog
c3ItcmVuYWw8L2tleXdvcmQ+PC9rZXl3b3Jkcz48ZGF0ZXM+PHllYXI+MjAwMTwveWVhcj48L2Rh
dGVzPjxhY2Nlc3Npb24tbnVtPkNOLTAwMzU2NjcyPC9hY2Nlc3Npb24tbnVtPjx3b3JrLXR5cGU+
Q2xpbmljYWwgVHJpYWw7IENvbXBhcmF0aXZlIFN0dWR5OyBNdWx0aWNlbnRlciBTdHVkeTsgUmFu
ZG9taXplZCBDb250cm9sbGVkIFRyaWFsPC93b3JrLXR5cGU+PHVybHM+PC91cmxzPjxjdXN0b20z
PlB1Ym1lZCAxMTIwNzE3NDwvY3VzdG9tMz48L3JlY29yZD48L0NpdGU+PENpdGU+PEF1dGhvcj5G
cmFuY29pczwvQXV0aG9yPjxZZWFyPjE5OTc8L1llYXI+PFJlY051bT4zMDwvUmVjTnVtPjxyZWNv
cmQ+PHJlYy1udW1iZXI+MzA8L3JlYy1udW1iZXI+PGZvcmVpZ24ta2V5cz48a2V5IGFwcD0iRU4i
IGRiLWlkPSJkdnNycjVzemJzOWF3Z2UwMnRsNWVkMGQyejl0cHowcHJ2OXMiIHRpbWVzdGFtcD0i
MCI+MzA8L2tleT48L2ZvcmVpZ24ta2V5cz48cmVmLXR5cGUgbmFtZT0iSm91cm5hbCBBcnRpY2xl
Ij4xNzwvcmVmLXR5cGU+PGNvbnRyaWJ1dG9ycz48YXV0aG9ycz48YXV0aG9yPkZyYW5jb2lzLCBQ
LjwvYXV0aG9yPjxhdXRob3I+QmVuc21hbiwgQS48L2F1dGhvcj48YXV0aG9yPkJlZ3VlLCBQLjwv
YXV0aG9yPjxhdXRob3I+QXJ0YXosIE0uIEEuPC9hdXRob3I+PGF1dGhvcj5Db3VkZXZpbGxlLCBM
LjwvYXV0aG9yPjxhdXRob3I+TGVicnVuLCBULjwvYXV0aG9yPjxhdXRob3I+U2NoZWltYmVyZywg
QS48L2F1dGhvcj48L2F1dGhvcnM+PC9jb250cmlidXRvcnM+PGF1dGgtYWRkcmVzcz4oRnJhbmNv
aXMsIEJlbnNtYW4sIEJlZ3VlLCBBcnRheiwgQ291ZGV2aWxsZSwgTGVicnVuLCBTY2hlaW1iZXJn
KSBEZXBhcnRlbWVudCBkZSBQZWRpYXRyaWUsIENIVSBkZSBHcmVub2JsZSwgQlAgMjE3LCBGLTM4
MDQzIEdyZW5vYmxlIENlZGV4IDA5LCBGcmFuY2U8L2F1dGgtYWRkcmVzcz48dGl0bGVzPjx0aXRs
ZT5Bc3Nlc3NtZW50IG9mIHRoZSBlZmZpY2FjeSBhbmQgY29zdCBlZmZpY2llbmN5IG9mIHR3byBz
dHJhdGVnaWVzIGluIHRoZSB0cmVhdG1lbnQgb2YgYWN1dGUgcHllbG9uZXBocml0aXMgaW4gY2hp
bGRyZW46IE9yYWwgY2VmaXhpbWUgb3IgcGFyZW50ZXJhbCBjZWZ0cmlheG9uZSBhZnRlciBhbiBp
bml0aWFsIElWIGNvbWJpbmF0aW9uIHRoZXJhcHkuIFtGcmVuY2hdPC90aXRsZT48c2Vjb25kYXJ5
LXRpdGxlPk1lZGVjaW5lIGV0IE1hbGFkaWVzIEluZmVjdGlldXNlczwvc2Vjb25kYXJ5LXRpdGxl
Pjx0cmFuc2xhdGVkLXRpdGxlPkV2YWx1YXRpb24gZGUgbCZhcG9zO2VmZmljYWNpdGUgZXQgZHUg
Y29hdCBkZSBkZXV4IHN0cmF0ZWdpZXMgdGhlcmFwZXV0aXF1ZXMgZGFucyBsZXMgcHllbG9uZXBo
cml0ZXMgZGUgbCZhcG9zO2VuZmFudDogQ2VmaXhpbWUgcGVyIG9zIHZlcnN1cyBjZWZ0cmlheG9u
ZSBwYXJlbnRlcmFsZSBlbiByZWxhaXMgZCZhcG9zO3VuZSBiaXRoZXJhcGllIGludHJhdmVpbmV1
c2UuPC90cmFuc2xhdGVkLXRpdGxlPjwvdGl0bGVzPjxwYWdlcz42NjctNjczPC9wYWdlcz48dm9s
dW1lPjI3PC92b2x1bWU+PG51bWJlcj5TUEVDLiBJU1MuIEpVTkU8L251bWJlcj48ZGF0ZXM+PHll
YXI+MTk5NzwveWVhcj48L2RhdGVzPjxhY2Nlc3Npb24tbnVtPjI3MzIyMTc2PC9hY2Nlc3Npb24t
bnVtPjx1cmxzPjxyZWxhdGVkLXVybHM+PHVybD5odHRwOi8vb3ZpZHNwLm92aWQuY29tL292aWR3
ZWIuY2dpP1Q9SlMmYW1wO0NTQz1ZJmFtcDtORVdTPU4mYW1wO1BBR0U9ZnVsbHRleHQmYW1wO0Q9
ZW1lZDcmYW1wO0FOPTI3MzIyMTc2PC91cmw+PHVybD5odHRwOi8vc2Z4ZXUwOC5ob3N0ZWQuZXhs
aWJyaXNncm91cC5jb20vc2d1bD9zaWQ9T1ZJRDplbWJhc2UmYW1wO2lkPXBtaWQ6JmFtcDtpZD1k
b2k6MTAuMTAxNiUyRlMwMzk5LTA3N1glMjUyODk3JTI1Mjk4MDIyMi0zJmFtcDtpc3NuPTAzOTkt
MDc3WCZhbXA7aXNibj0mYW1wO3ZvbHVtZT0yNyZhbXA7aXNzdWU9U1BFQy4rSVNTLitKVU5FJmFt
cDtzcGFnZT02NjcmYW1wO3BhZ2VzPTY2Ny02NzMmYW1wO2RhdGU9MTk5NyZhbXA7dGl0bGU9TWVk
ZWNpbmUrZXQrTWFsYWRpZXMrSW5mZWN0aWV1c2VzJmFtcDthdGl0bGU9RXZhbHVhdGlvbitkZSts
JTI3ZWZmaWNhY2l0ZStldCtkdStjb2F0K2RlK2RldXgrc3RyYXRlZ2llcyt0aGVyYXBldXRpcXVl
cytkYW5zK2xlcytweWVsb25lcGhyaXRlcytkZStsJTI3ZW5mYW50JTNBK0NlZml4aW1lK3Blcitv
cyt2ZXJzdXMrY2VmdHJpYXhvbmUrcGFyZW50ZXJhbGUrZW4rcmVsYWlzK2QlMjd1bmUrYml0aGVy
YXBpZStpbnRyYXZlaW5ldXNlJmFtcDthdWxhc3Q9RnJhbmNvaXMmYW1wO3BpZD0lM0NhdXRob3Il
M0VGcmFuY29pcytQLiUzQkJlbnNtYW4rQS4lM0JCZWd1ZStQLiUzQkFydGF6K00uLUEuJTNCQ291
ZGV2aWxsZStMLiUzQkxlYnJ1bitULiUzQlNjaGVpbWJlcmcrQS4lM0MlMkZhdXRob3IlM0UlM0NB
TiUzRTI3MzIyMTc2JTNDJTJGQU4lM0UlM0NEVCUzRUpvdXJuYWwlM0ErQ29uZmVyZW5jZStQYXBl
ciUzQyUyRkRUJTNFPC91cmw+PC9yZWxhdGVkLXVybHM+PC91cmxzPjxyZW1vdGUtZGF0YWJhc2Ut
bmFtZT5FbWJhc2U8L3JlbW90ZS1kYXRhYmFzZS1uYW1lPjxyZW1vdGUtZGF0YWJhc2UtcHJvdmlk
ZXI+T3ZpZCBUZWNobm9sb2dpZXM8L3JlbW90ZS1kYXRhYmFzZS1wcm92aWRlcj48L3JlY29yZD48
L0NpdGU+PENpdGU+PEF1dGhvcj5Ob29yYmFraHNoPC9BdXRob3I+PFllYXI+MjAwNDwvWWVhcj48
UmVjTnVtPjM4PC9SZWNOdW0+PHJlY29yZD48cmVjLW51bWJlcj4zODwvcmVjLW51bWJlcj48Zm9y
ZWlnbi1rZXlzPjxrZXkgYXBwPSJFTiIgZGItaWQ9ImR2c3JyNXN6YnM5YXdnZTAydGw1ZWQwZDJ6
OXRwejBwcnY5cyIgdGltZXN0YW1wPSIwIj4zODwva2V5PjwvZm9yZWlnbi1rZXlzPjxyZWYtdHlw
ZSBuYW1lPSJKb3VybmFsIEFydGljbGUiPjE3PC9yZWYtdHlwZT48Y29udHJpYnV0b3JzPjxhdXRo
b3JzPjxhdXRob3I+Tm9vcmJha2hzaCwgUy48L2F1dGhvcj48YXV0aG9yPkxhcmksIEEuIFIuPC9h
dXRob3I+PGF1dGhvcj5NYXNqZWRpYW4sIEYuPC9hdXRob3I+PGF1dGhvcj5Nb3N0YWZhdmksIEgu
PC9hdXRob3I+PGF1dGhvcj5BbGFnaGVoYmFuZGFuLCBSLjwvYXV0aG9yPjwvYXV0aG9ycz48L2Nv
bnRyaWJ1dG9ycz48YXV0aC1hZGRyZXNzPihOb29yYmFraHNoKSBEZXBhcnRtZW50IG9mIFBlZGlh
dHJpY3MsIElyYW4gVW5pdmVyc2l0eSBvZiBNZWRpY2FsIFNjaWVuY2VzLCBQTyBCb3ggMTQ1MTUt
NzE3LCBUZWhyYW4sIElyYW4sIElzbGFtaWMgUmVwdWJsaWMgb2YgKExhcmksIE1hc2plZGlhbikg
RGVwYXJ0bWVudCBvZiBNaWNyb2Jpb2xvZ3ksIElyYW4gVW5pdmVyc2l0eSBvZiBNZWRpY2FsIFNj
aWVuY2VzLCBQTyBCb3ggMTQ1MTUtNzE3LCBUZWhyYW4sIElyYW4sIElzbGFtaWMgUmVwdWJsaWMg
b2YgKE1vc3RhZmF2aSkgRXhpciBQaGFybWFjZXV0aWNhbCBDby4sIFRlaHJhbiwgSXJhbiwgSXNs
YW1pYyBSZXB1YmxpYyBvZiAoQWxhZ2hlaGJhbmRhbikgRGl2aXNpb24gb2YgUmVzZWFyY2ggYW5k
IERldmVsb3BtZW50LCBOZXdmb3VuZGxhbmQvTGFicmFkb3IgQ3RyLiBmb3IgSGx0aC4sIFN0LiBK
b2huJmFwb3M7cywgTmZsZC4sIENhbmFkYTwvYXV0aC1hZGRyZXNzPjx0aXRsZXM+PHRpdGxlPkNv
bXBhcmlzb24gb2YgaW50cmF2ZW5vdXMgYW1pbm9nbHljb3NpZGUgdGhlcmFweSB3aXRoIHN3aXRj
aCB0aGVyYXB5IHRvIGNlZml4aW1lIGluIHVyaW5hcnkgdHJhY3QgaW5mZWN0aW9uczwvdGl0bGU+
PHNlY29uZGFyeS10aXRsZT5TYXVkaSBNZWRpY2FsIEpvdXJuYWw8L3NlY29uZGFyeS10aXRsZT48
L3RpdGxlcz48cGFnZXM+MTUxMy0xNTE1PC9wYWdlcz48dm9sdW1lPjI1PC92b2x1bWU+PG51bWJl
cj4xMDwvbnVtYmVyPjxkYXRlcz48eWVhcj4yMDA0PC95ZWFyPjxwdWItZGF0ZXM+PGRhdGU+T2N0
b2JlcjwvZGF0ZT48L3B1Yi1kYXRlcz48L2RhdGVzPjxhY2Nlc3Npb24tbnVtPjM5NDI5NjI0PC9h
Y2Nlc3Npb24tbnVtPjx1cmxzPjxyZWxhdGVkLXVybHM+PHVybD5odHRwOi8vb3ZpZHNwLm92aWQu
Y29tL292aWR3ZWIuY2dpP1Q9SlMmYW1wO0NTQz1ZJmFtcDtORVdTPU4mYW1wO1BBR0U9ZnVsbHRl
eHQmYW1wO0Q9ZW1lZDkmYW1wO0FOPTM5NDI5NjI0PC91cmw+PHVybD5odHRwOi8vc2Z4ZXUwOC5o
b3N0ZWQuZXhsaWJyaXNncm91cC5jb20vc2d1bD9zaWQ9T1ZJRDplbWJhc2UmYW1wO2lkPXBtaWQ6
MTU0OTQ4NDImYW1wO2lkPWRvaTomYW1wO2lzc249MDM3OS01Mjg0JmFtcDtpc2JuPSZhbXA7dm9s
dW1lPTI1JmFtcDtpc3N1ZT0xMCZhbXA7c3BhZ2U9MTUxMyZhbXA7cGFnZXM9MTUxMy0xNTE1JmFt
cDtkYXRlPTIwMDQmYW1wO3RpdGxlPVNhdWRpK01lZGljYWwrSm91cm5hbCZhbXA7YXRpdGxlPUNv
bXBhcmlzb24rb2YraW50cmF2ZW5vdXMrYW1pbm9nbHljb3NpZGUrdGhlcmFweSt3aXRoK3N3aXRj
aCt0aGVyYXB5K3RvK2NlZml4aW1lK2luK3VyaW5hcnkrdHJhY3QraW5mZWN0aW9ucyZhbXA7YXVs
YXN0PU5vb3JiYWtoc2gmYW1wO3BpZD0lM0NhdXRob3IlM0VOb29yYmFraHNoK1MuJTNCTGFyaStB
LlIuJTNCTWFzamVkaWFuK0YuJTNCTW9zdGFmYXZpK0guJTNCQWxhZ2hlaGJhbmRhbitSLiUzQyUy
RmF1dGhvciUzRSUzQ0FOJTNFMzk0Mjk2MjQ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Q2l0ZT48QXV0aG9yPlZpbGFpY2hvbmU8L0F1dGhvcj48WWVhcj4yMDAxPC9Z
ZWFyPjxSZWNOdW0+NDY8L1JlY051bT48cmVjb3JkPjxyZWMtbnVtYmVyPjQ2PC9yZWMtbnVtYmVy
Pjxmb3JlaWduLWtleXM+PGtleSBhcHA9IkVOIiBkYi1pZD0iZHZzcnI1c3piczlhd2dlMDJ0bDVl
ZDBkMno5dHB6MHBydjlzIiB0aW1lc3RhbXA9IjAiPjQ2PC9rZXk+PC9mb3JlaWduLWtleXM+PHJl
Zi10eXBlIG5hbWU9IkVsZWN0cm9uaWMgQXJ0aWNsZSI+NDM8L3JlZi10eXBlPjxjb250cmlidXRv
cnM+PGF1dGhvcnM+PGF1dGhvcj5WaWxhaWNob25lLCBBLjwvYXV0aG9yPjxhdXRob3I+V2F0YW5h
LCBELjwvYXV0aG9yPjxhdXRob3I+Q2hhaXdhdGFuYXJhdCwgVC48L2F1dGhvcj48L2F1dGhvcnM+
PC9jb250cmlidXRvcnM+PHRpdGxlcz48dGl0bGU+T3JhbCBjZWZ0aWJ1dGVuIHN3aXRjaCB0aGVy
YXB5IGZvciBhY3V0ZSBweWVsb25lcGhyaXRpcyBpbiBjaGlsZHJlbjwvdGl0bGU+PHNlY29uZGFy
eS10aXRsZT5Kb3VybmFsIG9mIHRoZSBNZWRpY2FsIEFzc29jaWF0aW9uIG9mIFRoYWlsYW5kID0g
Q2hvdG1haWhldCB0aGFuZ3BoYWV0PC9zZWNvbmRhcnktdGl0bGU+PC90aXRsZXM+PHBhZ2VzPlM2
MS03PC9wYWdlcz48dm9sdW1lPjg0IFN1cHBsIDE8L3ZvbHVtZT48a2V5d29yZHM+PGtleXdvcmQ+
QWN1dGUgRGlzZWFzZTwva2V5d29yZD48a2V5d29yZD5BZG1pbmlzdHJhdGlvbiwgT3JhbDwva2V5
d29yZD48a2V5d29yZD5BZG9sZXNjZW50PC9rZXl3b3JkPjxrZXl3b3JkPkNlZnRyaWF4b25lIFth
ZG1pbmlzdHJhdGlvbiAmYW1wOyBkb3NhZ2VdPC9rZXl3b3JkPjxrZXl3b3JkPkNlcGhhbG9zcG9y
aW5zIFthZG1pbmlzdHJhdGlvbiAmYW1wOyBkb3NhZ2VdPC9rZXl3b3JkPjxrZXl3b3JkPkRvc2Ut
UmVzcG9uc2UgUmVsYXRpb25zaGlwLCBEcnVnPC9rZXl3b3JkPjxrZXl3b3JkPkRydWcgQWRtaW5p
c3RyYXRpb24gU2NoZWR1bGU8L2tleXdvcmQ+PGtleXdvcmQ+Rm9sbG93LVVwIFN0dWRpZXM8L2tl
eXdvcmQ+PGtleXdvcmQ+SW5mYW50LCBOZXdib3JuPC9rZXl3b3JkPjxrZXl3b3JkPkluamVjdGlv
bnMsIEludHJhdmVub3VzPC9rZXl3b3JkPjxrZXl3b3JkPlByb3NwZWN0aXZlIFN0dWRpZXM8L2tl
eXdvcmQ+PGtleXdvcmQ+UHllbG9uZXBocml0aXMgW2RpYWdub3Npc10gW2RydWcgdGhlcmFweV08
L2tleXdvcmQ+PGtleXdvcmQ+UmVmZXJlbmNlIFZhbHVlczwva2V5d29yZD48a2V5d29yZD5UcmVh
dG1lbnQgT3V0Y29tZTwva2V5d29yZD48a2V5d29yZD5DaGlsZFtjaGVja3dvcmRdPC9rZXl3b3Jk
PjxrZXl3b3JkPkNoaWxkLCBQcmVzY2hvb2xbY2hlY2t3b3JkXTwva2V5d29yZD48a2V5d29yZD5G
ZW1hbGVbY2hlY2t3b3JkXTwva2V5d29yZD48a2V5d29yZD5IdW1hbnNbY2hlY2t3b3JkXTwva2V5
d29yZD48a2V5d29yZD5JbmZhbnRbY2hlY2t3b3JkXTwva2V5d29yZD48a2V5d29yZD5NYWxlW2No
ZWNrd29yZF08L2tleXdvcmQ+PGtleXdvcmQ+SHMtaGFuZHNyY2g6IGhzLXRjbjogc3ItY2hpbGQ6
IHNyLXJlbmFsPC9rZXl3b3JkPjwva2V5d29yZHM+PGRhdGVzPjx5ZWFyPjIwMDE8L3llYXI+PC9k
YXRlcz48YWNjZXNzaW9uLW51bT5DTi0wMDM1NjIyNzwvYWNjZXNzaW9uLW51bT48d29yay10eXBl
PkNsaW5pY2FsIFRyaWFsOyBDb21wYXJhdGl2ZSBTdHVkeTsgUmFuZG9taXplZCBDb250cm9sbGVk
IFRyaWFsPC93b3JrLXR5cGU+PHVybHM+PHJlbGF0ZWQtdXJscz48dXJsPmh0dHA6Ly9vbmxpbmVs
aWJyYXJ5LndpbGV5LmNvbS9vL2NvY2hyYW5lL2NsY2VudHJhbC9hcnRpY2xlcy8yMjcvQ04tMDAz
NTYyMjcvZnJhbWUuaHRtbDwvdXJsPjwvcmVsYXRlZC11cmxzPjwvdXJscz48Y3VzdG9tMz5QdWJt
ZWQgMTE1MjkzODI8L2N1c3RvbTM+PC9yZWNvcmQ+PC9DaXRlPjxDaXRlPjxBdXRob3I+Qm9jcXVl
dDwvQXV0aG9yPjxZZWFyPjIwMTI8L1llYXI+PFJlY051bT4yNTwvUmVjTnVtPjxyZWNvcmQ+PHJl
Yy1udW1iZXI+MjU8L3JlYy1udW1iZXI+PGZvcmVpZ24ta2V5cz48a2V5IGFwcD0iRU4iIGRiLWlk
PSJkdnNycjVzemJzOWF3Z2UwMnRsNWVkMGQyejl0cHowcHJ2OXMiIHRpbWVzdGFtcD0iMCI+MjU8
L2tleT48L2ZvcmVpZ24ta2V5cz48cmVmLXR5cGUgbmFtZT0iSm91cm5hbCBBcnRpY2xlIj4xNzwv
cmVmLXR5cGU+PGNvbnRyaWJ1dG9ycz48YXV0aG9ycz48YXV0aG9yPkJvY3F1ZXQsIE4uPC9hdXRo
b3I+PGF1dGhvcj5TZXJnZW50IEFsYW91aSwgQS48L2F1dGhvcj48YXV0aG9yPkphaXMsIEouIFAu
PC9hdXRob3I+PGF1dGhvcj5HYWpkb3MsIFYuPC9hdXRob3I+PGF1dGhvcj5HdWlnb25pcywgVi48
L2F1dGhvcj48YXV0aG9yPkxhY291ciwgQi48L2F1dGhvcj48YXV0aG9yPkNoZXJvbiwgRy48L2F1
dGhvcj48L2F1dGhvcnM+PC9jb250cmlidXRvcnM+PGF1dGgtYWRkcmVzcz4oQm9jcXVldCwgQ2hl
cm9uKSBBc3Npc3RhbmNlIHB1YmxpcXVlLWhvcGl0YXV4IGRlIFBhcmlzLCBzZXJ2aWNlIGRlcyB1
cmdlbmNlcyBwZWRpYXRyaXF1ZXMsIEhvcGl0YWwgTmVja2VyIEVuZmFudHMgTWFsYWRlcywgMTQ5
LCBydWUgZGUgU2V2cmVzLCBGLTc1NzQzIFBhcmlzIENlZGV4IDE1LCBGcmFuY2UgKFNlcmdlbnQg
QWxhb3VpKSBBc3Npc3RhbmNlIHB1YmxpcXVlLWhvcGl0YXV4IGRlIFBhcmlzLCBzZXJ2aWNlIGRl
IG1lZGVjaW5lIG51Y2xlYWlyZSwgSG9waXRhbCBBcm1hbmQgVHJvdXNzZWF1LCAyNiwgYXZlbnVl
IGR1IERyIEFybm9sZCBOZXR0ZXIsIEYtNzU1NzEgUGFyaXMgY2VkZXggMTIsIEZyYW5jZSAoSmFp
cykgQXNzaXN0YW5jZSBwdWJsaXF1ZS1ob3BpdGF1eCBkZSBQYXJpcywgc2VydmljZSBkZSBiaW9z
dGF0aXN0aXF1ZSwgSG9waXRhbCBOZWNrZXIgRW5mYW50cyBNYWxhZGVzLCAxNDksIHJ1ZSBkZSBT
ZXZyZXMsIEYtNzU3NDMgUGFyaXMgY2VkZXggMTUsIEZyYW5jZSAoR2FqZG9zKSBBc3Npc3RhbmNl
IHB1YmxpcXVlLWhvcGl0YXV4IGRlIFBhcmlzLCBzZXJ2aWNlIGRlIHBlZGlhdHJpZSwgSG9waXRh
bCBBbnRvaW5lIEJlY2xlcmUsIDE1NywgcnVlIGRlIGxhIHBvcnRlIGRlIFRyaXZhdXgsIEYtOTIx
NDEgQ2xhbWFydCwgRnJhbmNlIChHdWlnb25pcykgU2VydmljZSBkZSBwZWRpYXRyaWUsIEhvcGl0
YWwgVW5pdmVyc2l0YWlyZSBEdXB1eXRyZW4sIDgsIGF2ZW51ZSBEb21pbmlxdWUgTGFycmV5LCBG
LTg3MDQyIExpbW9nZXMsIEZyYW5jZSAoTGFjb3VyKSBBc3Npc3RhbmNlIHB1YmxpcXVlLWhvcGl0
YXV4IGRlIFBhcmlzLCBzZXJ2aWNlIGRlIGJpb2NoaW1pZSBBLCBIb3BpdGFsIE5lY2tlciBFbmZh
bnRzIE1hbGFkZXMsIDE0OSwgcnVlIGRlIFNldnJlcywgRi03NTc0MyBQYXJpcyBjZWRleCAxNSwg
RnJhbmNlIChKYWlzLCBMYWNvdXIsIENoZXJvbikgVW5pdmVyc2l0ZSBQYXJpcyBEZXNjYXJ0ZXMs
IFBhcmlzLCBGcmFuY2U8L2F1dGgtYWRkcmVzcz48dGl0bGVzPjx0aXRsZT5SYW5kb21pemVkIHRy
aWFsIG9mIG9yYWwgdmVyc3VzIHNlcXVlbnRpYWwgaW50cmF2ZW5vdXMvb3JhbCBhbnRpYmlvdGlj
IGZvciBhY3V0ZSBweWVsb25lcGhyaXRpcyBpbiBjaGlsZHJlbi4gW0ZyZW5jaCwgRW5nbGlzaF08
L3RpdGxlPjxzZWNvbmRhcnktdGl0bGU+UGVkaWF0cmljczwvc2Vjb25kYXJ5LXRpdGxlPjx0cmFu
c2xhdGVkLXRpdGxlPkV0dWRlIHJhbmRvbWlzZWUgY29tcGFyYW50IHVuIHRyYWl0ZW1lbnQgb3Jh
bCBldCB1biB0cmFpdGVtZW50IHNlcXVlbnRpZWwgaW50cmF2ZWluZXV4IHB1aXMgb3JhbCBwb3Vy
IGxlIHRyYWl0ZW1lbnQgZGVzIHB5ZWxvbmVwaHJpdGVzIGNoZXogbCZhcG9zO2VuZmFudC4gRXR1
ZGUgZGUgbm9uIGluZmVyaW9yaXRlLjwvdHJhbnNsYXRlZC10aXRsZT48L3RpdGxlcz48cGVyaW9k
aWNhbD48ZnVsbC10aXRsZT5QZWRpYXRyaWNzPC9mdWxsLXRpdGxlPjxhYmJyLTE+UGVkaWF0cmlj
czwvYWJici0xPjwvcGVyaW9kaWNhbD48cGFnZXM+ZTI2OeKAk2UyNzU8L3BhZ2VzPjx2b2x1bWU+
MTI5PC92b2x1bWU+PG51bWJlcj4yPC9udW1iZXI+PGRhdGVzPjx5ZWFyPjIwMTI8L3llYXI+PHB1
Yi1kYXRlcz48ZGF0ZT5Ob3ZlbWJlcjwvZGF0ZT48L3B1Yi1kYXRlcz48L2RhdGVzPjxhY2Nlc3Np
b24tbnVtPjM2NjEwNTU1NjwvYWNjZXNzaW9uLW51bT48dXJscz48cmVsYXRlZC11cmxzPjx1cmw+
aHR0cDovL292aWRzcC5vdmlkLmNvbS9vdmlkd2ViLmNnaT9UPUpTJmFtcDtDU0M9WSZhbXA7TkVX
Uz1OJmFtcDtQQUdFPWZ1bGx0ZXh0JmFtcDtEPWVtZWQxNCZhbXA7QU49MzY2MTA1NTU2PC91cmw+
PHVybD5odHRwOi8vc2Z4ZXUwOC5ob3N0ZWQuZXhsaWJyaXNncm91cC5jb20vc2d1bD9zaWQ9T1ZJ
RDplbWJhc2UmYW1wO2lkPXBtaWQ6JmFtcDtpZD1kb2k6MTAuMTAwNyUyRnMxMzM0MS0wMTItMDI0
MC03JmFtcDtpc3NuPTIxMDgtNjUyNCZhbXA7aXNibj0mYW1wO3ZvbHVtZT0yJmFtcDtpc3N1ZT02
JmFtcDtzcGFnZT0zNzImYW1wO3BhZ2VzPTM3Mi0zNzcmYW1wO2RhdGU9MjAxMiZhbXA7dGl0bGU9
QW5uYWxlcytGcmFuY2Fpc2VzK2RlK01lZGVjaW5lK2QlMjdVcmdlbmNlJmFtcDthdGl0bGU9RXR1
ZGUrcmFuZG9taXNlZStjb21wYXJhbnQrdW4rdHJhaXRlbWVudCtvcmFsK2V0K3VuK3RyYWl0ZW1l
bnQrc2VxdWVudGllbCtpbnRyYXZlaW5ldXgrcHVpcytvcmFsK3BvdXIrbGUrdHJhaXRlbWVudCtk
ZXMrcHllbG9uZXBocml0ZXMrY2hleitsJTI3ZW5mYW50LitFdHVkZStkZStub24raW5mZXJpb3Jp
dGUmYW1wO2F1bGFzdD1Cb2NxdWV0JmFtcDtwaWQ9JTNDYXV0aG9yJTNFQm9jcXVldCtOLiUzQlNl
cmdlbnQrQWxhb3VpK0EuJTNCSmFpcytKLi1QLiUzQkdhamRvcytWLiUzQkd1aWdvbmlzK1YuJTNC
TGFjb3VyK0IuJTNCQ2hlcm9uK0cuJTNDJTJGYXV0aG9yJTNFJTNDQU4lM0UzNjYxMDU1NTY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Q2l0ZT48QXV0aG9yPk1vbnRp
bmk8L0F1dGhvcj48WWVhcj4yMDA3PC9ZZWFyPjxSZWNOdW0+MzY8L1JlY051bT48cmVjb3JkPjxy
ZWMtbnVtYmVyPjM2PC9yZWMtbnVtYmVyPjxmb3JlaWduLWtleXM+PGtleSBhcHA9IkVOIiBkYi1p
ZD0iZHZzcnI1c3piczlhd2dlMDJ0bDVlZDBkMno5dHB6MHBydjlzIiB0aW1lc3RhbXA9IjAiPjM2
PC9rZXk+PC9mb3JlaWduLWtleXM+PHJlZi10eXBlIG5hbWU9IkpvdXJuYWwgQXJ0aWNsZSI+MTc8
L3JlZi10eXBlPjxjb250cmlidXRvcnM+PGF1dGhvcnM+PGF1dGhvcj5Nb250aW5pLCBHLjwvYXV0
aG9yPjxhdXRob3I+VG9mZm9sbywgQS48L2F1dGhvcj48YXV0aG9yPlp1Y2NoZXR0YSwgUC48L2F1
dGhvcj48YXV0aG9yPkRhbGwmYXBvcztBbWljbywgUi48L2F1dGhvcj48YXV0aG9yPkdvYmJlciwg
RC48L2F1dGhvcj48YXV0aG9yPkNhbGRlcmFuLCBBLjwvYXV0aG9yPjxhdXRob3I+TWFzY2hpbywg
Ri48L2F1dGhvcj48YXV0aG9yPlBhdmFuZWxsbywgTC48L2F1dGhvcj48YXV0aG9yPk1vbGluYXJp
LCBQLiBQLjwvYXV0aG9yPjxhdXRob3I+U2NvcnJhbm8sIEQuPC9hdXRob3I+PGF1dGhvcj5aYW5j
aGV0dGEsIFMuPC9hdXRob3I+PGF1dGhvcj5DYXNzYXIsIFcuPC9hdXRob3I+PGF1dGhvcj5Ccmlz
b3R0bywgUC48L2F1dGhvcj48YXV0aG9yPkNvcnNpbmksIEEuPC9hdXRob3I+PGF1dGhvcj5TYXJ0
b3JpLCBTLjwvYXV0aG9yPjxhdXRob3I+RGEgRGFsdCwgTC48L2F1dGhvcj48YXV0aG9yPk11cmVy
LCBMLjwvYXV0aG9yPjxhdXRob3I+WmFjY2hlbGxvLCBHLjwvYXV0aG9yPjwvYXV0aG9ycz48L2Nv
bnRyaWJ1dG9ycz48YXV0aC1hZGRyZXNzPihNb250aW5pLCBTYXJ0b3JpLCBNdXJlciwgWmFjY2hl
bGxvKSBOZXBocm9sb2d5LCBEaWFseXNpcywgYW5kIFRyYW5zcGxhbnQgVW5pdCwgUGFlZGlhdHJp
YyBEZXBhcnRtZW50LCBBemllbmRhIE9zcGVkYWxpZXJhLVVuaXZlcnNpdHkgb2YgUGFkdWEsIDM1
MTI4IFBhZHVhLCBJdGFseSAoVG9mZm9sbykgUGFlZGlhdHJpYyBVbml0LCBPZGVyem8gSG9zcGl0
YWwsIEl0YWx5IChadWNjaGV0dGEpIE51Y2xlYXIgTWVkaWNpbmUgRGVwYXJ0bWVudCwgQXppZW5k
YSBPc3BlZGFsaWVyYS1Vbml2ZXJzaXR5IG9mIFBhZHVhLCBJdGFseSAoRGFsbCZhcG9zO0FtaWNv
KSBQYWVkaWF0cmljIFVuaXQsIFRoaWVuZSBIb3NwaXRhbCwgSXRhbHkgKEdvYmJlcikgRXBpZGVt
aW9sb2d5IFVuaXQsIEF6aWVuZGEgT3NwZWRhbGllcmEtVW5pdmVyc2l0eSBvZiBQYWR1YSwgSXRh
bHkgKENhbGRlcmFuKSBTYW4gRG9uYSBkaSBQaWF2ZSwgVmVuaWNlLCBJdGFseSAoTWFzY2hpbykg
UGFlZGlhdHJpYyBVbml0LCBNZXN0cmUgSG9zcGl0YWwsIEl0YWx5IChQYXZhbmVsbG8pIFBhZWRp
YXRyaWMgVW5pdCwgQ2FzdGVsZnJhbmNvIFZlbmV0byBIb3NwaXRhbCwgSXRhbHkgKE1vbGluYXJp
KSBQYWVkaWF0cmljIFVuaXQsIEJvbG9nbmEgSG9zcGl0YWwsIEl0YWx5IChTY29ycmFubykgUGFl
ZGlhdHJpYyBVbml0LCBCZWxsdW5vIEhvc3BpdGFsLCBJdGFseSAoWmFuY2hldHRhKSBQYWVkaWF0
cmljIFVuaXQsIFNvYXZlIEhvc3BpdGFsLCBJdGFseSAoQ2Fzc2FyKSBQYWVkaWF0cmljIFVuaXQs
IEJvbHphbm8gSG9zcGl0YWwsIEl0YWx5IChCcmlzb3R0bykgUGFlZGlhdHJpYyBVbml0LCBNb250
ZWJlbGx1bmEgSG9zcGl0YWwsIEl0YWx5IChDb3JzaW5pKSBQYWVkaWF0cmljIFVuaXQsIEJlbnRp
dm9nbGlvLCBJdGFseSAoRGEgRGFsdCkgRW1lcmdlbmN5IFVuaXQsIFBhZWRpYXRyaWMgRGVwYXJ0
bWVudCwgQXppZW5kYSBPc3BlZGFsaWVyYS1Vbml2ZXJzaXR5IG9mIFBhZHVhLCBJdGFseTwvYXV0
aC1hZGRyZXNzPjx0aXRsZXM+PHRpdGxlPkFudGliaW90aWMgdHJlYXRtZW50IGZvciBweWVsb25l
cGhyaXRpcyBpbiBjaGlsZHJlbjogTXVsdGljZW50cmUgcmFuZG9taXNlZCBjb250cm9sbGVkIG5v
bi1pbmZlcmlvcml0eSB0cmlhbDwvdGl0bGU+PHNlY29uZGFyeS10aXRsZT5Ccml0aXNoIE1lZGlj
YWwgSm91cm5hbDwvc2Vjb25kYXJ5LXRpdGxlPjwvdGl0bGVzPjxwYWdlcz4zODYtMzg4PC9wYWdl
cz48dm9sdW1lPjMzNTwvdm9sdW1lPjxudW1iZXI+NzYxNjwvbnVtYmVyPjxkYXRlcz48eWVhcj4y
MDA3PC95ZWFyPjxwdWItZGF0ZXM+PGRhdGU+MjUgQXVnPC9kYXRlPjwvcHViLWRhdGVzPjwvZGF0
ZXM+PGFjY2Vzc2lvbi1udW0+NDczNTkzMTc8L2FjY2Vzc2lvbi1udW0+PHVybHM+PHJlbGF0ZWQt
dXJscz48dXJsPmh0dHA6Ly9vdmlkc3Aub3ZpZC5jb20vb3ZpZHdlYi5jZ2k/VD1KUyZhbXA7Q1ND
PVkmYW1wO05FV1M9TiZhbXA7UEFHRT1mdWxsdGV4dCZhbXA7RD1lbWVkMTEmYW1wO0FOPTQ3MzU5
MzE3PC91cmw+PHVybD5odHRwOi8vc2Z4ZXUwOC5ob3N0ZWQuZXhsaWJyaXNncm91cC5jb20vc2d1
bD9zaWQ9T1ZJRDplbWJhc2UmYW1wO2lkPXBtaWQ6MTc2MTEyMzImYW1wO2lkPWRvaToxMC4xMTM2
JTJGYm1qLjM5MjQ0LjY5MjQ0Mi41NSZhbXA7aXNzbj0wOTU5LTgxNDYmYW1wO2lzYm49JmFtcDt2
b2x1bWU9MzM1JmFtcDtpc3N1ZT03NjE2JmFtcDtzcGFnZT0zODYmYW1wO3BhZ2VzPTM4Ni0zODgm
YW1wO2RhdGU9MjAwNyZhbXA7dGl0bGU9QnJpdGlzaCtNZWRpY2FsK0pvdXJuYWwmYW1wO2F0aXRs
ZT1BbnRpYmlvdGljK3RyZWF0bWVudCtmb3IrcHllbG9uZXBocml0aXMraW4rY2hpbGRyZW4lM0Er
TXVsdGljZW50cmUrcmFuZG9taXNlZCtjb250cm9sbGVkK25vbi1pbmZlcmlvcml0eSt0cmlhbCZh
bXA7YXVsYXN0PU1vbnRpbmkmYW1wO3BpZD0lM0NhdXRob3IlM0VNb250aW5pK0cuJTNCVG9mZm9s
bytBLiUzQlp1Y2NoZXR0YStQLiUzQkRhbGwlMjdBbWljbytSLiUzQkdvYmJlcitELiUzQkNhbGRl
cmFuK0EuJTNCTWFzY2hpbytGLiUzQlBhdmFuZWxsbytMLiUzQk1vbGluYXJpK1AuUC4lM0JTY29y
cmFubytELiUzQlphbmNoZXR0YStTLiUzQkNhc3NhcitXLiUzQkJyaXNvdHRvK1AuJTNCQ29yc2lu
aStBLiUzQlNhcnRvcmkrUy4lM0JEYStEYWx0K0wuJTNCTXVyZXIrTC4lM0JaYWNjaGVsbG8rRy4l
M0MlMkZhdXRob3IlM0UlM0NBTiUzRTQ3MzU5MzE3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OZXVoYXVzPC9BdXRob3I+PFllYXI+MjAwODwv
WWVhcj48UmVjTnVtPjM3PC9SZWNOdW0+PHJlY29yZD48cmVjLW51bWJlcj4zNzwvcmVjLW51bWJl
cj48Zm9yZWlnbi1rZXlzPjxrZXkgYXBwPSJFTiIgZGItaWQ9ImR2c3JyNXN6YnM5YXdnZTAydGw1
ZWQwZDJ6OXRwejBwcnY5cyIgdGltZXN0YW1wPSIwIj4zNzwva2V5PjwvZm9yZWlnbi1rZXlzPjxy
ZWYtdHlwZSBuYW1lPSJFbGVjdHJvbmljIEFydGljbGUiPjQzPC9yZWYtdHlwZT48Y29udHJpYnV0
b3JzPjxhdXRob3JzPjxhdXRob3I+TmV1aGF1cywgVC4gSi48L2F1dGhvcj48YXV0aG9yPkJlcmdl
ciwgQy48L2F1dGhvcj48YXV0aG9yPkJ1ZWNobmVyLCBLLjwvYXV0aG9yPjxhdXRob3I+UGFydmV4
LCBQLjwvYXV0aG9yPjxhdXRob3I+QmlzY2hvZmYsIEcuPC9hdXRob3I+PGF1dGhvcj5Hb2V0c2No
ZWwsIFAuPC9hdXRob3I+PGF1dGhvcj5IdXNhcmlrLCBELjwvYXV0aG9yPjxhdXRob3I+V2lsbGks
IFUuPC9hdXRob3I+PGF1dGhvcj5Nb2xpbmFyaSwgTC48L2F1dGhvcj48YXV0aG9yPlJ1ZGluLCBD
LjwvYXV0aG9yPjxhdXRob3I+R2VydmFpeCwgQS48L2F1dGhvcj48YXV0aG9yPkh1bnppa2VyLCBV
LjwvYXV0aG9yPjxhdXRob3I+U3RvY2tlciwgUy48L2F1dGhvcj48YXV0aG9yPkdpcmFyZGluLCBF
LjwvYXV0aG9yPjxhdXRob3I+TmFkYWwsIEQuPC9hdXRob3I+PC9hdXRob3JzPjwvY29udHJpYnV0
b3JzPjx0aXRsZXM+PHRpdGxlPlJhbmRvbWlzZWQgdHJpYWwgb2Ygb3JhbCB2ZXJzdXMgc2VxdWVu
dGlhbCBpbnRyYXZlbm91cy9vcmFsIGNlcGhhbG9zcG9yaW5zIGluIGNoaWxkcmVuIHdpdGggcHll
bG9uZXBocml0aXM8L3RpdGxlPjxzZWNvbmRhcnktdGl0bGU+RXVyb3BlYW4gam91cm5hbCBvZiBw
ZWRpYXRyaWNzPC9zZWNvbmRhcnktdGl0bGU+PC90aXRsZXM+PHBhZ2VzPjEwMzctNDc8L3BhZ2Vz
Pjx2b2x1bWU+MTY3PC92b2x1bWU+PG51bWJlcj45PC9udW1iZXI+PGtleXdvcmRzPjxrZXl3b3Jk
PkFkbWluaXN0cmF0aW9uLCBPcmFsPC9rZXl3b3JkPjxrZXl3b3JkPkFkb2xlc2NlbnQ8L2tleXdv
cmQ+PGtleXdvcmQ+QW50aS1CYWN0ZXJpYWwgQWdlbnRzIFthZG1pbmlzdHJhdGlvbiAmYW1wOyBk
b3NhZ2VdIFt0aGVyYXBldXRpYyB1c2VdPC9rZXl3b3JkPjxrZXl3b3JkPkNlZnRyaWF4b25lIFth
ZG1pbmlzdHJhdGlvbiAmYW1wOyBkb3NhZ2VdIFt0aGVyYXBldXRpYyB1c2VdPC9rZXl3b3JkPjxr
ZXl3b3JkPkNlcGhhbG9zcG9yaW5zIFthZG1pbmlzdHJhdGlvbiAmYW1wOyBkb3NhZ2VdIFt0aGVy
YXBldXRpYyB1c2VdPC9rZXl3b3JkPjxrZXl3b3JkPkRydWcgQWRtaW5pc3RyYXRpb24gU2NoZWR1
bGU8L2tleXdvcmQ+PGtleXdvcmQ+SW5qZWN0aW9ucywgSW50cmF2ZW5vdXM8L2tleXdvcmQ+PGtl
eXdvcmQ+UHllbG9uZXBocml0aXMgW2RydWcgdGhlcmFweV0gW3BhdGhvbG9neV0gW3JhZGlvbnVj
bGlkZSBpbWFnaW5nXTwva2V5d29yZD48a2V5d29yZD5UZWNobmV0aXVtIFRjIDk5bSBEaW1lcmNh
cHRvc3VjY2luaWMgQWNpZDwva2V5d29yZD48a2V5d29yZD5DaGlsZFtjaGVja3dvcmRdPC9rZXl3
b3JkPjxrZXl3b3JkPkNoaWxkLCBQcmVzY2hvb2xbY2hlY2t3b3JkXTwva2V5d29yZD48a2V5d29y
ZD5GZW1hbGVbY2hlY2t3b3JkXTwva2V5d29yZD48a2V5d29yZD5IdW1hbnNbY2hlY2t3b3JkXTwv
a2V5d29yZD48a2V5d29yZD5JbmZhbnRbY2hlY2t3b3JkXTwva2V5d29yZD48a2V5d29yZD5NYWxl
W2NoZWNrd29yZF08L2tleXdvcmQ+PGtleXdvcmQ+YXJ0aWNsZTwva2V5d29yZD48a2V5d29yZD5j
bGluaWNhbCB0cmlhbDwva2V5d29yZD48a2V5d29yZD5jb250cm9sbGVkIGNsaW5pY2FsIHRyaWFs
PC9rZXl3b3JkPjxrZXl3b3JkPmNvbnRyb2xsZWQgc3R1ZHk8L2tleXdvcmQ+PGtleXdvcmQ+ZmVt
YWxlPC9rZXl3b3JkPjxrZXl3b3JkPmh1bWFuPC9rZXl3b3JkPjxrZXl3b3JkPmluZmFudDwva2V5
d29yZD48a2V5d29yZD5tYWpvciBjbGluaWNhbCBzdHVkeTwva2V5d29yZD48a2V5d29yZD5tYWxl
PC9rZXl3b3JkPjxrZXl3b3JkPm11bHRpY2VudGVyIHN0dWR5PC9rZXl3b3JkPjxrZXl3b3JkPnBy
YWN0aWNlIGd1aWRlbGluZTwva2V5d29yZD48a2V5d29yZD5wcmVzY2hvb2wgY2hpbGQ8L2tleXdv
cmQ+PGtleXdvcmQ+cHJpb3JpdHkgam91cm5hbDwva2V5d29yZD48a2V5d29yZD5weWVsb25lcGhy
aXRpcy9kdCBbRHJ1ZyBUaGVyYXB5XTwva2V5d29yZD48a2V5d29yZD5weWVsb25lcGhyaXRpcy9w
YyBbUHJldmVudGlvbl08L2tleXdvcmQ+PGtleXdvcmQ+cmFuZG9taXplZCBjb250cm9sbGVkIHRy
aWFsPC9rZXl3b3JkPjxrZXl3b3JkPnJpc2sgZmFjdG9yPC9rZXl3b3JkPjxrZXl3b3JkPnRyZWF0
bWVudCBvdXRjb21lPC9rZXl3b3JkPjxrZXl3b3JkPnZlc2ljb3VyZXRlcmFsIHJlZmx1eDwva2V5
d29yZD48a2V5d29yZD5jZWZ0aWJ1dGVuL2N0IFtDbGluaWNhbCBUcmlhbF08L2tleXdvcmQ+PGtl
eXdvcmQ+Y2VmdGlidXRlbi9kdCBbRHJ1ZyBUaGVyYXB5XTwva2V5d29yZD48a2V5d29yZD5jZWZ0
aWJ1dGVuL3BvIFtPcmFsIERydWcgQWRtaW5pc3RyYXRpb25dPC9rZXl3b3JkPjxrZXl3b3JkPmNl
ZnRyaWF4b25lL2N0IFtDbGluaWNhbCBUcmlhbF08L2tleXdvcmQ+PGtleXdvcmQ+Y2VmdHJpYXhv
bmUvZHQgW0RydWcgVGhlcmFweV08L2tleXdvcmQ+PGtleXdvcmQ+Y2VmdHJpYXhvbmUvaXYgW0lu
dHJhdmVub3VzIERydWcgQWRtaW5pc3RyYXRpb25dPC9rZXl3b3JkPjxrZXl3b3JkPmNlcGhhbG9z
cG9yaW4gZGVyaXZhdGl2ZS9jdCBbQ2xpbmljYWwgVHJpYWxdPC9rZXl3b3JkPjxrZXl3b3JkPmNl
cGhhbG9zcG9yaW4gZGVyaXZhdGl2ZS9hZCBbRHJ1ZyBBZG1pbmlzdHJhdGlvbl08L2tleXdvcmQ+
PGtleXdvcmQ+Y2VwaGFsb3Nwb3JpbiBkZXJpdmF0aXZlL2R0IFtEcnVnIFRoZXJhcHldPC9rZXl3
b3JkPjxrZXl3b3JkPmNlcGhhbG9zcG9yaW4gZGVyaXZhdGl2ZS9pdiBbSW50cmF2ZW5vdXMgRHJ1
ZyBBZG1pbmlzdHJhdGlvbl08L2tleXdvcmQ+PGtleXdvcmQ+Y2VwaGFsb3Nwb3JpbiBkZXJpdmF0
aXZlL3BvIFtPcmFsIERydWcgQWRtaW5pc3RyYXRpb25dPC9rZXl3b3JkPjxrZXl3b3JkPnN1Y2Np
bWVyPC9rZXl3b3JkPjxrZXl3b3JkPlNyLXJlbmFsPC9rZXl3b3JkPjwva2V5d29yZHM+PGRhdGVz
Pjx5ZWFyPjIwMDg8L3llYXI+PC9kYXRlcz48YWNjZXNzaW9uLW51bT5DTi0wMDY2NDcwMzwvYWNj
ZXNzaW9uLW51bT48d29yay10eXBlPk11bHRpY2VudGVyIFN0dWR5OyBSYW5kb21pemVkIENvbnRy
b2xsZWQgVHJpYWw8L3dvcmstdHlwZT48dXJscz48cmVsYXRlZC11cmxzPjx1cmw+aHR0cDovL29u
bGluZWxpYnJhcnkud2lsZXkuY29tL28vY29jaHJhbmUvY2xjZW50cmFsL2FydGljbGVzLzcwMy9D
Ti0wMDY2NDcwMy9mcmFtZS5odG1sPC91cmw+PHVybD5odHRwOi8vZG93bmxvYWQuc3ByaW5nZXIu
Y29tL3N0YXRpYy9wZGYvNDEyL2FydCUyNTNBMTAuMTAwNyUyNTJGczAwNDMxLTAwNy0wNjM4LTEu
cGRmP29yaWdpblVybD1odHRwJTNBJTJGJTJGbGluay5zcHJpbmdlci5jb20lMkZhcnRpY2xlJTJG
MTAuMTAwNyUyRnMwMDQzMS0wMDctMDYzOC0xJmFtcDt0b2tlbjI9ZXhwPTE0ODAwMDU1Mjl+YWNs
PSUyRnN0YXRpYyUyRnBkZiUyRjQxMiUyRmFydCUyNTI1M0ExMC4xMDA3JTI1MjUyRnMwMDQzMS0w
MDctMDYzOC0xLnBkZiUzRm9yaWdpblVybCUzRGh0dHAlMjUzQSUyNTJGJTI1MkZsaW5rLnNwcmlu
Z2VyLmNvbSUyNTJGYXJ0aWNsZSUyNTJGMTAuMTAwNyUyNTJGczAwNDMxLTAwNy0wNjM4LTEqfmht
YWM9Yjg5ZjJmOWU5NzYzYWE3YzNmMTZhNzFjYzI0NTUyYTU1MTVmMTY4ODY2NWUyYzMxMDg4NjUw
NmRjYzA0N2FiMjwvdXJsPjwvcmVsYXRlZC11cmxzPjwvdXJscz48Y3VzdG9tMz5QdWJtZWQgMTgw
NzQxNDk8L2N1c3RvbTM+PGVsZWN0cm9uaWMtcmVzb3VyY2UtbnVtPjEwLjEwMDcvczAwNDMxLTAw
Ny0wNjM4LTE8L2VsZWN0cm9uaWMtcmVzb3VyY2UtbnVtPjwvcmVjb3JkPjwvQ2l0ZT48Q2l0ZT48
QXV0aG9yPlBlbmE8L0F1dGhvcj48WWVhcj4yMDA5PC9ZZWFyPjxSZWNOdW0+Mzk8L1JlY051bT48
cmVjb3JkPjxyZWMtbnVtYmVyPjM5PC9yZWMtbnVtYmVyPjxmb3JlaWduLWtleXM+PGtleSBhcHA9
IkVOIiBkYi1pZD0iZHZzcnI1c3piczlhd2dlMDJ0bDVlZDBkMno5dHB6MHBydjlzIiB0aW1lc3Rh
bXA9IjAiPjM5PC9rZXk+PC9mb3JlaWduLWtleXM+PHJlZi10eXBlIG5hbWU9IkpvdXJuYWwgQXJ0
aWNsZSI+MTc8L3JlZi10eXBlPjxjb250cmlidXRvcnM+PGF1dGhvcnM+PGF1dGhvcj5QZW5hLCBE
LiBBLjwvYXV0aG9yPjxhdXRob3I+Vml2aWFuaSwgUy4gVC48L2F1dGhvcj48YXV0aG9yPmxlIENv
cnJlLCBQLiBOLjwvYXV0aG9yPjxhdXRob3I+TW9yYWxlcywgTS4gVi48L2F1dGhvcj48YXV0aG9y
Pk1vbnRlY2lub3MsIEIuIEMuPC9hdXRob3I+PGF1dGhvcj5HYWphcmRvLCBTLiBDLjwvYXV0aG9y
PjwvYXV0aG9ycz48L2NvbnRyaWJ1dG9ycz48YXV0aC1hZGRyZXNzPihQZW5hIEQuLCBWaXZpYW5p
IFMuLCBHYWphcmRvIFMuKSBTdWItRGlyZWNjaW9uIE1lZGljYSBkZWwgTmlubyBVbmlkYWQgZGUg
SG9zcGl0YWxpemFjaW9uIFRyYW5zaXRvcmlhLCBDb21wbGVqbyBIb3NwaXRhbGFyaW8sIFNhbnRp
YWdvLCBDaGlsZSAoUGVuYSBELiwgVml2aWFuaSBTLikgU2VydmljaW8gZGUgUGVkaWF0cmlhLCBV
bmlkYWQgZGUgSW5mZWN0b2xvZ2lhLCBDb21wbGVqbyBIb3NwaXRhbGFyaW8sIFNhbnRpYWdvLCBD
aGlsZSAoUGVuYSBELiwgbGUgQ29ycmUgUC4sIE1vcmFsZXMgTS4sIE1vbnRlY2lub3MgQi4pIEZh
Y3VsdGFkIGRlIE1lZGljaW5hLCBEZXBhcnRhbWVudG8gZGUgUGVkaWF0cmlhLCBQb250aWZpY2lh
IFVuaXZlcnNpZGFkIENhdG9saWNhIGRlIENoaWxlLCBTYW50aWFnbywgQ2hpbGU8L2F1dGgtYWRk
cmVzcz48dGl0bGVzPjx0aXRsZT5UcmVhdG1lbnQgb2YgdXJpbmFyeSB0cmFjdCBpbmZlY3Rpb25z
IGluIGZlYnJpbGUgaW5mYW50czogRXhwZXJpZW5jZSBvZiBvdXRwYXRpZW50IGludHJhdmVub3Vz
IGFudGliaW90aWMgdHJlYXRtZW50LiBbU3BhbmlzaF08L3RpdGxlPjxzZWNvbmRhcnktdGl0bGU+
UmV2aXN0YSBDaGlsZW5hIGRlIEluZmVjdG9sb2dpYTwvc2Vjb25kYXJ5LXRpdGxlPjx0cmFuc2xh
dGVkLXRpdGxlPk1hbmVqbyBkZSBsYSBpbmZlY2Npb24gZGVsIHRyYWN0byB1cmluYXJpbyBlbiBs
YWN0YW50ZXMgZmVicmlsZXM6IEV4cGVyaWVuY2lhIGRlIHRyYXRhbWllbnRvIGFudGltaWNyb2Jp
YW5vIGludHJhdmVub3NvIGFtYnVsYXRvcmlvLjwvdHJhbnNsYXRlZC10aXRsZT48L3RpdGxlcz48
cGFnZXM+MzUwLTM1NDwvcGFnZXM+PHZvbHVtZT4yNjwvdm9sdW1lPjxudW1iZXI+NDwvbnVtYmVy
PjxkYXRlcz48eWVhcj4yMDA5PC95ZWFyPjxwdWItZGF0ZXM+PGRhdGU+QXVnLjwvZGF0ZT48L3B1
Yi1kYXRlcz48L2RhdGVzPjxhY2Nlc3Npb24tbnVtPjM1NTQzODQ3MTwvYWNjZXNzaW9uLW51bT48
dXJscz48cmVsYXRlZC11cmxzPjx1cmw+aHR0cDovL292aWRzcC5vdmlkLmNvbS9vdmlkd2ViLmNn
aT9UPUpTJmFtcDtDU0M9WSZhbXA7TkVXUz1OJmFtcDtQQUdFPWZ1bGx0ZXh0JmFtcDtEPWVtZWQx
MiZhbXA7QU49MzU1NDM4NDcxPC91cmw+PHVybD5odHRwOi8vc2Z4ZXUwOC5ob3N0ZWQuZXhsaWJy
aXNncm91cC5jb20vc2d1bD9zaWQ9T1ZJRDplbWJhc2UmYW1wO2lkPXBtaWQ6MTk4MDI0MDMmYW1w
O2lkPWRvaTomYW1wO2lzc249MDcxNi0xMDE4JmFtcDtpc2JuPSZhbXA7dm9sdW1lPTI2JmFtcDtp
c3N1ZT00JmFtcDtzcGFnZT0zNTAmYW1wO3BhZ2VzPTM1MC0zNTQmYW1wO2RhdGU9MjAwOSZhbXA7
dGl0bGU9UmV2aXN0YStDaGlsZW5hK2RlK0luZmVjdG9sb2dpYSZhbXA7YXRpdGxlPU1hbmVqbytk
ZStsYStpbmZlY2Npb24rZGVsK3RyYWN0byt1cmluYXJpbytlbitsYWN0YW50ZXMrZmVicmlsZXMl
M0ErRXhwZXJpZW5jaWErZGUrdHJhdGFtaWVudG8rYW50aW1pY3JvYmlhbm8raW50cmF2ZW5vc28r
YW1idWxhdG9yaW8mYW1wO2F1bGFzdD1QZW5hJmFtcDtwaWQ9JTNDYXV0aG9yJTNFUGVuYStELitB
LiUzQlZpdmlhbmkrUy4rVC4lM0JsZStDb3JyZStQLitOLiUzQk1vcmFsZXMrTS4rVi4lM0JNb250
ZWNpbm9zK0IuK0MuJTNCR2FqYXJkbytTLitDLiUzQyUyRmF1dGhvciUzRSUzQ0FOJTNFMzU1NDM4
NDcx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Zb3VzZWZpY2hhaWphbjwvQXV0aG9yPjxZZWFyPjIwMTU8L1llYXI+PFJlY051bT40ODwvUmVj
TnVtPjxyZWNvcmQ+PHJlYy1udW1iZXI+NDg8L3JlYy1udW1iZXI+PGZvcmVpZ24ta2V5cz48a2V5
IGFwcD0iRU4iIGRiLWlkPSJkdnNycjVzemJzOWF3Z2UwMnRsNWVkMGQyejl0cHowcHJ2OXMiIHRp
bWVzdGFtcD0iMCI+NDg8L2tleT48L2ZvcmVpZ24ta2V5cz48cmVmLXR5cGUgbmFtZT0iSm91cm5h
bCBBcnRpY2xlIj4xNzwvcmVmLXR5cGU+PGNvbnRyaWJ1dG9ycz48YXV0aG9ycz48YXV0aG9yPllv
dXNlZmljaGFpamFuLCBQLjwvYXV0aG9yPjxhdXRob3I+S2FoYmF6aSwgTS48L2F1dGhvcj48YXV0
aG9yPlJhc3RpLCBTLjwvYXV0aG9yPjxhdXRob3I+UmFmZWllLCBNLjwvYXV0aG9yPjxhdXRob3I+
U2hhcmFma2hhaCwgTS48L2F1dGhvcj48L2F1dGhvcnM+PC9jb250cmlidXRvcnM+PGF1dGgtYWRk
cmVzcz4oWW91c2VmaWNoYWlqYW4pIERpdmlzaW9uIG9mIFBlZGlhdHJpYyBOZXBocm9sb2d5LCBE
ZXBhcnRtZW50IG9mIFBlZGlhdHJpY3MsIEFyYWsgVW5pdmVyc2l0eSBvZiBNZWRpY2FsIFNjaWVu
Y2VzLCBBcmFrLCBJcmFuLCBJc2xhbWljIFJlcHVibGljIG9mIChLYWhiYXppLCBSYXN0aSkgRGVw
YXJ0bWVudCBvZiBQZWRpYXRyaWNzLCBBcmFrIFVuaXZlcnNpdHkgb2YgTWVkaWNhbCBTY2llbmNl
cywgQXJhaywgSXJhbiwgSXNsYW1pYyBSZXB1YmxpYyBvZiAoUmFmZWllKSBEZXBhcnRtZW50IG9m
IEJpb3N0YXRpc3RpY3MgYW5kIEVwaWRlbWlvbG9neSwgQXJhayB1bml2ZXJzaXR5IG9mIE1lZGlj
YWwgU2NpZW5jZXMsIEFyYWssIElyYW4sIElzbGFtaWMgUmVwdWJsaWMgb2YgKFNoYXJhZmtoYWgp
IFNjaG9vbCBvZiBNZWRpY2luZSwgQXJhayBVbml2ZXJzaXR5IG9mIE1lZGljYWwgU2NpZW5jZXMs
IEFyYWssIElyYW4sIElzbGFtaWMgUmVwdWJsaWMgb2Y8L2F1dGgtYWRkcmVzcz48dGl0bGVzPjx0
aXRsZT5WaXRhbWluIEUgYXMgYWRqdXZhbnQgdHJlYXRtZW50IGZvciB1cmluYXJ5IHRyYWN0IGlu
ZmVjdGlvbiBpbiBnaXJscyB3aXRoIGFjdXRlIHB5ZWxvbmVwaHJpdGlzPC90aXRsZT48c2Vjb25k
YXJ5LXRpdGxlPklyYW5pYW4gSm91cm5hbCBvZiBLaWRuZXkgRGlzZWFzZXM8L3NlY29uZGFyeS10
aXRsZT48L3RpdGxlcz48cGFnZXM+OTctMTA0PC9wYWdlcz48dm9sdW1lPjk8L3ZvbHVtZT48bnVt
YmVyPjI8L251bWJlcj48ZGF0ZXM+PHllYXI+MjAxNTwveWVhcj48L2RhdGVzPjx1cmxzPjxyZWxh
dGVkLXVybHM+PHVybD5odHRwOi8vb3ZpZHNwLm92aWQuY29tL292aWR3ZWIuY2dpP1Q9SlMmYW1w
O0NTQz1ZJmFtcDtORVdTPU4mYW1wO1BBR0U9ZnVsbHRleHQmYW1wO0Q9ZW1lZDE4YSZhbXA7QU49
NjAzNjc5NTIzPC91cmw+PHVybD5odHRwOi8vc2Z4ZXUwOC5ob3N0ZWQuZXhsaWJyaXNncm91cC5j
b20vc2d1bD9zaWQ9T1ZJRDplbWJhc2UmYW1wO2lkPXBtaWQ6MjU4NTEyODcmYW1wO2lkPWRvaTom
YW1wO2lzc249MTczNS04NTgyJmFtcDtpc2JuPSZhbXA7dm9sdW1lPTkmYW1wO2lzc3VlPTImYW1w
O3NwYWdlPTk3JmFtcDtwYWdlcz05Ny0xMDQmYW1wO2RhdGU9MjAxNSZhbXA7dGl0bGU9SXJhbmlh
bitKb3VybmFsK29mK0tpZG5leStEaXNlYXNlcyZhbXA7YXRpdGxlPVZpdGFtaW4rRSthcythZGp1
dmFudCt0cmVhdG1lbnQrZm9yK3VyaW5hcnkrdHJhY3QraW5mZWN0aW9uK2luK2dpcmxzK3dpdGgr
YWN1dGUrcHllbG9uZXBocml0aXMmYW1wO2F1bGFzdD1Zb3VzZWZpY2hhaWphbiZhbXA7cGlkPSUz
Q2F1dGhvciUzRVlvdXNlZmljaGFpamFuK1AuJTNCS2FoYmF6aStNLiUzQlJhc3RpK1MuJTNCUmFm
ZWllK00uJTNCU2hhcmFma2hhaCtNLiUzQyUyRmF1dGhvciUzRSUzQ0FOJTNFNjAzNjc5NTIzJTND
JTJGQU4lM0UlM0NEVCUzRUpvdXJuYWwlM0ErQXJ0aWNsZSUzQyUyRkRUJTNFPC91cmw+PC9yZWxh
dGVkLXVybHM+PC91cmxzPjxyZW1vdGUtZGF0YWJhc2UtcHJvdmlkZXI+T3ZpZCBUZWNobm9sb2dp
ZXNVSSAtIDYwMzY3OTUyMzwvcmVtb3RlLWRhdGFiYXNlLXByb3ZpZGVyPjwvcmVjb3JkPjwvQ2l0
ZT48Q2l0ZT48QXV0aG9yPllvdXNlZmljaGFpamFuPC9BdXRob3I+PFllYXI+MjAxNjwvWWVhcj48
UmVjTnVtPjQ5PC9SZWNOdW0+PHJlY29yZD48cmVjLW51bWJlcj40OTwvcmVjLW51bWJlcj48Zm9y
ZWlnbi1rZXlzPjxrZXkgYXBwPSJFTiIgZGItaWQ9ImR2c3JyNXN6YnM5YXdnZTAydGw1ZWQwZDJ6
OXRwejBwcnY5cyIgdGltZXN0YW1wPSIwIj40OTwva2V5PjwvZm9yZWlnbi1rZXlzPjxyZWYtdHlw
ZSBuYW1lPSJKb3VybmFsIEFydGljbGUiPjE3PC9yZWYtdHlwZT48Y29udHJpYnV0b3JzPjxhdXRo
b3JzPjxhdXRob3I+WW91c2VmaWNoYWlqYW4sIFAuPC9hdXRob3I+PGF1dGhvcj5OYXppcmksIE0u
PC9hdXRob3I+PGF1dGhvcj5UYWhlcmFobWFkaSwgSC48L2F1dGhvcj48YXV0aG9yPkthaGJhemks
IE0uPC9hdXRob3I+PGF1dGhvcj5UYWJhZWksIEEuPC9hdXRob3I+PC9hdXRob3JzPjwvY29udHJp
YnV0b3JzPjxhdXRoLWFkZHJlc3M+KFlvdXNlZmljaGFpamFuLCBUYWhlcmFobWFkaSwgS2FoYmF6
aSwgVGFiYWVpKSBEZXBhcnRtZW50IG9mIFBlZGlhdHJpYyBOZXBocm9sb2d5LCBBbWlya2FiaXIg
SG9zcGl0YWwsIEZhY3VsdHkgb2YgTWVkaWNpbmUsIEFyYWsgVW5pdmVyc2l0eSBvZiBNZWRpY2Fs
IFNjaWVuY2VzLCBBcmFrLCBJcmFuLCBJc2xhbWljIFJlcHVibGljIG9mIChOYXppcmkpIERlcGFy
dG1lbnQgb2YgQmFzaWMgU2NpZW5jZXMsIEFyYWsgVW5pdmVyc2l0eSBvZiBNZWRpY2FsIFNjaWVu
Y2VzLCBBcmFrLCBJcmFuLCBJc2xhbWljIFJlcHVibGljIG9mPC9hdXRoLWFkZHJlc3M+PHRpdGxl
cz48dGl0bGU+WmluYyBzdXBwbGVtZW50YXRpb24gaW4gdHJlYXRtZW50IG9mIGNoaWxkcmVuIHdp
dGggdXJpbmFyeSB0cmFjdCBpbmZlY3Rpb248L3RpdGxlPjxzZWNvbmRhcnktdGl0bGU+SXJhbmlh
biBKb3VybmFsIG9mIEtpZG5leSBEaXNlYXNlczwvc2Vjb25kYXJ5LXRpdGxlPjwvdGl0bGVzPjxw
YWdlcz4yMTMtMjE2PC9wYWdlcz48dm9sdW1lPjEwPC92b2x1bWU+PG51bWJlcj40PC9udW1iZXI+
PGRhdGVzPjx5ZWFyPjIwMTY8L3llYXI+PHB1Yi1kYXRlcz48ZGF0ZT5KdWx5PC9kYXRlPjwvcHVi
LWRhdGVzPjwvZGF0ZXM+PGFjY2Vzc2lvbi1udW0+NjExNzcxMzMyPC9hY2Nlc3Npb24tbnVtPjx1
cmxzPjxyZWxhdGVkLXVybHM+PHVybD5odHRwOi8vb3ZpZHNwLm92aWQuY29tL292aWR3ZWIuY2dp
P1Q9SlMmYW1wO0NTQz1ZJmFtcDtORVdTPU4mYW1wO1BBR0U9ZnVsbHRleHQmYW1wO0Q9ZW1lZDE4
YiZhbXA7QU49NjExNzcxMzMyPC91cmw+PHVybD5odHRwOi8vc2Z4ZXUwOC5ob3N0ZWQuZXhsaWJy
aXNncm91cC5jb20vc2d1bD9zaWQ9T1ZJRDplbWJhc2UmYW1wO2lkPXBtaWQ6JmFtcDtpZD1kb2k6
JmFtcDtpc3NuPTE3MzUtODU4MiZhbXA7aXNibj0mYW1wO3ZvbHVtZT0xMCZhbXA7aXNzdWU9NCZh
bXA7c3BhZ2U9MjEzJmFtcDtwYWdlcz0yMTMtMjE2JmFtcDtkYXRlPTIwMTYmYW1wO3RpdGxlPUly
YW5pYW4rSm91cm5hbCtvZitLaWRuZXkrRGlzZWFzZXMmYW1wO2F0aXRsZT1aaW5jK3N1cHBsZW1l
bnRhdGlvbitpbit0cmVhdG1lbnQrb2YrY2hpbGRyZW4rd2l0aCt1cmluYXJ5K3RyYWN0K2luZmVj
dGlvbiZhbXA7YXVsYXN0PVlvdXNlZmljaGFpamFuJmFtcDtwaWQ9JTNDYXV0aG9yJTNFWW91c2Vm
aWNoYWlqYW4rUC4lM0JOYXppcmkrTS4lM0JUYWhlcmFobWFkaStILiUzQkthaGJhemkrTS4lM0JU
YWJhZWkrQS4lM0MlMkZhdXRob3IlM0UlM0NBTiUzRTYxMTc3MTMzMi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wvRW5kTm90ZT4A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26,27,32,38-41,48,50,51</w:t>
            </w:r>
            <w:r w:rsidRPr="00A713FD">
              <w:rPr>
                <w:rFonts w:ascii="Times New Roman" w:hAnsi="Times New Roman" w:cs="Times New Roman"/>
                <w:sz w:val="20"/>
                <w:szCs w:val="20"/>
              </w:rPr>
              <w:fldChar w:fldCharType="end"/>
            </w:r>
          </w:p>
        </w:tc>
      </w:tr>
      <w:tr w:rsidR="00BD2E11" w:rsidRPr="00A713FD" w14:paraId="6E00FB7A" w14:textId="77777777" w:rsidTr="00BD2E11">
        <w:trPr>
          <w:jc w:val="center"/>
        </w:trPr>
        <w:tc>
          <w:tcPr>
            <w:tcW w:w="1904" w:type="dxa"/>
            <w:gridSpan w:val="2"/>
            <w:vMerge/>
            <w:vAlign w:val="center"/>
          </w:tcPr>
          <w:p w14:paraId="39DCF0E4" w14:textId="77777777" w:rsidR="00BD2E11" w:rsidRPr="00A713FD" w:rsidRDefault="00BD2E11" w:rsidP="00CE1AA5">
            <w:pPr>
              <w:spacing w:after="160" w:line="480" w:lineRule="auto"/>
              <w:ind w:left="720"/>
              <w:jc w:val="center"/>
              <w:rPr>
                <w:rFonts w:ascii="Times New Roman" w:hAnsi="Times New Roman" w:cs="Times New Roman"/>
                <w:sz w:val="20"/>
                <w:szCs w:val="20"/>
              </w:rPr>
            </w:pPr>
          </w:p>
        </w:tc>
        <w:tc>
          <w:tcPr>
            <w:tcW w:w="3136" w:type="dxa"/>
            <w:vAlign w:val="center"/>
          </w:tcPr>
          <w:p w14:paraId="6C123377" w14:textId="77777777" w:rsidR="00BD2E11" w:rsidRPr="00A713FD" w:rsidRDefault="00BD2E11" w:rsidP="00CE1AA5">
            <w:pPr>
              <w:spacing w:after="160"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Cefotaxime</w:t>
            </w:r>
            <w:proofErr w:type="spellEnd"/>
          </w:p>
        </w:tc>
        <w:tc>
          <w:tcPr>
            <w:tcW w:w="830" w:type="dxa"/>
            <w:vAlign w:val="center"/>
          </w:tcPr>
          <w:p w14:paraId="114D57DE"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IV</w:t>
            </w:r>
          </w:p>
        </w:tc>
        <w:tc>
          <w:tcPr>
            <w:tcW w:w="1218" w:type="dxa"/>
            <w:vAlign w:val="center"/>
          </w:tcPr>
          <w:p w14:paraId="5F308809"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100-200</w:t>
            </w:r>
          </w:p>
        </w:tc>
        <w:tc>
          <w:tcPr>
            <w:tcW w:w="992" w:type="dxa"/>
          </w:tcPr>
          <w:p w14:paraId="63DF976F"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13C1792F"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5-14</w:t>
            </w:r>
          </w:p>
        </w:tc>
        <w:tc>
          <w:tcPr>
            <w:tcW w:w="1495" w:type="dxa"/>
          </w:tcPr>
          <w:p w14:paraId="5C9251EA" w14:textId="419514AD" w:rsidR="00BD2E11" w:rsidRPr="002C2241" w:rsidRDefault="00BD2E11" w:rsidP="003F5926">
            <w:pPr>
              <w:pStyle w:val="HTMLPreformatted"/>
              <w:shd w:val="clear" w:color="auto" w:fill="FFFFFF"/>
              <w:wordWrap w:val="0"/>
              <w:spacing w:line="225" w:lineRule="atLeast"/>
              <w:rPr>
                <w:rFonts w:ascii="Times New Roman" w:hAnsi="Times New Roman" w:cs="Times New Roman"/>
                <w:color w:val="000000"/>
                <w:highlight w:val="yellow"/>
              </w:rPr>
            </w:pPr>
            <w:r w:rsidRPr="002C2241">
              <w:rPr>
                <w:rFonts w:ascii="Times New Roman" w:hAnsi="Times New Roman" w:cs="Times New Roman"/>
                <w:color w:val="000000"/>
                <w:highlight w:val="yellow"/>
              </w:rPr>
              <w:t>80</w:t>
            </w:r>
            <w:r w:rsidR="00A42147" w:rsidRPr="002C2241">
              <w:rPr>
                <w:rFonts w:ascii="Times New Roman" w:hAnsi="Times New Roman" w:cs="Times New Roman"/>
                <w:color w:val="000000"/>
                <w:highlight w:val="yellow"/>
              </w:rPr>
              <w:t>.8</w:t>
            </w:r>
            <w:r w:rsidRPr="002C2241">
              <w:rPr>
                <w:rFonts w:ascii="Times New Roman" w:hAnsi="Times New Roman" w:cs="Times New Roman"/>
                <w:color w:val="000000"/>
                <w:highlight w:val="yellow"/>
              </w:rPr>
              <w:t xml:space="preserve"> (63</w:t>
            </w:r>
            <w:r w:rsidR="00A42147" w:rsidRPr="002C2241">
              <w:rPr>
                <w:rFonts w:ascii="Times New Roman" w:hAnsi="Times New Roman" w:cs="Times New Roman"/>
                <w:color w:val="000000"/>
                <w:highlight w:val="yellow"/>
              </w:rPr>
              <w:t>.1</w:t>
            </w:r>
            <w:r w:rsidRPr="002C2241">
              <w:rPr>
                <w:rFonts w:ascii="Times New Roman" w:hAnsi="Times New Roman" w:cs="Times New Roman"/>
                <w:color w:val="000000"/>
                <w:highlight w:val="yellow"/>
              </w:rPr>
              <w:t xml:space="preserve"> - 94</w:t>
            </w:r>
            <w:r w:rsidR="00A42147" w:rsidRPr="002C2241">
              <w:rPr>
                <w:rFonts w:ascii="Times New Roman" w:hAnsi="Times New Roman" w:cs="Times New Roman"/>
                <w:color w:val="000000"/>
                <w:highlight w:val="yellow"/>
              </w:rPr>
              <w:t>.</w:t>
            </w:r>
            <w:r w:rsidRPr="002C2241">
              <w:rPr>
                <w:rFonts w:ascii="Times New Roman" w:hAnsi="Times New Roman" w:cs="Times New Roman"/>
                <w:color w:val="000000"/>
                <w:highlight w:val="yellow"/>
              </w:rPr>
              <w:t>0)</w:t>
            </w:r>
          </w:p>
          <w:p w14:paraId="0DFB8AA9" w14:textId="77777777" w:rsidR="00BD2E11" w:rsidRPr="002C2241" w:rsidRDefault="00BD2E11" w:rsidP="00CE1AA5">
            <w:pPr>
              <w:spacing w:line="480" w:lineRule="auto"/>
              <w:jc w:val="center"/>
              <w:rPr>
                <w:rFonts w:ascii="Times New Roman" w:hAnsi="Times New Roman" w:cs="Times New Roman"/>
                <w:sz w:val="20"/>
                <w:szCs w:val="16"/>
                <w:highlight w:val="yellow"/>
              </w:rPr>
            </w:pPr>
          </w:p>
        </w:tc>
        <w:tc>
          <w:tcPr>
            <w:tcW w:w="1218" w:type="dxa"/>
          </w:tcPr>
          <w:p w14:paraId="28DAEF81" w14:textId="3334A442" w:rsidR="00BD2E11" w:rsidRPr="00A713FD" w:rsidRDefault="00BD2E11" w:rsidP="00CE1AA5">
            <w:pPr>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218" w:type="dxa"/>
            <w:vAlign w:val="center"/>
          </w:tcPr>
          <w:p w14:paraId="0052BD38" w14:textId="3F36800B"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2 (6.6)</w:t>
            </w:r>
          </w:p>
        </w:tc>
        <w:tc>
          <w:tcPr>
            <w:tcW w:w="1937" w:type="dxa"/>
            <w:vAlign w:val="center"/>
          </w:tcPr>
          <w:p w14:paraId="0131C937"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CZWd1ZTwvQXV0aG9yPjxZZWFyPjE5OTg8L1llYXI+PFJl
Y051bT4yMzwvUmVjTnVtPjxEaXNwbGF5VGV4dD48c3R5bGUgZmFjZT0ic3VwZXJzY3JpcHQiPjI0
LDI1PC9zdHlsZT48L0Rpc3BsYXlUZXh0PjxyZWNvcmQ+PHJlYy1udW1iZXI+MjM8L3JlYy1udW1i
ZXI+PGZvcmVpZ24ta2V5cz48a2V5IGFwcD0iRU4iIGRiLWlkPSJkdnNycjVzemJzOWF3Z2UwMnRs
NWVkMGQyejl0cHowcHJ2OXMiIHRpbWVzdGFtcD0iMCI+MjM8L2tleT48L2ZvcmVpZ24ta2V5cz48
cmVmLXR5cGUgbmFtZT0iSm91cm5hbCBBcnRpY2xlIj4xNzwvcmVmLXR5cGU+PGNvbnRyaWJ1dG9y
cz48YXV0aG9ycz48YXV0aG9yPkJlZ3VlLCBQLjwvYXV0aG9yPjxhdXRob3I+QXN0cnVjLCBKLjwv
YXV0aG9yPjxhdXRob3I+RnJhbmNvaXMsIFAuPC9hdXRob3I+PGF1dGhvcj5GbG9yZXQsIEQuPC9h
dXRob3I+PC9hdXRob3JzPjwvY29udHJpYnV0b3JzPjxhdXRoLWFkZHJlc3M+KEJlZ3VlLCBBc3Ry
dWMsIEZyYW5jb2lzLCBGbG9yZXQpIEhvcGl0YWwgVHJvdXNzZWF1LCAyNiBhdmVudWUgZHUgRG9j
dGV1ciBOZXR0ZXIsIEYtNzU1NzEgUGFyaXMgQ2VkZXggMTIsIEZyYW5jZTwvYXV0aC1hZGRyZXNz
Pjx0aXRsZXM+PHRpdGxlPkNvbXBhcmlzb24gb2YgY2VmdHJpYXhvbmUgYW5kIGNlZm90YXhpbWUg
aW4gc2V2ZXJlIHBlZGlhdHJpYyBiYWN0ZXJpYWwgaW5mZWN0aW9uOiBBIG11bHRpY2VudHJpYyBz
dHVkeS4gW0ZyZW5jaF08L3RpdGxlPjxzZWNvbmRhcnktdGl0bGU+TWVkZWNpbmUgZXQgTWFsYWRp
ZXMgSW5mZWN0aWV1c2VzPC9zZWNvbmRhcnktdGl0bGU+PHRyYW5zbGF0ZWQtdGl0bGU+RXZhbHVh
dGlvbiBkZSBsYSBjZWZ0cmlheG9uZSBldCBkdSBjZWZvdGF4aW1lIGRhbnMgbCZhcG9zO2luZmVj
dGlvbiBiYWN0ZXJpZW5uZSBzZXZlcmUgZW4gcGVkaWF0cmllOiBFdHVkZSBtdWx0aWNlbnRyaXF1
ZS48L3RyYW5zbGF0ZWQtdGl0bGU+PC90aXRsZXM+PHBhZ2VzPjMwMC0zMDY8L3BhZ2VzPjx2b2x1
bWU+Mjg8L3ZvbHVtZT48bnVtYmVyPjQ8L251bWJlcj48ZGF0ZXM+PHllYXI+MTk5ODwveWVhcj48
L2RhdGVzPjxhY2Nlc3Npb24tbnVtPjI4MjMxMTQxPC9hY2Nlc3Npb24tbnVtPjx1cmxzPjxyZWxh
dGVkLXVybHM+PHVybD5odHRwOi8vb3ZpZHNwLm92aWQuY29tL292aWR3ZWIuY2dpP1Q9SlMmYW1w
O0NTQz1ZJmFtcDtORVdTPU4mYW1wO1BBR0U9ZnVsbHRleHQmYW1wO0Q9ZW1lZDcmYW1wO0FOPTI4
MjMxMTQxPC91cmw+PHVybD5odHRwOi8vc2Z4ZXUwOC5ob3N0ZWQuZXhsaWJyaXNncm91cC5jb20v
c2d1bD9zaWQ9T1ZJRDplbWJhc2UmYW1wO2lkPXBtaWQ6JmFtcDtpZD1kb2k6JmFtcDtpc3NuPTAz
OTktMDc3WCZhbXA7aXNibj0mYW1wO3ZvbHVtZT0yOCZhbXA7aXNzdWU9NCZhbXA7c3BhZ2U9MzAw
JmFtcDtwYWdlcz0zMDAtMzA2JmFtcDtkYXRlPTE5OTgmYW1wO3RpdGxlPU1lZGVjaW5lK2V0K01h
bGFkaWVzK0luZmVjdGlldXNlcyZhbXA7YXRpdGxlPUV2YWx1YXRpb24rZGUrbGErY2VmdHJpYXhv
bmUrZXQrZHUrY2Vmb3RheGltZStkYW5zK2wlMjdpbmZlY3Rpb24rYmFjdGVyaWVubmUrc2V2ZXJl
K2VuK3BlZGlhdHJpZSUzQStFdHVkZSttdWx0aWNlbnRyaXF1ZSZhbXA7YXVsYXN0PUJlZ3VlJmFt
cDtwaWQ9JTNDYXV0aG9yJTNFQmVndWUrUC4lM0JBc3RydWMrSi4lM0JGcmFuY29pcytQLiUzQkZs
b3JldCtELiUzQyUyRmF1dGhvciUzRSUzQ0FOJTNFMjgyMzExNDE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Jha2thbG9nbHU8L0F1dGhvcj48
WWVhcj4xOTk2PC9ZZWFyPjxSZWNOdW0+MjI8L1JlY051bT48cmVjb3JkPjxyZWMtbnVtYmVyPjIy
PC9yZWMtbnVtYmVyPjxmb3JlaWduLWtleXM+PGtleSBhcHA9IkVOIiBkYi1pZD0iZHZzcnI1c3pi
czlhd2dlMDJ0bDVlZDBkMno5dHB6MHBydjlzIiB0aW1lc3RhbXA9IjAiPjIyPC9rZXk+PC9mb3Jl
aWduLWtleXM+PHJlZi10eXBlIG5hbWU9IkpvdXJuYWwgQXJ0aWNsZSI+MTc8L3JlZi10eXBlPjxj
b250cmlidXRvcnM+PGF1dGhvcnM+PGF1dGhvcj5CYWtrYWxvZ2x1LCBBLjwvYXV0aG9yPjxhdXRo
b3I+U2FhdGNpLCBVLjwvYXV0aG9yPjxhdXRob3I+U295bGVtZXpvZ2x1LCBPLjwvYXV0aG9yPjxh
dXRob3I+T3plbiwgUy48L2F1dGhvcj48YXV0aG9yPlRvcGFsb2dsdSwgUi48L2F1dGhvcj48YXV0
aG9yPkJlc2JhcywgTi48L2F1dGhvcj48YXV0aG9yPlNhYXRjaSwgSS48L2F1dGhvcj48L2F1dGhv
cnM+PC9jb250cmlidXRvcnM+PGF1dGgtYWRkcmVzcz4oQmFra2Fsb2dsdSwgU2FhdGNpLCBTb3ls
ZW1lem9nbHUsIE96ZW4sIFRvcGFsb2dsdSwgQmVzYmFzLCBTYWF0Y2kpIFBlZGlhdHJpYyBOZXBo
cm9sb2d5IERlcGFydG1lbnQsIEhhY2V0dGVwZSBVbml2ZXJzaXR5LCBDaGlsZHJlbiZhcG9zO3Mg
SG9zcGl0YWwsIEFua2FyYSwgVHVya2V5IChCYWtrYWxvZ2x1KSBIYWNldHRlcGUgVW5pdmVyc2l0
eSBDaGlsZHJlbiZhcG9zO3MgSG9zcGl0YWwsIDA2MTAwIFNpaGhpeWUsIEFua2FyYSwgVHVya2V5
PC9hdXRoLWFkZHJlc3M+PHRpdGxlcz48dGl0bGU+Q29tcGFyaXNvbiBvZiBjZWZ0cmlheG9uZSB2
ZXJzdXMgY2Vmb3RheGltZSBmb3IgY2hpbGRob29kIHVwcGVyIHVyaW5hcnkgdHJhY3QgaW5mZWN0
aW9uczwvdGl0bGU+PHNlY29uZGFyeS10aXRsZT5Kb3VybmFsIG9mIENoZW1vdGhlcmFweTwvc2Vj
b25kYXJ5LXRpdGxlPjwvdGl0bGVzPjxwYWdlcz41OS02MjwvcGFnZXM+PHZvbHVtZT44PC92b2x1
bWU+PG51bWJlcj4xPC9udW1iZXI+PGRhdGVzPjx5ZWFyPjE5OTY8L3llYXI+PC9kYXRlcz48YWNj
ZXNzaW9uLW51bT4yNjA2NzA3MDwvYWNjZXNzaW9uLW51bT48dXJscz48cmVsYXRlZC11cmxzPjx1
cmw+aHR0cDovL292aWRzcC5vdmlkLmNvbS9vdmlkd2ViLmNnaT9UPUpTJmFtcDtDU0M9WSZhbXA7
TkVXUz1OJmFtcDtQQUdFPWZ1bGx0ZXh0JmFtcDtEPWVtZWQ3JmFtcDtBTj0yNjA2NzA3MDwvdXJs
Pjx1cmw+aHR0cDovL3NmeGV1MDguaG9zdGVkLmV4bGlicmlzZ3JvdXAuY29tL3NndWw/c2lkPU9W
SUQ6ZW1iYXNlJmFtcDtpZD1wbWlkOjg4MzUxMTEmYW1wO2lkPWRvaTomYW1wO2lzc249MTEyMC0w
MDlYJmFtcDtpc2JuPSZhbXA7dm9sdW1lPTgmYW1wO2lzc3VlPTEmYW1wO3NwYWdlPTU5JmFtcDtw
YWdlcz01OS02MiZhbXA7ZGF0ZT0xOTk2JmFtcDt0aXRsZT1Kb3VybmFsK29mK0NoZW1vdGhlcmFw
eSZhbXA7YXRpdGxlPUNvbXBhcmlzb24rb2YrY2VmdHJpYXhvbmUrdmVyc3VzK2NlZm90YXhpbWUr
Zm9yK2NoaWxkaG9vZCt1cHBlcit1cmluYXJ5K3RyYWN0K2luZmVjdGlvbnMmYW1wO2F1bGFzdD1C
YWtrYWxvZ2x1JmFtcDtwaWQ9JTNDYXV0aG9yJTNFQmFra2Fsb2dsdStBLiUzQlNhYXRjaStVLiUz
QlNveWxlbWV6b2dsdStPLiUzQk96ZW4rUy4lM0JUb3BhbG9nbHUrUi4lM0JCZXNiYXMrTi4lM0JT
YWF0Y2krSS4lM0MlMkZhdXRob3IlM0UlM0NBTiUzRTI2MDY3MDcwJTNDJTJGQU4lM0UlM0NEVCUz
RUpvdXJuYWwlM0Er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CZWd1ZTwvQXV0aG9yPjxZZWFyPjE5OTg8L1llYXI+PFJl
Y051bT4yMzwvUmVjTnVtPjxEaXNwbGF5VGV4dD48c3R5bGUgZmFjZT0ic3VwZXJzY3JpcHQiPjI0
LDI1PC9zdHlsZT48L0Rpc3BsYXlUZXh0PjxyZWNvcmQ+PHJlYy1udW1iZXI+MjM8L3JlYy1udW1i
ZXI+PGZvcmVpZ24ta2V5cz48a2V5IGFwcD0iRU4iIGRiLWlkPSJkdnNycjVzemJzOWF3Z2UwMnRs
NWVkMGQyejl0cHowcHJ2OXMiIHRpbWVzdGFtcD0iMCI+MjM8L2tleT48L2ZvcmVpZ24ta2V5cz48
cmVmLXR5cGUgbmFtZT0iSm91cm5hbCBBcnRpY2xlIj4xNzwvcmVmLXR5cGU+PGNvbnRyaWJ1dG9y
cz48YXV0aG9ycz48YXV0aG9yPkJlZ3VlLCBQLjwvYXV0aG9yPjxhdXRob3I+QXN0cnVjLCBKLjwv
YXV0aG9yPjxhdXRob3I+RnJhbmNvaXMsIFAuPC9hdXRob3I+PGF1dGhvcj5GbG9yZXQsIEQuPC9h
dXRob3I+PC9hdXRob3JzPjwvY29udHJpYnV0b3JzPjxhdXRoLWFkZHJlc3M+KEJlZ3VlLCBBc3Ry
dWMsIEZyYW5jb2lzLCBGbG9yZXQpIEhvcGl0YWwgVHJvdXNzZWF1LCAyNiBhdmVudWUgZHUgRG9j
dGV1ciBOZXR0ZXIsIEYtNzU1NzEgUGFyaXMgQ2VkZXggMTIsIEZyYW5jZTwvYXV0aC1hZGRyZXNz
Pjx0aXRsZXM+PHRpdGxlPkNvbXBhcmlzb24gb2YgY2VmdHJpYXhvbmUgYW5kIGNlZm90YXhpbWUg
aW4gc2V2ZXJlIHBlZGlhdHJpYyBiYWN0ZXJpYWwgaW5mZWN0aW9uOiBBIG11bHRpY2VudHJpYyBz
dHVkeS4gW0ZyZW5jaF08L3RpdGxlPjxzZWNvbmRhcnktdGl0bGU+TWVkZWNpbmUgZXQgTWFsYWRp
ZXMgSW5mZWN0aWV1c2VzPC9zZWNvbmRhcnktdGl0bGU+PHRyYW5zbGF0ZWQtdGl0bGU+RXZhbHVh
dGlvbiBkZSBsYSBjZWZ0cmlheG9uZSBldCBkdSBjZWZvdGF4aW1lIGRhbnMgbCZhcG9zO2luZmVj
dGlvbiBiYWN0ZXJpZW5uZSBzZXZlcmUgZW4gcGVkaWF0cmllOiBFdHVkZSBtdWx0aWNlbnRyaXF1
ZS48L3RyYW5zbGF0ZWQtdGl0bGU+PC90aXRsZXM+PHBhZ2VzPjMwMC0zMDY8L3BhZ2VzPjx2b2x1
bWU+Mjg8L3ZvbHVtZT48bnVtYmVyPjQ8L251bWJlcj48ZGF0ZXM+PHllYXI+MTk5ODwveWVhcj48
L2RhdGVzPjxhY2Nlc3Npb24tbnVtPjI4MjMxMTQxPC9hY2Nlc3Npb24tbnVtPjx1cmxzPjxyZWxh
dGVkLXVybHM+PHVybD5odHRwOi8vb3ZpZHNwLm92aWQuY29tL292aWR3ZWIuY2dpP1Q9SlMmYW1w
O0NTQz1ZJmFtcDtORVdTPU4mYW1wO1BBR0U9ZnVsbHRleHQmYW1wO0Q9ZW1lZDcmYW1wO0FOPTI4
MjMxMTQxPC91cmw+PHVybD5odHRwOi8vc2Z4ZXUwOC5ob3N0ZWQuZXhsaWJyaXNncm91cC5jb20v
c2d1bD9zaWQ9T1ZJRDplbWJhc2UmYW1wO2lkPXBtaWQ6JmFtcDtpZD1kb2k6JmFtcDtpc3NuPTAz
OTktMDc3WCZhbXA7aXNibj0mYW1wO3ZvbHVtZT0yOCZhbXA7aXNzdWU9NCZhbXA7c3BhZ2U9MzAw
JmFtcDtwYWdlcz0zMDAtMzA2JmFtcDtkYXRlPTE5OTgmYW1wO3RpdGxlPU1lZGVjaW5lK2V0K01h
bGFkaWVzK0luZmVjdGlldXNlcyZhbXA7YXRpdGxlPUV2YWx1YXRpb24rZGUrbGErY2VmdHJpYXhv
bmUrZXQrZHUrY2Vmb3RheGltZStkYW5zK2wlMjdpbmZlY3Rpb24rYmFjdGVyaWVubmUrc2V2ZXJl
K2VuK3BlZGlhdHJpZSUzQStFdHVkZSttdWx0aWNlbnRyaXF1ZSZhbXA7YXVsYXN0PUJlZ3VlJmFt
cDtwaWQ9JTNDYXV0aG9yJTNFQmVndWUrUC4lM0JBc3RydWMrSi4lM0JGcmFuY29pcytQLiUzQkZs
b3JldCtELiUzQyUyRmF1dGhvciUzRSUzQ0FOJTNFMjgyMzExNDE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Jha2thbG9nbHU8L0F1dGhvcj48
WWVhcj4xOTk2PC9ZZWFyPjxSZWNOdW0+MjI8L1JlY051bT48cmVjb3JkPjxyZWMtbnVtYmVyPjIy
PC9yZWMtbnVtYmVyPjxmb3JlaWduLWtleXM+PGtleSBhcHA9IkVOIiBkYi1pZD0iZHZzcnI1c3pi
czlhd2dlMDJ0bDVlZDBkMno5dHB6MHBydjlzIiB0aW1lc3RhbXA9IjAiPjIyPC9rZXk+PC9mb3Jl
aWduLWtleXM+PHJlZi10eXBlIG5hbWU9IkpvdXJuYWwgQXJ0aWNsZSI+MTc8L3JlZi10eXBlPjxj
b250cmlidXRvcnM+PGF1dGhvcnM+PGF1dGhvcj5CYWtrYWxvZ2x1LCBBLjwvYXV0aG9yPjxhdXRo
b3I+U2FhdGNpLCBVLjwvYXV0aG9yPjxhdXRob3I+U295bGVtZXpvZ2x1LCBPLjwvYXV0aG9yPjxh
dXRob3I+T3plbiwgUy48L2F1dGhvcj48YXV0aG9yPlRvcGFsb2dsdSwgUi48L2F1dGhvcj48YXV0
aG9yPkJlc2JhcywgTi48L2F1dGhvcj48YXV0aG9yPlNhYXRjaSwgSS48L2F1dGhvcj48L2F1dGhv
cnM+PC9jb250cmlidXRvcnM+PGF1dGgtYWRkcmVzcz4oQmFra2Fsb2dsdSwgU2FhdGNpLCBTb3ls
ZW1lem9nbHUsIE96ZW4sIFRvcGFsb2dsdSwgQmVzYmFzLCBTYWF0Y2kpIFBlZGlhdHJpYyBOZXBo
cm9sb2d5IERlcGFydG1lbnQsIEhhY2V0dGVwZSBVbml2ZXJzaXR5LCBDaGlsZHJlbiZhcG9zO3Mg
SG9zcGl0YWwsIEFua2FyYSwgVHVya2V5IChCYWtrYWxvZ2x1KSBIYWNldHRlcGUgVW5pdmVyc2l0
eSBDaGlsZHJlbiZhcG9zO3MgSG9zcGl0YWwsIDA2MTAwIFNpaGhpeWUsIEFua2FyYSwgVHVya2V5
PC9hdXRoLWFkZHJlc3M+PHRpdGxlcz48dGl0bGU+Q29tcGFyaXNvbiBvZiBjZWZ0cmlheG9uZSB2
ZXJzdXMgY2Vmb3RheGltZSBmb3IgY2hpbGRob29kIHVwcGVyIHVyaW5hcnkgdHJhY3QgaW5mZWN0
aW9uczwvdGl0bGU+PHNlY29uZGFyeS10aXRsZT5Kb3VybmFsIG9mIENoZW1vdGhlcmFweTwvc2Vj
b25kYXJ5LXRpdGxlPjwvdGl0bGVzPjxwYWdlcz41OS02MjwvcGFnZXM+PHZvbHVtZT44PC92b2x1
bWU+PG51bWJlcj4xPC9udW1iZXI+PGRhdGVzPjx5ZWFyPjE5OTY8L3llYXI+PC9kYXRlcz48YWNj
ZXNzaW9uLW51bT4yNjA2NzA3MDwvYWNjZXNzaW9uLW51bT48dXJscz48cmVsYXRlZC11cmxzPjx1
cmw+aHR0cDovL292aWRzcC5vdmlkLmNvbS9vdmlkd2ViLmNnaT9UPUpTJmFtcDtDU0M9WSZhbXA7
TkVXUz1OJmFtcDtQQUdFPWZ1bGx0ZXh0JmFtcDtEPWVtZWQ3JmFtcDtBTj0yNjA2NzA3MDwvdXJs
Pjx1cmw+aHR0cDovL3NmeGV1MDguaG9zdGVkLmV4bGlicmlzZ3JvdXAuY29tL3NndWw/c2lkPU9W
SUQ6ZW1iYXNlJmFtcDtpZD1wbWlkOjg4MzUxMTEmYW1wO2lkPWRvaTomYW1wO2lzc249MTEyMC0w
MDlYJmFtcDtpc2JuPSZhbXA7dm9sdW1lPTgmYW1wO2lzc3VlPTEmYW1wO3NwYWdlPTU5JmFtcDtw
YWdlcz01OS02MiZhbXA7ZGF0ZT0xOTk2JmFtcDt0aXRsZT1Kb3VybmFsK29mK0NoZW1vdGhlcmFw
eSZhbXA7YXRpdGxlPUNvbXBhcmlzb24rb2YrY2VmdHJpYXhvbmUrdmVyc3VzK2NlZm90YXhpbWUr
Zm9yK2NoaWxkaG9vZCt1cHBlcit1cmluYXJ5K3RyYWN0K2luZmVjdGlvbnMmYW1wO2F1bGFzdD1C
YWtrYWxvZ2x1JmFtcDtwaWQ9JTNDYXV0aG9yJTNFQmFra2Fsb2dsdStBLiUzQlNhYXRjaStVLiUz
QlNveWxlbWV6b2dsdStPLiUzQk96ZW4rUy4lM0JUb3BhbG9nbHUrUi4lM0JCZXNiYXMrTi4lM0JT
YWF0Y2krSS4lM0MlMkZhdXRob3IlM0UlM0NBTiUzRTI2MDY3MDcwJTNDJTJGQU4lM0UlM0NEVCUz
RUpvdXJuYWwlM0Er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24,25</w:t>
            </w:r>
            <w:r w:rsidRPr="00A713FD">
              <w:rPr>
                <w:rFonts w:ascii="Times New Roman" w:hAnsi="Times New Roman" w:cs="Times New Roman"/>
                <w:sz w:val="20"/>
                <w:szCs w:val="20"/>
              </w:rPr>
              <w:fldChar w:fldCharType="end"/>
            </w:r>
          </w:p>
        </w:tc>
      </w:tr>
      <w:tr w:rsidR="00BD2E11" w:rsidRPr="00A713FD" w14:paraId="769977A3" w14:textId="77777777" w:rsidTr="00BD2E11">
        <w:trPr>
          <w:jc w:val="center"/>
        </w:trPr>
        <w:tc>
          <w:tcPr>
            <w:tcW w:w="1904" w:type="dxa"/>
            <w:gridSpan w:val="2"/>
            <w:vMerge/>
            <w:vAlign w:val="center"/>
          </w:tcPr>
          <w:p w14:paraId="36BC5DE3" w14:textId="77777777" w:rsidR="00BD2E11" w:rsidRPr="00A713FD" w:rsidRDefault="00BD2E11" w:rsidP="00CE1AA5">
            <w:pPr>
              <w:spacing w:after="160" w:line="480" w:lineRule="auto"/>
              <w:ind w:left="720"/>
              <w:jc w:val="center"/>
              <w:rPr>
                <w:rFonts w:ascii="Times New Roman" w:hAnsi="Times New Roman" w:cs="Times New Roman"/>
                <w:sz w:val="20"/>
                <w:szCs w:val="20"/>
              </w:rPr>
            </w:pPr>
          </w:p>
        </w:tc>
        <w:tc>
          <w:tcPr>
            <w:tcW w:w="3136" w:type="dxa"/>
            <w:vAlign w:val="center"/>
          </w:tcPr>
          <w:p w14:paraId="736A8F2D" w14:textId="77777777" w:rsidR="00BD2E11" w:rsidRPr="00A713FD" w:rsidRDefault="00BD2E11" w:rsidP="00CE1AA5">
            <w:pPr>
              <w:spacing w:after="160"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Ceftizoxime</w:t>
            </w:r>
            <w:proofErr w:type="spellEnd"/>
          </w:p>
        </w:tc>
        <w:tc>
          <w:tcPr>
            <w:tcW w:w="830" w:type="dxa"/>
            <w:vAlign w:val="center"/>
          </w:tcPr>
          <w:p w14:paraId="5A0396A6"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IV</w:t>
            </w:r>
          </w:p>
        </w:tc>
        <w:tc>
          <w:tcPr>
            <w:tcW w:w="1218" w:type="dxa"/>
            <w:vAlign w:val="center"/>
          </w:tcPr>
          <w:p w14:paraId="56B74E52"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100</w:t>
            </w:r>
          </w:p>
        </w:tc>
        <w:tc>
          <w:tcPr>
            <w:tcW w:w="992" w:type="dxa"/>
          </w:tcPr>
          <w:p w14:paraId="51448ED5"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4E28628F"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2</w:t>
            </w:r>
          </w:p>
        </w:tc>
        <w:tc>
          <w:tcPr>
            <w:tcW w:w="1495" w:type="dxa"/>
          </w:tcPr>
          <w:p w14:paraId="43C7D33A" w14:textId="0679EDC5" w:rsidR="00BD2E11" w:rsidRPr="002C2241" w:rsidRDefault="00F94C12" w:rsidP="00CE1AA5">
            <w:pPr>
              <w:spacing w:line="480" w:lineRule="auto"/>
              <w:jc w:val="center"/>
              <w:rPr>
                <w:rFonts w:ascii="Times New Roman" w:hAnsi="Times New Roman" w:cs="Times New Roman"/>
                <w:sz w:val="20"/>
                <w:szCs w:val="16"/>
                <w:highlight w:val="yellow"/>
              </w:rPr>
            </w:pPr>
            <w:r w:rsidRPr="002C2241">
              <w:rPr>
                <w:rFonts w:ascii="Times New Roman" w:hAnsi="Times New Roman" w:cs="Times New Roman"/>
                <w:sz w:val="20"/>
                <w:szCs w:val="16"/>
                <w:highlight w:val="yellow"/>
              </w:rPr>
              <w:t>na</w:t>
            </w:r>
          </w:p>
        </w:tc>
        <w:tc>
          <w:tcPr>
            <w:tcW w:w="1218" w:type="dxa"/>
          </w:tcPr>
          <w:p w14:paraId="3F5C3DBC" w14:textId="77777777" w:rsidR="00BD2E11" w:rsidRPr="00A713FD" w:rsidRDefault="00BD2E11" w:rsidP="00CE1AA5">
            <w:pPr>
              <w:spacing w:line="480" w:lineRule="auto"/>
              <w:jc w:val="center"/>
              <w:rPr>
                <w:rFonts w:ascii="Times New Roman" w:hAnsi="Times New Roman" w:cs="Times New Roman"/>
                <w:sz w:val="20"/>
                <w:szCs w:val="20"/>
              </w:rPr>
            </w:pPr>
          </w:p>
        </w:tc>
        <w:tc>
          <w:tcPr>
            <w:tcW w:w="1218" w:type="dxa"/>
            <w:vAlign w:val="center"/>
          </w:tcPr>
          <w:p w14:paraId="7E59F857" w14:textId="7222E29B"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1 (3.3)</w:t>
            </w:r>
          </w:p>
        </w:tc>
        <w:tc>
          <w:tcPr>
            <w:tcW w:w="1937" w:type="dxa"/>
            <w:vAlign w:val="center"/>
          </w:tcPr>
          <w:p w14:paraId="5C990D20"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r>
            <w:r w:rsidRPr="00A713FD">
              <w:rPr>
                <w:rFonts w:ascii="Times New Roman" w:hAnsi="Times New Roman" w:cs="Times New Roman"/>
                <w:sz w:val="20"/>
                <w:szCs w:val="20"/>
              </w:rPr>
              <w:instrText xml:space="preserve"> ADDIN EN.CITE &lt;EndNote&gt;&lt;Cite&gt;&lt;Author&gt;Gok&lt;/Author&gt;&lt;Year&gt;2001&lt;/Year&gt;&lt;RecNum&gt;31&lt;/RecNum&gt;&lt;DisplayText&gt;&lt;style face="superscript"&gt;33&lt;/style&gt;&lt;/DisplayText&gt;&lt;record&gt;&lt;rec-number&gt;31&lt;/rec-number&gt;&lt;foreign-keys&gt;&lt;key app="EN" db-id="dvsrr5szbs9awge02tl5ed0d2z9tpz0prv9s" timestamp="0"&gt;31&lt;/key&gt;&lt;/foreign-keys&gt;&lt;ref-type name="Journal Article"&gt;17&lt;/ref-type&gt;&lt;contributors&gt;&lt;authors&gt;&lt;author&gt;Gok, F.&lt;/author&gt;&lt;author&gt;Duzova, A.&lt;/author&gt;&lt;author&gt;Baskin, E.&lt;/author&gt;&lt;author&gt;Ozen, S.&lt;/author&gt;&lt;author&gt;Besbas, N.&lt;/author&gt;&lt;author&gt;Bakkaloglu, A.&lt;/author&gt;&lt;/authors&gt;&lt;/contributors&gt;&lt;auth-address&gt;(Gok, Duzova, Baskin, Ozen, Besbas, Bakkaloglu) Department of Pediatrics, Hacettepe University, Faculty of Medicine, 06100 Ankara, Turkey&lt;/auth-address&gt;&lt;titles&gt;&lt;title&gt;Comparative study of cefixime alone versus intramuscular ceftizoxime followed by cefixime in the treatment of urinary tract infections in children&lt;/title&gt;&lt;secondary-title&gt;Journal of Chemotherapy&lt;/secondary-title&gt;&lt;/titles&gt;&lt;pages&gt;277-280&lt;/pages&gt;&lt;volume&gt;13&lt;/volume&gt;&lt;number&gt;3&lt;/number&gt;&lt;dates&gt;&lt;year&gt;2001&lt;/year&gt;&lt;/dates&gt;&lt;accession-num&gt;32575140&lt;/accession-num&gt;&lt;urls&gt;&lt;related-urls&gt;&lt;url&gt;http://ovidsp.ovid.com/ovidweb.cgi?T=JS&amp;amp;CSC=Y&amp;amp;NEWS=N&amp;amp;PAGE=fulltext&amp;amp;D=emed8&amp;amp;AN=32575140&lt;/url&gt;&lt;url&gt;http://sfxeu08.hosted.exlibrisgroup.com/sgul?sid=OVID:embase&amp;amp;id=pmid:11450886&amp;amp;id=doi:&amp;amp;issn=1120-009X&amp;amp;isbn=&amp;amp;volume=13&amp;amp;issue=3&amp;amp;spage=277&amp;amp;pages=277-280&amp;amp;date=2001&amp;amp;title=Journal+of+Chemotherapy&amp;amp;atitle=Comparative+study+of+cefixime+alone+versus+intramuscular+ceftizoxime+followed+by+cefixime+in+the+treatment+of+urinary+tract+infections+in+children&amp;amp;aulast=Gok&amp;amp;pid=%3Cauthor%3EGok+F.%3BDuzova+A.%3BBaskin+E.%3BOzen+S.%3BBesbas+N.%3BBakkaloglu+A.%3C%2Fauthor%3E%3CAN%3E32575140%3C%2FAN%3E%3CDT%3EJournal%3A+Article%3C%2FDT%3E&lt;/url&gt;&lt;/related-urls&gt;&lt;/urls&gt;&lt;remote-database-name&gt;Embase&lt;/remote-database-name&gt;&lt;remote-database-provider&gt;Ovid Technologies&lt;/remote-database-provider&gt;&lt;/record&gt;&lt;/Cite&gt;&lt;/EndNote&gt;</w:instrText>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33</w:t>
            </w:r>
            <w:r w:rsidRPr="00A713FD">
              <w:rPr>
                <w:rFonts w:ascii="Times New Roman" w:hAnsi="Times New Roman" w:cs="Times New Roman"/>
                <w:sz w:val="20"/>
                <w:szCs w:val="20"/>
              </w:rPr>
              <w:fldChar w:fldCharType="end"/>
            </w:r>
          </w:p>
        </w:tc>
      </w:tr>
      <w:tr w:rsidR="00BD2E11" w:rsidRPr="00A713FD" w14:paraId="30259685" w14:textId="77777777" w:rsidTr="00BD2E11">
        <w:trPr>
          <w:jc w:val="center"/>
        </w:trPr>
        <w:tc>
          <w:tcPr>
            <w:tcW w:w="1904" w:type="dxa"/>
            <w:gridSpan w:val="2"/>
            <w:vMerge/>
            <w:vAlign w:val="center"/>
          </w:tcPr>
          <w:p w14:paraId="788FA172" w14:textId="77777777" w:rsidR="00BD2E11" w:rsidRPr="00A713FD" w:rsidRDefault="00BD2E11" w:rsidP="00CE1AA5">
            <w:pPr>
              <w:spacing w:after="160" w:line="480" w:lineRule="auto"/>
              <w:ind w:left="720"/>
              <w:jc w:val="center"/>
              <w:rPr>
                <w:rFonts w:ascii="Times New Roman" w:hAnsi="Times New Roman" w:cs="Times New Roman"/>
                <w:sz w:val="20"/>
                <w:szCs w:val="20"/>
              </w:rPr>
            </w:pPr>
          </w:p>
        </w:tc>
        <w:tc>
          <w:tcPr>
            <w:tcW w:w="3136" w:type="dxa"/>
            <w:vAlign w:val="center"/>
          </w:tcPr>
          <w:p w14:paraId="39318EB9" w14:textId="77777777" w:rsidR="00BD2E11" w:rsidRPr="00A713FD" w:rsidRDefault="00BD2E11" w:rsidP="00CE1AA5">
            <w:pPr>
              <w:spacing w:after="160"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Ceftazidime</w:t>
            </w:r>
            <w:proofErr w:type="spellEnd"/>
          </w:p>
        </w:tc>
        <w:tc>
          <w:tcPr>
            <w:tcW w:w="830" w:type="dxa"/>
            <w:vAlign w:val="center"/>
          </w:tcPr>
          <w:p w14:paraId="3D3D0FDF"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IV</w:t>
            </w:r>
          </w:p>
        </w:tc>
        <w:tc>
          <w:tcPr>
            <w:tcW w:w="1218" w:type="dxa"/>
            <w:vAlign w:val="center"/>
          </w:tcPr>
          <w:p w14:paraId="6A96AE7C"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150</w:t>
            </w:r>
          </w:p>
        </w:tc>
        <w:tc>
          <w:tcPr>
            <w:tcW w:w="992" w:type="dxa"/>
          </w:tcPr>
          <w:p w14:paraId="31B0A809"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612B24B4"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2</w:t>
            </w:r>
          </w:p>
        </w:tc>
        <w:tc>
          <w:tcPr>
            <w:tcW w:w="1495" w:type="dxa"/>
          </w:tcPr>
          <w:p w14:paraId="4D368B54" w14:textId="0EA363CE" w:rsidR="00BD2E11" w:rsidRPr="002C2241" w:rsidRDefault="00F94C12" w:rsidP="00CE1AA5">
            <w:pPr>
              <w:spacing w:line="480" w:lineRule="auto"/>
              <w:jc w:val="center"/>
              <w:rPr>
                <w:rFonts w:ascii="Times New Roman" w:hAnsi="Times New Roman" w:cs="Times New Roman"/>
                <w:sz w:val="20"/>
                <w:szCs w:val="16"/>
                <w:highlight w:val="yellow"/>
              </w:rPr>
            </w:pPr>
            <w:r w:rsidRPr="002C2241">
              <w:rPr>
                <w:rFonts w:ascii="Times New Roman" w:hAnsi="Times New Roman" w:cs="Times New Roman"/>
                <w:sz w:val="20"/>
                <w:szCs w:val="16"/>
                <w:highlight w:val="yellow"/>
              </w:rPr>
              <w:t>na</w:t>
            </w:r>
          </w:p>
        </w:tc>
        <w:tc>
          <w:tcPr>
            <w:tcW w:w="1218" w:type="dxa"/>
          </w:tcPr>
          <w:p w14:paraId="68D9BFD6" w14:textId="77777777" w:rsidR="00BD2E11" w:rsidRPr="00A713FD" w:rsidRDefault="00BD2E11" w:rsidP="00CE1AA5">
            <w:pPr>
              <w:spacing w:line="480" w:lineRule="auto"/>
              <w:jc w:val="center"/>
              <w:rPr>
                <w:rFonts w:ascii="Times New Roman" w:hAnsi="Times New Roman" w:cs="Times New Roman"/>
                <w:sz w:val="20"/>
                <w:szCs w:val="20"/>
              </w:rPr>
            </w:pPr>
          </w:p>
        </w:tc>
        <w:tc>
          <w:tcPr>
            <w:tcW w:w="1218" w:type="dxa"/>
            <w:vAlign w:val="center"/>
          </w:tcPr>
          <w:p w14:paraId="4F2BF983" w14:textId="50B91EA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1 (3.3)</w:t>
            </w:r>
          </w:p>
        </w:tc>
        <w:tc>
          <w:tcPr>
            <w:tcW w:w="1937" w:type="dxa"/>
            <w:vAlign w:val="center"/>
          </w:tcPr>
          <w:p w14:paraId="650FF48C"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TY2hhYWQ8L0F1dGhvcj48WWVhcj4xOTk4PC9ZZWFyPjxS
ZWNOdW0+NDA8L1JlY051bT48RGlzcGxheVRleHQ+PHN0eWxlIGZhY2U9InN1cGVyc2NyaXB0Ij40
Mjwvc3R5bGU+PC9EaXNwbGF5VGV4dD48cmVjb3JkPjxyZWMtbnVtYmVyPjQwPC9yZWMtbnVtYmVy
Pjxmb3JlaWduLWtleXM+PGtleSBhcHA9IkVOIiBkYi1pZD0iZHZzcnI1c3piczlhd2dlMDJ0bDVl
ZDBkMno5dHB6MHBydjlzIiB0aW1lc3RhbXA9IjAiPjQwPC9rZXk+PC9mb3JlaWduLWtleXM+PHJl
Zi10eXBlIG5hbWU9IkpvdXJuYWwgQXJ0aWNsZSI+MTc8L3JlZi10eXBlPjxjb250cmlidXRvcnM+
PGF1dGhvcnM+PGF1dGhvcj5TY2hhYWQsIFUuIEIuPC9hdXRob3I+PGF1dGhvcj5Fc2tvbGEsIEou
PC9hdXRob3I+PGF1dGhvcj5LYWZldHppcywgRC48L2F1dGhvcj48YXV0aG9yPkZpc2hiYWNoLCBN
LjwvYXV0aG9yPjxhdXRob3I+QXNoa2VuYXppLCBTLjwvYXV0aG9yPjxhdXRob3I+U3lyaW9wb3Vs
b3UsIFYuPC9hdXRob3I+PGF1dGhvcj5Cb3VsZXN0ZWl4LCBKLjwvYXV0aG9yPjxhdXRob3I+RGUg
UHJpbCwgVi48L2F1dGhvcj48YXV0aG9yPkdyZXMsIEouIEouPC9hdXRob3I+PGF1dGhvcj5Sb2xs
aW4sIEMuPC9hdXRob3I+PC9hdXRob3JzPjwvY29udHJpYnV0b3JzPjxhdXRoLWFkZHJlc3M+KFNj
aGFhZCkgRGVwYXJ0bWVudCBvZiBQZWRpYXRyaWNzLCBVbml2ZXJzaXR5IENoaWxkcmVuJmFwb3M7
cyBIb3NwaXRhbCwgQmFzZWwsIFN3aXR6ZXJsYW5kIChFc2tvbGEpIE5hdGlvbmFsIFB1YmxpYyBI
ZWFsdGggSW5zdGl0dXRlLCBIZWxzaW5raSwgRmlubGFuZCAoS2FmZXR6aXMpIERlcGFydG1lbnQg
b2YgUGVkaWF0cmljcywgQWdsYWlhIEt5cmlha291IENoaWxkcmVuJmFwb3M7cyBIb3NwaXRhbCwg
QXRoZW5zLCBHcmVlY2UgKFN5cmlvcG91bG91KSBEZXBhcnRtZW50IG9mIFBlZGlhdHJpY3MsIEFn
aGlhIFNvcGhpYSBDaGlsZHJlbiZhcG9zO3MgSG9zcGl0YWwsIEF0aGVucywgR3JlZWNlIChGaXNo
YmFjaCkgRGVwYXJ0bWVudCBvZiBQZWRpYXRyaWNzLCBIb3BpdGFsIGRlIEhhdXRlcGllcnJlLCBT
dHJhc2JvdXJnLCBGcmFuY2UgKEFzaGtlbmF6aSkgRGVwYXJ0bWVudCBvZiBQZWRpYXRyaWNzLCBT
Y2huZWlkZXIgQ2hpbGRyZW4mYXBvcztzIEhvc3BpdGFsLCBQZXRhaCBUaXF2YSwgSXNyYWVsIChC
b3VsZXN0ZWl4KSBEZXBhcnRtZW50IG9mIFBlZGlhdHJpY3MsIFVuaXZlcnNpdHkgSG9zcGl0YWwg
RHVwdXl0cmVuLCBMaW1vZ2VzLCBGcmFuY2UgKERlIFByaWwpIEJpb3N0YXRpc3QuIGFuZCBEYXRh
IE1nbXQuIERlcHQuLCBCcmlzdG9sLU15ZXJzIFNxdWliYiwgV2F0ZXJsb28sIEJlbGdpdW0gKEdy
ZXMsIFJvbGxpbikgTWVkLiBEZXBhcnRtZW50IEluZmVjdGlvdXMgRGlzZWFzZXMsIEJyaXN0b2wt
TXllcnMgU3F1aWJiLCBQYXJpcyBMYSBEZWZlbnNlLCBGcmFuY2UgKFNjaGFhZCkgRGVwYXJ0bWVu
dCBvZiBQZWRpYXRyaWNzLCBVbml2ZXJzaXR5IG9mIEJhc2VsLCBCYXNsZXIgS2luZGVyc3BpdGFs
LCBQLk8uIEJveCBDSC00MDA1LCBDSC00MDA1LCBCYXNlbCwgU3dpdHplcmxhbmQ8L2F1dGgtYWRk
cmVzcz48dGl0bGVzPjx0aXRsZT5DZWZlcGltZSB2cy4gY2VmdGF6aWRpbWUgdHJlYXRtZW50IG9m
IHB5ZWxvbmVwaHJpdGlzOiBBIEV1cm9wZWFuLCByYW5kb21pemVkLCBjb250cm9sbGVkIHN0dWR5
IG9mIDMwMCBwZWRpYXRyaWMgY2FzZXM8L3RpdGxlPjxzZWNvbmRhcnktdGl0bGU+UGVkaWF0cmlj
IEluZmVjdGlvdXMgRGlzZWFzZSBKb3VybmFsPC9zZWNvbmRhcnktdGl0bGU+PC90aXRsZXM+PHBh
Z2VzPjYzOS02NDQ8L3BhZ2VzPjx2b2x1bWU+MTc8L3ZvbHVtZT48bnVtYmVyPjc8L251bWJlcj48
ZGF0ZXM+PHllYXI+MTk5ODwveWVhcj48cHViLWRhdGVzPjxkYXRlPkp1bHk8L2RhdGU+PC9wdWIt
ZGF0ZXM+PC9kYXRlcz48YWNjZXNzaW9uLW51bT4yODM0MDg3NzwvYWNjZXNzaW9uLW51bT48dXJs
cz48cmVsYXRlZC11cmxzPjx1cmw+aHR0cDovL292aWRzcC5vdmlkLmNvbS9vdmlkd2ViLmNnaT9U
PUpTJmFtcDtDU0M9WSZhbXA7TkVXUz1OJmFtcDtQQUdFPWZ1bGx0ZXh0JmFtcDtEPWVtZWQ3JmFt
cDtBTj0yODM0MDg3NzwvdXJsPjx1cmw+aHR0cDovL3NmeGV1MDguaG9zdGVkLmV4bGlicmlzZ3Jv
dXAuY29tL3NndWw/c2lkPU9WSUQ6ZW1iYXNlJmFtcDtpZD1wbWlkOjk2ODY3MzImYW1wO2lkPWRv
aToxMC4xMDk3JTJGMDAwMDY0NTQtMTk5ODA3MDAwLTAwMDEyJmFtcDtpc3NuPTA4OTEtMzY2OCZh
bXA7aXNibj0mYW1wO3ZvbHVtZT0xNyZhbXA7aXNzdWU9NyZhbXA7c3BhZ2U9NjM5JmFtcDtwYWdl
cz02MzktNjQ0JmFtcDtkYXRlPTE5OTgmYW1wO3RpdGxlPVBlZGlhdHJpYytJbmZlY3Rpb3VzK0Rp
c2Vhc2UrSm91cm5hbCZhbXA7YXRpdGxlPUNlZmVwaW1lK3ZzLitjZWZ0YXppZGltZSt0cmVhdG1l
bnQrb2YrcHllbG9uZXBocml0aXMlM0ErQStFdXJvcGVhbiUyQytyYW5kb21pemVkJTJDK2NvbnRy
b2xsZWQrc3R1ZHkrb2YrMzAwK3BlZGlhdHJpYytjYXNlcyZhbXA7YXVsYXN0PVNjaGFhZCZhbXA7
cGlkPSUzQ2F1dGhvciUzRVNjaGFhZCtVLkIuJTNCRXNrb2xhK0ouJTNCS2FmZXR6aXMrRC4lM0JG
aXNoYmFjaCtNLiUzQkFzaGtlbmF6aStTLiUzQlN5cmlvcG91bG91K1YuJTNCQm91bGVzdGVpeCtK
LiUzQkRlK1ByaWwrVi4lM0JHcmVzK0ouLUouJTNCUm9sbGluK0MuJTNDJTJGYXV0aG9yJTNFJTND
QU4lM0UyODM0MDg3Ny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wv
RW5kTm90ZT5=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TY2hhYWQ8L0F1dGhvcj48WWVhcj4xOTk4PC9ZZWFyPjxS
ZWNOdW0+NDA8L1JlY051bT48RGlzcGxheVRleHQ+PHN0eWxlIGZhY2U9InN1cGVyc2NyaXB0Ij40
Mjwvc3R5bGU+PC9EaXNwbGF5VGV4dD48cmVjb3JkPjxyZWMtbnVtYmVyPjQwPC9yZWMtbnVtYmVy
Pjxmb3JlaWduLWtleXM+PGtleSBhcHA9IkVOIiBkYi1pZD0iZHZzcnI1c3piczlhd2dlMDJ0bDVl
ZDBkMno5dHB6MHBydjlzIiB0aW1lc3RhbXA9IjAiPjQwPC9rZXk+PC9mb3JlaWduLWtleXM+PHJl
Zi10eXBlIG5hbWU9IkpvdXJuYWwgQXJ0aWNsZSI+MTc8L3JlZi10eXBlPjxjb250cmlidXRvcnM+
PGF1dGhvcnM+PGF1dGhvcj5TY2hhYWQsIFUuIEIuPC9hdXRob3I+PGF1dGhvcj5Fc2tvbGEsIEou
PC9hdXRob3I+PGF1dGhvcj5LYWZldHppcywgRC48L2F1dGhvcj48YXV0aG9yPkZpc2hiYWNoLCBN
LjwvYXV0aG9yPjxhdXRob3I+QXNoa2VuYXppLCBTLjwvYXV0aG9yPjxhdXRob3I+U3lyaW9wb3Vs
b3UsIFYuPC9hdXRob3I+PGF1dGhvcj5Cb3VsZXN0ZWl4LCBKLjwvYXV0aG9yPjxhdXRob3I+RGUg
UHJpbCwgVi48L2F1dGhvcj48YXV0aG9yPkdyZXMsIEouIEouPC9hdXRob3I+PGF1dGhvcj5Sb2xs
aW4sIEMuPC9hdXRob3I+PC9hdXRob3JzPjwvY29udHJpYnV0b3JzPjxhdXRoLWFkZHJlc3M+KFNj
aGFhZCkgRGVwYXJ0bWVudCBvZiBQZWRpYXRyaWNzLCBVbml2ZXJzaXR5IENoaWxkcmVuJmFwb3M7
cyBIb3NwaXRhbCwgQmFzZWwsIFN3aXR6ZXJsYW5kIChFc2tvbGEpIE5hdGlvbmFsIFB1YmxpYyBI
ZWFsdGggSW5zdGl0dXRlLCBIZWxzaW5raSwgRmlubGFuZCAoS2FmZXR6aXMpIERlcGFydG1lbnQg
b2YgUGVkaWF0cmljcywgQWdsYWlhIEt5cmlha291IENoaWxkcmVuJmFwb3M7cyBIb3NwaXRhbCwg
QXRoZW5zLCBHcmVlY2UgKFN5cmlvcG91bG91KSBEZXBhcnRtZW50IG9mIFBlZGlhdHJpY3MsIEFn
aGlhIFNvcGhpYSBDaGlsZHJlbiZhcG9zO3MgSG9zcGl0YWwsIEF0aGVucywgR3JlZWNlIChGaXNo
YmFjaCkgRGVwYXJ0bWVudCBvZiBQZWRpYXRyaWNzLCBIb3BpdGFsIGRlIEhhdXRlcGllcnJlLCBT
dHJhc2JvdXJnLCBGcmFuY2UgKEFzaGtlbmF6aSkgRGVwYXJ0bWVudCBvZiBQZWRpYXRyaWNzLCBT
Y2huZWlkZXIgQ2hpbGRyZW4mYXBvcztzIEhvc3BpdGFsLCBQZXRhaCBUaXF2YSwgSXNyYWVsIChC
b3VsZXN0ZWl4KSBEZXBhcnRtZW50IG9mIFBlZGlhdHJpY3MsIFVuaXZlcnNpdHkgSG9zcGl0YWwg
RHVwdXl0cmVuLCBMaW1vZ2VzLCBGcmFuY2UgKERlIFByaWwpIEJpb3N0YXRpc3QuIGFuZCBEYXRh
IE1nbXQuIERlcHQuLCBCcmlzdG9sLU15ZXJzIFNxdWliYiwgV2F0ZXJsb28sIEJlbGdpdW0gKEdy
ZXMsIFJvbGxpbikgTWVkLiBEZXBhcnRtZW50IEluZmVjdGlvdXMgRGlzZWFzZXMsIEJyaXN0b2wt
TXllcnMgU3F1aWJiLCBQYXJpcyBMYSBEZWZlbnNlLCBGcmFuY2UgKFNjaGFhZCkgRGVwYXJ0bWVu
dCBvZiBQZWRpYXRyaWNzLCBVbml2ZXJzaXR5IG9mIEJhc2VsLCBCYXNsZXIgS2luZGVyc3BpdGFs
LCBQLk8uIEJveCBDSC00MDA1LCBDSC00MDA1LCBCYXNlbCwgU3dpdHplcmxhbmQ8L2F1dGgtYWRk
cmVzcz48dGl0bGVzPjx0aXRsZT5DZWZlcGltZSB2cy4gY2VmdGF6aWRpbWUgdHJlYXRtZW50IG9m
IHB5ZWxvbmVwaHJpdGlzOiBBIEV1cm9wZWFuLCByYW5kb21pemVkLCBjb250cm9sbGVkIHN0dWR5
IG9mIDMwMCBwZWRpYXRyaWMgY2FzZXM8L3RpdGxlPjxzZWNvbmRhcnktdGl0bGU+UGVkaWF0cmlj
IEluZmVjdGlvdXMgRGlzZWFzZSBKb3VybmFsPC9zZWNvbmRhcnktdGl0bGU+PC90aXRsZXM+PHBh
Z2VzPjYzOS02NDQ8L3BhZ2VzPjx2b2x1bWU+MTc8L3ZvbHVtZT48bnVtYmVyPjc8L251bWJlcj48
ZGF0ZXM+PHllYXI+MTk5ODwveWVhcj48cHViLWRhdGVzPjxkYXRlPkp1bHk8L2RhdGU+PC9wdWIt
ZGF0ZXM+PC9kYXRlcz48YWNjZXNzaW9uLW51bT4yODM0MDg3NzwvYWNjZXNzaW9uLW51bT48dXJs
cz48cmVsYXRlZC11cmxzPjx1cmw+aHR0cDovL292aWRzcC5vdmlkLmNvbS9vdmlkd2ViLmNnaT9U
PUpTJmFtcDtDU0M9WSZhbXA7TkVXUz1OJmFtcDtQQUdFPWZ1bGx0ZXh0JmFtcDtEPWVtZWQ3JmFt
cDtBTj0yODM0MDg3NzwvdXJsPjx1cmw+aHR0cDovL3NmeGV1MDguaG9zdGVkLmV4bGlicmlzZ3Jv
dXAuY29tL3NndWw/c2lkPU9WSUQ6ZW1iYXNlJmFtcDtpZD1wbWlkOjk2ODY3MzImYW1wO2lkPWRv
aToxMC4xMDk3JTJGMDAwMDY0NTQtMTk5ODA3MDAwLTAwMDEyJmFtcDtpc3NuPTA4OTEtMzY2OCZh
bXA7aXNibj0mYW1wO3ZvbHVtZT0xNyZhbXA7aXNzdWU9NyZhbXA7c3BhZ2U9NjM5JmFtcDtwYWdl
cz02MzktNjQ0JmFtcDtkYXRlPTE5OTgmYW1wO3RpdGxlPVBlZGlhdHJpYytJbmZlY3Rpb3VzK0Rp
c2Vhc2UrSm91cm5hbCZhbXA7YXRpdGxlPUNlZmVwaW1lK3ZzLitjZWZ0YXppZGltZSt0cmVhdG1l
bnQrb2YrcHllbG9uZXBocml0aXMlM0ErQStFdXJvcGVhbiUyQytyYW5kb21pemVkJTJDK2NvbnRy
b2xsZWQrc3R1ZHkrb2YrMzAwK3BlZGlhdHJpYytjYXNlcyZhbXA7YXVsYXN0PVNjaGFhZCZhbXA7
cGlkPSUzQ2F1dGhvciUzRVNjaGFhZCtVLkIuJTNCRXNrb2xhK0ouJTNCS2FmZXR6aXMrRC4lM0JG
aXNoYmFjaCtNLiUzQkFzaGtlbmF6aStTLiUzQlN5cmlvcG91bG91K1YuJTNCQm91bGVzdGVpeCtK
LiUzQkRlK1ByaWwrVi4lM0JHcmVzK0ouLUouJTNCUm9sbGluK0MuJTNDJTJGYXV0aG9yJTNFJTND
QU4lM0UyODM0MDg3Ny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wv
RW5kTm90ZT5=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42</w:t>
            </w:r>
            <w:r w:rsidRPr="00A713FD">
              <w:rPr>
                <w:rFonts w:ascii="Times New Roman" w:hAnsi="Times New Roman" w:cs="Times New Roman"/>
                <w:sz w:val="20"/>
                <w:szCs w:val="20"/>
              </w:rPr>
              <w:fldChar w:fldCharType="end"/>
            </w:r>
          </w:p>
        </w:tc>
      </w:tr>
      <w:tr w:rsidR="00BD2E11" w:rsidRPr="00A713FD" w14:paraId="42E4CE7B" w14:textId="77777777" w:rsidTr="00BD2E11">
        <w:trPr>
          <w:trHeight w:val="297"/>
          <w:jc w:val="center"/>
        </w:trPr>
        <w:tc>
          <w:tcPr>
            <w:tcW w:w="1904" w:type="dxa"/>
            <w:gridSpan w:val="2"/>
            <w:vAlign w:val="center"/>
          </w:tcPr>
          <w:p w14:paraId="2D0C493B"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4</w:t>
            </w:r>
            <w:r w:rsidRPr="00A713FD">
              <w:rPr>
                <w:rFonts w:ascii="Times New Roman" w:hAnsi="Times New Roman" w:cs="Times New Roman"/>
                <w:sz w:val="20"/>
                <w:szCs w:val="20"/>
                <w:vertAlign w:val="superscript"/>
              </w:rPr>
              <w:t>th</w:t>
            </w:r>
            <w:r w:rsidRPr="00A713FD">
              <w:rPr>
                <w:rFonts w:ascii="Times New Roman" w:hAnsi="Times New Roman" w:cs="Times New Roman"/>
                <w:sz w:val="20"/>
                <w:szCs w:val="20"/>
              </w:rPr>
              <w:t xml:space="preserve"> generation </w:t>
            </w:r>
            <w:proofErr w:type="spellStart"/>
            <w:r w:rsidRPr="00A713FD">
              <w:rPr>
                <w:rFonts w:ascii="Times New Roman" w:hAnsi="Times New Roman" w:cs="Times New Roman"/>
                <w:sz w:val="20"/>
                <w:szCs w:val="20"/>
              </w:rPr>
              <w:t>cephalosporins</w:t>
            </w:r>
            <w:proofErr w:type="spellEnd"/>
          </w:p>
        </w:tc>
        <w:tc>
          <w:tcPr>
            <w:tcW w:w="3136" w:type="dxa"/>
            <w:vAlign w:val="center"/>
          </w:tcPr>
          <w:p w14:paraId="4B6218E6" w14:textId="77777777" w:rsidR="00BD2E11" w:rsidRPr="00A713FD" w:rsidRDefault="00BD2E11" w:rsidP="00CE1AA5">
            <w:pPr>
              <w:spacing w:after="160"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Cefepime</w:t>
            </w:r>
            <w:proofErr w:type="spellEnd"/>
          </w:p>
        </w:tc>
        <w:tc>
          <w:tcPr>
            <w:tcW w:w="830" w:type="dxa"/>
            <w:vAlign w:val="center"/>
          </w:tcPr>
          <w:p w14:paraId="0D621FCD"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IV</w:t>
            </w:r>
          </w:p>
        </w:tc>
        <w:tc>
          <w:tcPr>
            <w:tcW w:w="1218" w:type="dxa"/>
            <w:vAlign w:val="center"/>
          </w:tcPr>
          <w:p w14:paraId="086AB2B3"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150</w:t>
            </w:r>
          </w:p>
        </w:tc>
        <w:tc>
          <w:tcPr>
            <w:tcW w:w="992" w:type="dxa"/>
          </w:tcPr>
          <w:p w14:paraId="00562B7D"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04CEFF34"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3</w:t>
            </w:r>
          </w:p>
        </w:tc>
        <w:tc>
          <w:tcPr>
            <w:tcW w:w="1495" w:type="dxa"/>
          </w:tcPr>
          <w:p w14:paraId="54CBD7D3" w14:textId="2D388305" w:rsidR="00BD2E11" w:rsidRPr="002C2241" w:rsidRDefault="00F94C12" w:rsidP="00CE1AA5">
            <w:pPr>
              <w:spacing w:line="480" w:lineRule="auto"/>
              <w:jc w:val="center"/>
              <w:rPr>
                <w:rFonts w:ascii="Times New Roman" w:hAnsi="Times New Roman" w:cs="Times New Roman"/>
                <w:sz w:val="20"/>
                <w:szCs w:val="16"/>
                <w:highlight w:val="yellow"/>
              </w:rPr>
            </w:pPr>
            <w:r w:rsidRPr="002C2241">
              <w:rPr>
                <w:rFonts w:ascii="Times New Roman" w:hAnsi="Times New Roman" w:cs="Times New Roman"/>
                <w:sz w:val="20"/>
                <w:szCs w:val="16"/>
                <w:highlight w:val="yellow"/>
              </w:rPr>
              <w:t>na</w:t>
            </w:r>
          </w:p>
        </w:tc>
        <w:tc>
          <w:tcPr>
            <w:tcW w:w="1218" w:type="dxa"/>
          </w:tcPr>
          <w:p w14:paraId="3EE292AD" w14:textId="77777777" w:rsidR="00BD2E11" w:rsidRPr="00A713FD" w:rsidRDefault="00BD2E11" w:rsidP="00CE1AA5">
            <w:pPr>
              <w:spacing w:line="480" w:lineRule="auto"/>
              <w:jc w:val="center"/>
              <w:rPr>
                <w:rFonts w:ascii="Times New Roman" w:hAnsi="Times New Roman" w:cs="Times New Roman"/>
                <w:sz w:val="20"/>
                <w:szCs w:val="20"/>
              </w:rPr>
            </w:pPr>
          </w:p>
        </w:tc>
        <w:tc>
          <w:tcPr>
            <w:tcW w:w="1218" w:type="dxa"/>
            <w:vAlign w:val="center"/>
          </w:tcPr>
          <w:p w14:paraId="1421287D" w14:textId="04A1666A"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t>1 (3.3)</w:t>
            </w:r>
          </w:p>
        </w:tc>
        <w:tc>
          <w:tcPr>
            <w:tcW w:w="1937" w:type="dxa"/>
            <w:vAlign w:val="center"/>
          </w:tcPr>
          <w:p w14:paraId="571B06E8" w14:textId="77777777" w:rsidR="00BD2E11" w:rsidRPr="00A713FD" w:rsidRDefault="00BD2E11" w:rsidP="00CE1AA5">
            <w:pPr>
              <w:spacing w:after="160"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TY2hhYWQ8L0F1dGhvcj48WWVhcj4xOTk4PC9ZZWFyPjxS
ZWNOdW0+NDA8L1JlY051bT48RGlzcGxheVRleHQ+PHN0eWxlIGZhY2U9InN1cGVyc2NyaXB0Ij40
Mjwvc3R5bGU+PC9EaXNwbGF5VGV4dD48cmVjb3JkPjxyZWMtbnVtYmVyPjQwPC9yZWMtbnVtYmVy
Pjxmb3JlaWduLWtleXM+PGtleSBhcHA9IkVOIiBkYi1pZD0iZHZzcnI1c3piczlhd2dlMDJ0bDVl
ZDBkMno5dHB6MHBydjlzIiB0aW1lc3RhbXA9IjAiPjQwPC9rZXk+PC9mb3JlaWduLWtleXM+PHJl
Zi10eXBlIG5hbWU9IkpvdXJuYWwgQXJ0aWNsZSI+MTc8L3JlZi10eXBlPjxjb250cmlidXRvcnM+
PGF1dGhvcnM+PGF1dGhvcj5TY2hhYWQsIFUuIEIuPC9hdXRob3I+PGF1dGhvcj5Fc2tvbGEsIEou
PC9hdXRob3I+PGF1dGhvcj5LYWZldHppcywgRC48L2F1dGhvcj48YXV0aG9yPkZpc2hiYWNoLCBN
LjwvYXV0aG9yPjxhdXRob3I+QXNoa2VuYXppLCBTLjwvYXV0aG9yPjxhdXRob3I+U3lyaW9wb3Vs
b3UsIFYuPC9hdXRob3I+PGF1dGhvcj5Cb3VsZXN0ZWl4LCBKLjwvYXV0aG9yPjxhdXRob3I+RGUg
UHJpbCwgVi48L2F1dGhvcj48YXV0aG9yPkdyZXMsIEouIEouPC9hdXRob3I+PGF1dGhvcj5Sb2xs
aW4sIEMuPC9hdXRob3I+PC9hdXRob3JzPjwvY29udHJpYnV0b3JzPjxhdXRoLWFkZHJlc3M+KFNj
aGFhZCkgRGVwYXJ0bWVudCBvZiBQZWRpYXRyaWNzLCBVbml2ZXJzaXR5IENoaWxkcmVuJmFwb3M7
cyBIb3NwaXRhbCwgQmFzZWwsIFN3aXR6ZXJsYW5kIChFc2tvbGEpIE5hdGlvbmFsIFB1YmxpYyBI
ZWFsdGggSW5zdGl0dXRlLCBIZWxzaW5raSwgRmlubGFuZCAoS2FmZXR6aXMpIERlcGFydG1lbnQg
b2YgUGVkaWF0cmljcywgQWdsYWlhIEt5cmlha291IENoaWxkcmVuJmFwb3M7cyBIb3NwaXRhbCwg
QXRoZW5zLCBHcmVlY2UgKFN5cmlvcG91bG91KSBEZXBhcnRtZW50IG9mIFBlZGlhdHJpY3MsIEFn
aGlhIFNvcGhpYSBDaGlsZHJlbiZhcG9zO3MgSG9zcGl0YWwsIEF0aGVucywgR3JlZWNlIChGaXNo
YmFjaCkgRGVwYXJ0bWVudCBvZiBQZWRpYXRyaWNzLCBIb3BpdGFsIGRlIEhhdXRlcGllcnJlLCBT
dHJhc2JvdXJnLCBGcmFuY2UgKEFzaGtlbmF6aSkgRGVwYXJ0bWVudCBvZiBQZWRpYXRyaWNzLCBT
Y2huZWlkZXIgQ2hpbGRyZW4mYXBvcztzIEhvc3BpdGFsLCBQZXRhaCBUaXF2YSwgSXNyYWVsIChC
b3VsZXN0ZWl4KSBEZXBhcnRtZW50IG9mIFBlZGlhdHJpY3MsIFVuaXZlcnNpdHkgSG9zcGl0YWwg
RHVwdXl0cmVuLCBMaW1vZ2VzLCBGcmFuY2UgKERlIFByaWwpIEJpb3N0YXRpc3QuIGFuZCBEYXRh
IE1nbXQuIERlcHQuLCBCcmlzdG9sLU15ZXJzIFNxdWliYiwgV2F0ZXJsb28sIEJlbGdpdW0gKEdy
ZXMsIFJvbGxpbikgTWVkLiBEZXBhcnRtZW50IEluZmVjdGlvdXMgRGlzZWFzZXMsIEJyaXN0b2wt
TXllcnMgU3F1aWJiLCBQYXJpcyBMYSBEZWZlbnNlLCBGcmFuY2UgKFNjaGFhZCkgRGVwYXJ0bWVu
dCBvZiBQZWRpYXRyaWNzLCBVbml2ZXJzaXR5IG9mIEJhc2VsLCBCYXNsZXIgS2luZGVyc3BpdGFs
LCBQLk8uIEJveCBDSC00MDA1LCBDSC00MDA1LCBCYXNlbCwgU3dpdHplcmxhbmQ8L2F1dGgtYWRk
cmVzcz48dGl0bGVzPjx0aXRsZT5DZWZlcGltZSB2cy4gY2VmdGF6aWRpbWUgdHJlYXRtZW50IG9m
IHB5ZWxvbmVwaHJpdGlzOiBBIEV1cm9wZWFuLCByYW5kb21pemVkLCBjb250cm9sbGVkIHN0dWR5
IG9mIDMwMCBwZWRpYXRyaWMgY2FzZXM8L3RpdGxlPjxzZWNvbmRhcnktdGl0bGU+UGVkaWF0cmlj
IEluZmVjdGlvdXMgRGlzZWFzZSBKb3VybmFsPC9zZWNvbmRhcnktdGl0bGU+PC90aXRsZXM+PHBh
Z2VzPjYzOS02NDQ8L3BhZ2VzPjx2b2x1bWU+MTc8L3ZvbHVtZT48bnVtYmVyPjc8L251bWJlcj48
ZGF0ZXM+PHllYXI+MTk5ODwveWVhcj48cHViLWRhdGVzPjxkYXRlPkp1bHk8L2RhdGU+PC9wdWIt
ZGF0ZXM+PC9kYXRlcz48YWNjZXNzaW9uLW51bT4yODM0MDg3NzwvYWNjZXNzaW9uLW51bT48dXJs
cz48cmVsYXRlZC11cmxzPjx1cmw+aHR0cDovL292aWRzcC5vdmlkLmNvbS9vdmlkd2ViLmNnaT9U
PUpTJmFtcDtDU0M9WSZhbXA7TkVXUz1OJmFtcDtQQUdFPWZ1bGx0ZXh0JmFtcDtEPWVtZWQ3JmFt
cDtBTj0yODM0MDg3NzwvdXJsPjx1cmw+aHR0cDovL3NmeGV1MDguaG9zdGVkLmV4bGlicmlzZ3Jv
dXAuY29tL3NndWw/c2lkPU9WSUQ6ZW1iYXNlJmFtcDtpZD1wbWlkOjk2ODY3MzImYW1wO2lkPWRv
aToxMC4xMDk3JTJGMDAwMDY0NTQtMTk5ODA3MDAwLTAwMDEyJmFtcDtpc3NuPTA4OTEtMzY2OCZh
bXA7aXNibj0mYW1wO3ZvbHVtZT0xNyZhbXA7aXNzdWU9NyZhbXA7c3BhZ2U9NjM5JmFtcDtwYWdl
cz02MzktNjQ0JmFtcDtkYXRlPTE5OTgmYW1wO3RpdGxlPVBlZGlhdHJpYytJbmZlY3Rpb3VzK0Rp
c2Vhc2UrSm91cm5hbCZhbXA7YXRpdGxlPUNlZmVwaW1lK3ZzLitjZWZ0YXppZGltZSt0cmVhdG1l
bnQrb2YrcHllbG9uZXBocml0aXMlM0ErQStFdXJvcGVhbiUyQytyYW5kb21pemVkJTJDK2NvbnRy
b2xsZWQrc3R1ZHkrb2YrMzAwK3BlZGlhdHJpYytjYXNlcyZhbXA7YXVsYXN0PVNjaGFhZCZhbXA7
cGlkPSUzQ2F1dGhvciUzRVNjaGFhZCtVLkIuJTNCRXNrb2xhK0ouJTNCS2FmZXR6aXMrRC4lM0JG
aXNoYmFjaCtNLiUzQkFzaGtlbmF6aStTLiUzQlN5cmlvcG91bG91K1YuJTNCQm91bGVzdGVpeCtK
LiUzQkRlK1ByaWwrVi4lM0JHcmVzK0ouLUouJTNCUm9sbGluK0MuJTNDJTJGYXV0aG9yJTNFJTND
QU4lM0UyODM0MDg3Ny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wv
RW5kTm90ZT5=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TY2hhYWQ8L0F1dGhvcj48WWVhcj4xOTk4PC9ZZWFyPjxS
ZWNOdW0+NDA8L1JlY051bT48RGlzcGxheVRleHQ+PHN0eWxlIGZhY2U9InN1cGVyc2NyaXB0Ij40
Mjwvc3R5bGU+PC9EaXNwbGF5VGV4dD48cmVjb3JkPjxyZWMtbnVtYmVyPjQwPC9yZWMtbnVtYmVy
Pjxmb3JlaWduLWtleXM+PGtleSBhcHA9IkVOIiBkYi1pZD0iZHZzcnI1c3piczlhd2dlMDJ0bDVl
ZDBkMno5dHB6MHBydjlzIiB0aW1lc3RhbXA9IjAiPjQwPC9rZXk+PC9mb3JlaWduLWtleXM+PHJl
Zi10eXBlIG5hbWU9IkpvdXJuYWwgQXJ0aWNsZSI+MTc8L3JlZi10eXBlPjxjb250cmlidXRvcnM+
PGF1dGhvcnM+PGF1dGhvcj5TY2hhYWQsIFUuIEIuPC9hdXRob3I+PGF1dGhvcj5Fc2tvbGEsIEou
PC9hdXRob3I+PGF1dGhvcj5LYWZldHppcywgRC48L2F1dGhvcj48YXV0aG9yPkZpc2hiYWNoLCBN
LjwvYXV0aG9yPjxhdXRob3I+QXNoa2VuYXppLCBTLjwvYXV0aG9yPjxhdXRob3I+U3lyaW9wb3Vs
b3UsIFYuPC9hdXRob3I+PGF1dGhvcj5Cb3VsZXN0ZWl4LCBKLjwvYXV0aG9yPjxhdXRob3I+RGUg
UHJpbCwgVi48L2F1dGhvcj48YXV0aG9yPkdyZXMsIEouIEouPC9hdXRob3I+PGF1dGhvcj5Sb2xs
aW4sIEMuPC9hdXRob3I+PC9hdXRob3JzPjwvY29udHJpYnV0b3JzPjxhdXRoLWFkZHJlc3M+KFNj
aGFhZCkgRGVwYXJ0bWVudCBvZiBQZWRpYXRyaWNzLCBVbml2ZXJzaXR5IENoaWxkcmVuJmFwb3M7
cyBIb3NwaXRhbCwgQmFzZWwsIFN3aXR6ZXJsYW5kIChFc2tvbGEpIE5hdGlvbmFsIFB1YmxpYyBI
ZWFsdGggSW5zdGl0dXRlLCBIZWxzaW5raSwgRmlubGFuZCAoS2FmZXR6aXMpIERlcGFydG1lbnQg
b2YgUGVkaWF0cmljcywgQWdsYWlhIEt5cmlha291IENoaWxkcmVuJmFwb3M7cyBIb3NwaXRhbCwg
QXRoZW5zLCBHcmVlY2UgKFN5cmlvcG91bG91KSBEZXBhcnRtZW50IG9mIFBlZGlhdHJpY3MsIEFn
aGlhIFNvcGhpYSBDaGlsZHJlbiZhcG9zO3MgSG9zcGl0YWwsIEF0aGVucywgR3JlZWNlIChGaXNo
YmFjaCkgRGVwYXJ0bWVudCBvZiBQZWRpYXRyaWNzLCBIb3BpdGFsIGRlIEhhdXRlcGllcnJlLCBT
dHJhc2JvdXJnLCBGcmFuY2UgKEFzaGtlbmF6aSkgRGVwYXJ0bWVudCBvZiBQZWRpYXRyaWNzLCBT
Y2huZWlkZXIgQ2hpbGRyZW4mYXBvcztzIEhvc3BpdGFsLCBQZXRhaCBUaXF2YSwgSXNyYWVsIChC
b3VsZXN0ZWl4KSBEZXBhcnRtZW50IG9mIFBlZGlhdHJpY3MsIFVuaXZlcnNpdHkgSG9zcGl0YWwg
RHVwdXl0cmVuLCBMaW1vZ2VzLCBGcmFuY2UgKERlIFByaWwpIEJpb3N0YXRpc3QuIGFuZCBEYXRh
IE1nbXQuIERlcHQuLCBCcmlzdG9sLU15ZXJzIFNxdWliYiwgV2F0ZXJsb28sIEJlbGdpdW0gKEdy
ZXMsIFJvbGxpbikgTWVkLiBEZXBhcnRtZW50IEluZmVjdGlvdXMgRGlzZWFzZXMsIEJyaXN0b2wt
TXllcnMgU3F1aWJiLCBQYXJpcyBMYSBEZWZlbnNlLCBGcmFuY2UgKFNjaGFhZCkgRGVwYXJ0bWVu
dCBvZiBQZWRpYXRyaWNzLCBVbml2ZXJzaXR5IG9mIEJhc2VsLCBCYXNsZXIgS2luZGVyc3BpdGFs
LCBQLk8uIEJveCBDSC00MDA1LCBDSC00MDA1LCBCYXNlbCwgU3dpdHplcmxhbmQ8L2F1dGgtYWRk
cmVzcz48dGl0bGVzPjx0aXRsZT5DZWZlcGltZSB2cy4gY2VmdGF6aWRpbWUgdHJlYXRtZW50IG9m
IHB5ZWxvbmVwaHJpdGlzOiBBIEV1cm9wZWFuLCByYW5kb21pemVkLCBjb250cm9sbGVkIHN0dWR5
IG9mIDMwMCBwZWRpYXRyaWMgY2FzZXM8L3RpdGxlPjxzZWNvbmRhcnktdGl0bGU+UGVkaWF0cmlj
IEluZmVjdGlvdXMgRGlzZWFzZSBKb3VybmFsPC9zZWNvbmRhcnktdGl0bGU+PC90aXRsZXM+PHBh
Z2VzPjYzOS02NDQ8L3BhZ2VzPjx2b2x1bWU+MTc8L3ZvbHVtZT48bnVtYmVyPjc8L251bWJlcj48
ZGF0ZXM+PHllYXI+MTk5ODwveWVhcj48cHViLWRhdGVzPjxkYXRlPkp1bHk8L2RhdGU+PC9wdWIt
ZGF0ZXM+PC9kYXRlcz48YWNjZXNzaW9uLW51bT4yODM0MDg3NzwvYWNjZXNzaW9uLW51bT48dXJs
cz48cmVsYXRlZC11cmxzPjx1cmw+aHR0cDovL292aWRzcC5vdmlkLmNvbS9vdmlkd2ViLmNnaT9U
PUpTJmFtcDtDU0M9WSZhbXA7TkVXUz1OJmFtcDtQQUdFPWZ1bGx0ZXh0JmFtcDtEPWVtZWQ3JmFt
cDtBTj0yODM0MDg3NzwvdXJsPjx1cmw+aHR0cDovL3NmeGV1MDguaG9zdGVkLmV4bGlicmlzZ3Jv
dXAuY29tL3NndWw/c2lkPU9WSUQ6ZW1iYXNlJmFtcDtpZD1wbWlkOjk2ODY3MzImYW1wO2lkPWRv
aToxMC4xMDk3JTJGMDAwMDY0NTQtMTk5ODA3MDAwLTAwMDEyJmFtcDtpc3NuPTA4OTEtMzY2OCZh
bXA7aXNibj0mYW1wO3ZvbHVtZT0xNyZhbXA7aXNzdWU9NyZhbXA7c3BhZ2U9NjM5JmFtcDtwYWdl
cz02MzktNjQ0JmFtcDtkYXRlPTE5OTgmYW1wO3RpdGxlPVBlZGlhdHJpYytJbmZlY3Rpb3VzK0Rp
c2Vhc2UrSm91cm5hbCZhbXA7YXRpdGxlPUNlZmVwaW1lK3ZzLitjZWZ0YXppZGltZSt0cmVhdG1l
bnQrb2YrcHllbG9uZXBocml0aXMlM0ErQStFdXJvcGVhbiUyQytyYW5kb21pemVkJTJDK2NvbnRy
b2xsZWQrc3R1ZHkrb2YrMzAwK3BlZGlhdHJpYytjYXNlcyZhbXA7YXVsYXN0PVNjaGFhZCZhbXA7
cGlkPSUzQ2F1dGhvciUzRVNjaGFhZCtVLkIuJTNCRXNrb2xhK0ouJTNCS2FmZXR6aXMrRC4lM0JG
aXNoYmFjaCtNLiUzQkFzaGtlbmF6aStTLiUzQlN5cmlvcG91bG91K1YuJTNCQm91bGVzdGVpeCtK
LiUzQkRlK1ByaWwrVi4lM0JHcmVzK0ouLUouJTNCUm9sbGluK0MuJTNDJTJGYXV0aG9yJTNFJTND
QU4lM0UyODM0MDg3Ny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wv
RW5kTm90ZT5=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42</w:t>
            </w:r>
            <w:r w:rsidRPr="00A713FD">
              <w:rPr>
                <w:rFonts w:ascii="Times New Roman" w:hAnsi="Times New Roman" w:cs="Times New Roman"/>
                <w:sz w:val="20"/>
                <w:szCs w:val="20"/>
              </w:rPr>
              <w:fldChar w:fldCharType="end"/>
            </w:r>
          </w:p>
        </w:tc>
      </w:tr>
      <w:tr w:rsidR="00BD2E11" w:rsidRPr="00A713FD" w14:paraId="30F85B0F" w14:textId="77777777" w:rsidTr="00BD2E11">
        <w:trPr>
          <w:jc w:val="center"/>
        </w:trPr>
        <w:tc>
          <w:tcPr>
            <w:tcW w:w="1904" w:type="dxa"/>
            <w:gridSpan w:val="2"/>
            <w:vMerge w:val="restart"/>
            <w:vAlign w:val="center"/>
          </w:tcPr>
          <w:p w14:paraId="5ED21EE5"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Aminoglycosides</w:t>
            </w:r>
          </w:p>
        </w:tc>
        <w:tc>
          <w:tcPr>
            <w:tcW w:w="3136" w:type="dxa"/>
            <w:vAlign w:val="center"/>
          </w:tcPr>
          <w:p w14:paraId="3DF82BB5"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Isepamicin</w:t>
            </w:r>
            <w:proofErr w:type="spellEnd"/>
          </w:p>
        </w:tc>
        <w:tc>
          <w:tcPr>
            <w:tcW w:w="830" w:type="dxa"/>
            <w:vAlign w:val="center"/>
          </w:tcPr>
          <w:p w14:paraId="74B18389"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IV</w:t>
            </w:r>
          </w:p>
        </w:tc>
        <w:tc>
          <w:tcPr>
            <w:tcW w:w="1218" w:type="dxa"/>
            <w:vAlign w:val="center"/>
          </w:tcPr>
          <w:p w14:paraId="5910153B"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5</w:t>
            </w:r>
          </w:p>
        </w:tc>
        <w:tc>
          <w:tcPr>
            <w:tcW w:w="992" w:type="dxa"/>
          </w:tcPr>
          <w:p w14:paraId="590B5904"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2362CD77"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4-14</w:t>
            </w:r>
          </w:p>
        </w:tc>
        <w:tc>
          <w:tcPr>
            <w:tcW w:w="1495" w:type="dxa"/>
          </w:tcPr>
          <w:p w14:paraId="0D938952" w14:textId="6C071E98" w:rsidR="00BD2E11" w:rsidRPr="002C2241" w:rsidRDefault="00F94C12" w:rsidP="00CE1AA5">
            <w:pPr>
              <w:spacing w:line="480" w:lineRule="auto"/>
              <w:jc w:val="center"/>
              <w:rPr>
                <w:rFonts w:ascii="Times New Roman" w:hAnsi="Times New Roman" w:cs="Times New Roman"/>
                <w:sz w:val="20"/>
                <w:szCs w:val="16"/>
                <w:highlight w:val="yellow"/>
              </w:rPr>
            </w:pPr>
            <w:r w:rsidRPr="002C2241">
              <w:rPr>
                <w:rFonts w:ascii="Times New Roman" w:hAnsi="Times New Roman" w:cs="Times New Roman"/>
                <w:sz w:val="20"/>
                <w:szCs w:val="16"/>
                <w:highlight w:val="yellow"/>
              </w:rPr>
              <w:t>na</w:t>
            </w:r>
          </w:p>
        </w:tc>
        <w:tc>
          <w:tcPr>
            <w:tcW w:w="1218" w:type="dxa"/>
          </w:tcPr>
          <w:p w14:paraId="4C52CCFD" w14:textId="77777777" w:rsidR="00BD2E11" w:rsidRPr="00A713FD" w:rsidRDefault="00BD2E11" w:rsidP="00CE1AA5">
            <w:pPr>
              <w:spacing w:line="480" w:lineRule="auto"/>
              <w:jc w:val="center"/>
              <w:rPr>
                <w:rFonts w:ascii="Times New Roman" w:hAnsi="Times New Roman" w:cs="Times New Roman"/>
                <w:sz w:val="20"/>
                <w:szCs w:val="20"/>
              </w:rPr>
            </w:pPr>
          </w:p>
        </w:tc>
        <w:tc>
          <w:tcPr>
            <w:tcW w:w="1218" w:type="dxa"/>
            <w:vAlign w:val="center"/>
          </w:tcPr>
          <w:p w14:paraId="20710DFF" w14:textId="1521CA19"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2 (6.6)</w:t>
            </w:r>
          </w:p>
        </w:tc>
        <w:tc>
          <w:tcPr>
            <w:tcW w:w="1937" w:type="dxa"/>
            <w:vAlign w:val="center"/>
          </w:tcPr>
          <w:p w14:paraId="2C32B938"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LYWZldHppczwvQXV0aG9yPjxZZWFyPjIwMDA8L1llYXI+
PFJlY051bT4zMzwvUmVjTnVtPjxEaXNwbGF5VGV4dD48c3R5bGUgZmFjZT0ic3VwZXJzY3JpcHQi
PjM1LDQ2PC9zdHlsZT48L0Rpc3BsYXlUZXh0PjxyZWNvcmQ+PHJlYy1udW1iZXI+MzM8L3JlYy1u
dW1iZXI+PGZvcmVpZ24ta2V5cz48a2V5IGFwcD0iRU4iIGRiLWlkPSJkdnNycjVzemJzOWF3Z2Uw
MnRsNWVkMGQyejl0cHowcHJ2OXMiIHRpbWVzdGFtcD0iMCI+MzM8L2tleT48L2ZvcmVpZ24ta2V5
cz48cmVmLXR5cGUgbmFtZT0iRWxlY3Ryb25pYyBBcnRpY2xlIj40MzwvcmVmLXR5cGU+PGNvbnRy
aWJ1dG9ycz48YXV0aG9ycz48YXV0aG9yPkthZmV0emlzLCBELiBBLjwvYXV0aG9yPjxhdXRob3I+
TWFsdGV6b3UsIEguIEMuPC9hdXRob3I+PGF1dGhvcj5NYXZyaWtvdSwgTS48L2F1dGhvcj48YXV0
aG9yPlNpYWZhcywgQy48L2F1dGhvcj48YXV0aG9yPlBhcmFza2FraXMsIEkuPC9hdXRob3I+PGF1
dGhvcj5EZWxpcywgRC48L2F1dGhvcj48YXV0aG9yPkJhcnRzb2thcywgQy48L2F1dGhvcj48L2F1
dGhvcnM+PC9jb250cmlidXRvcnM+PHRpdGxlcz48dGl0bGU+SXNlcGFtaWNpbiB2ZXJzdXMgYW1p
a2FjaW4gZm9yIHRoZSB0cmVhdG1lbnQgb2YgYWN1dGUgcHllbG9uZXBocml0aXMgaW4gY2hpbGRy
ZW48L3RpdGxlPjxzZWNvbmRhcnktdGl0bGU+SW50ZXJuYXRpb25hbCBqb3VybmFsIG9mIGFudGlt
aWNyb2JpYWwgYWdlbnRzPC9zZWNvbmRhcnktdGl0bGU+PC90aXRsZXM+PHBhZ2VzPjUxLTU8L3Bh
Z2VzPjx2b2x1bWU+MTQ8L3ZvbHVtZT48bnVtYmVyPjE8L251bWJlcj48a2V5d29yZHM+PGtleXdv
cmQ+QW1pa2FjaW4gW3BoYXJtYWNva2luZXRpY3NdIFt0aGVyYXBldXRpYyB1c2VdPC9rZXl3b3Jk
PjxrZXl3b3JkPkFudGktQmFjdGVyaWFsIEFnZW50cyBbcGhhcm1hY29raW5ldGljc10gW3RoZXJh
cGV1dGljIHVzZV08L2tleXdvcmQ+PGtleXdvcmQ+RXNjaGVyaWNoaWEgY29saSBbaXNvbGF0aW9u
ICZhbXA7IHB1cmlmaWNhdGlvbl08L2tleXdvcmQ+PGtleXdvcmQ+RXNjaGVyaWNoaWEgY29saSBJ
bmZlY3Rpb25zIFtkcnVnIHRoZXJhcHldIFttaWNyb2Jpb2xvZ3ldPC9rZXl3b3JkPjxrZXl3b3Jk
PkdlbnRhbWljaW5zIFtwaGFybWFjb2tpbmV0aWNzXSBbdGhlcmFwZXV0aWMgdXNlXTwva2V5d29y
ZD48a2V5d29yZD5JbmZhbnQsIE5ld2Jvcm48L2tleXdvcmQ+PGtleXdvcmQ+UHllbG9uZXBocml0
aXMgW2RydWcgdGhlcmFweV0gW21pY3JvYmlvbG9neV08L2tleXdvcmQ+PGtleXdvcmQ+VHJlYXRt
ZW50IE91dGNvbWU8L2tleXdvcmQ+PGtleXdvcmQ+VXJpbmUgW21pY3JvYmlvbG9neV08L2tleXdv
cmQ+PGtleXdvcmQ+Q2hpbGRbY2hlY2t3b3JkXTwva2V5d29yZD48a2V5d29yZD5DaGlsZCwgUHJl
c2Nob29sW2NoZWNrd29yZF08L2tleXdvcmQ+PGtleXdvcmQ+RmVtYWxlW2NoZWNrd29yZF08L2tl
eXdvcmQ+PGtleXdvcmQ+SHVtYW5zW2NoZWNrd29yZF08L2tleXdvcmQ+PGtleXdvcmQ+SW5mYW50
W2NoZWNrd29yZF08L2tleXdvcmQ+PGtleXdvcmQ+TWFsZVtjaGVja3dvcmRdPC9rZXl3b3JkPjxr
ZXl3b3JkPlNyLWNoaWxkOiBzci1yZW5hbDwva2V5d29yZD48L2tleXdvcmRzPjxkYXRlcz48eWVh
cj4yMDAwPC95ZWFyPjwvZGF0ZXM+PGFjY2Vzc2lvbi1udW0+Q04tMDAyNzYyOTU8L2FjY2Vzc2lv
bi1udW0+PHdvcmstdHlwZT5DbGluaWNhbCBUcmlhbDsgQ29tcGFyYXRpdmUgU3R1ZHk7IFJhbmRv
bWl6ZWQgQ29udHJvbGxlZCBUcmlhbDsgUmVzZWFyY2ggU3VwcG9ydCwgTm9uLVUuUy4gR292JmFw
b3M7dDwvd29yay10eXBlPjx1cmxzPjxyZWxhdGVkLXVybHM+PHVybD5odHRwOi8vb25saW5lbGli
cmFyeS53aWxleS5jb20vby9jb2NocmFuZS9jbGNlbnRyYWwvYXJ0aWNsZXMvMjk1L0NOLTAwMjc2
Mjk1L2ZyYW1lLmh0bWw8L3VybD48dXJsPmh0dHA6Ly9hYy5lbHMtY2RuLmNvbS9TMDkyNDg1Nzk5
OTAwMTM4Ny8xLXMyLjAtUzA5MjQ4NTc5OTkwMDEzODctbWFpbi5wZGY/X3RpZD1hYjAzMmU2OC1i
MjYxLTExZTYtOWE5ZS0wMDAwMGFhY2IzNjAmYW1wO2FjZG5hdD0xNDgwMDA0NTAzXzE3ZTk5NTk5
N2Q1NGZiNDM3NTZiOWQyZTA5ZjQyZjlmPC91cmw+PC9yZWxhdGVkLXVybHM+PC91cmxzPjxjdXN0
b20zPlB1Ym1lZCAxMDcxNzUwMTwvY3VzdG9tMz48L3JlY29yZD48L0NpdGU+PENpdGU+PEF1dGhv
cj5WaWdhbm88L0F1dGhvcj48WWVhcj4xOTk2PC9ZZWFyPjxSZWNOdW0+NDQ8L1JlY051bT48cmVj
b3JkPjxyZWMtbnVtYmVyPjQ0PC9yZWMtbnVtYmVyPjxmb3JlaWduLWtleXM+PGtleSBhcHA9IkVO
IiBkYi1pZD0iZHZzcnI1c3piczlhd2dlMDJ0bDVlZDBkMno5dHB6MHBydjlzIiB0aW1lc3RhbXA9
IjAiPjQ0PC9rZXk+PC9mb3JlaWduLWtleXM+PHJlZi10eXBlIG5hbWU9IkpvdXJuYWwgQXJ0aWNs
ZSI+MTc8L3JlZi10eXBlPjxjb250cmlidXRvcnM+PGF1dGhvcnM+PGF1dGhvcj5WaWdhbm8sIEEu
PC9hdXRob3I+PGF1dGhvcj5QcmluY2lwaSwgTi48L2F1dGhvcj48L2F1dGhvcnM+PC9jb250cmli
dXRvcnM+PGF1dGgtYWRkcmVzcz4oVmlnYW5vLCBQcmluY2lwaSkgQ2xpbmljYSBQZWRpYXRyaWNh
IElWLCBVbml2LiBkZWdsaSBTdHVkaSBkaSBNaWxhbm8sIE9zcGVkYWxlIEx1aWdpIFNhY2NvLCBN
aWxhbm8sIEl0YWx5IChQcmluY2lwaSkgQ2F0dGVkcmEgZGkgUGVkaWF0cmlhIElWLCBJc3QuIGRp
IFNjaS4gQmlvbWVkaWNoZSBMdWlnaSBTYWNjbywgVmlhIEcuQi4gR3Jhc3NpLCA3NCwgMjAxNTcg
TWlsYW5vLCBJdGFseTwvYXV0aC1hZGRyZXNzPjx0aXRsZXM+PHRpdGxlPkFtaW5vZ2x5Y29zaWRl
cyBpbiBwYWVkaWF0cmljIGluZmVjdGlvbnM6IFRoZSByb2xlIG9mIGlzZXBhbWljaW4uIFtJdGFs
aWFuXTwvdGl0bGU+PHNlY29uZGFyeS10aXRsZT5DbGluaWNhbCBEcnVnIEludmVzdGlnYXRpb248
L3NlY29uZGFyeS10aXRsZT48dHJhbnNsYXRlZC10aXRsZT5HbGkgYW1pbm9nbGljb3NpZGkgbmVs
IHRyYXR0YW1lbnRvIGRlbGxlIGluZmV6aW9uaSBwZWRpYXRyaWNoZTogVmFsdXRhemlvbmUgZGVs
IHJ1b2xvIGRpIGlzZXBhbWljaW5hLjwvdHJhbnNsYXRlZC10aXRsZT48L3RpdGxlcz48cGFnZXM+
MzctNDY8L3BhZ2VzPjx2b2x1bWU+MTI8L3ZvbHVtZT48bnVtYmVyPlNVUFBMLiAxPC9udW1iZXI+
PGRhdGVzPjx5ZWFyPjE5OTY8L3llYXI+PC9kYXRlcz48YWNjZXNzaW9uLW51bT4yNjM1NjU2OTwv
YWNjZXNzaW9uLW51bT48dXJscz48cmVsYXRlZC11cmxzPjx1cmw+aHR0cDovL292aWRzcC5vdmlk
LmNvbS9vdmlkd2ViLmNnaT9UPUpTJmFtcDtDU0M9WSZhbXA7TkVXUz1OJmFtcDtQQUdFPWZ1bGx0
ZXh0JmFtcDtEPWVtZWQ3JmFtcDtBTj0yNjM1NjU2OTwvdXJsPjx1cmw+aHR0cDovL3NmeGV1MDgu
aG9zdGVkLmV4bGlicmlzZ3JvdXAuY29tL3NndWw/c2lkPU9WSUQ6ZW1iYXNlJmFtcDtpZD1wbWlk
OiZhbXA7aWQ9ZG9pOiZhbXA7aXNzbj0xMTczLTI1NjMmYW1wO2lzYm49JmFtcDt2b2x1bWU9MTIm
YW1wO2lzc3VlPVNVUFBMLisxJmFtcDtzcGFnZT0zNyZhbXA7cGFnZXM9MzctNDYmYW1wO2RhdGU9
MTk5NiZhbXA7dGl0bGU9Q2xpbmljYWwrRHJ1ZytJbnZlc3RpZ2F0aW9uJmFtcDthdGl0bGU9R2xp
K2FtaW5vZ2xpY29zaWRpK25lbCt0cmF0dGFtZW50bytkZWxsZStpbmZlemlvbmkrcGVkaWF0cmlj
aGUlM0ErVmFsdXRhemlvbmUrZGVsK3J1b2xvK2RpK2lzZXBhbWljaW5hJmFtcDthdWxhc3Q9Vmln
YW5vJmFtcDtwaWQ9JTNDYXV0aG9yJTNFVmlnYW5vK0EuJTNCUHJpbmNpcGkrTi4lM0MlMkZhdXRo
b3IlM0UlM0NBTiUzRTI2MzU2NTY5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C9FbmROb3RlPgB=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LYWZldHppczwvQXV0aG9yPjxZZWFyPjIwMDA8L1llYXI+
PFJlY051bT4zMzwvUmVjTnVtPjxEaXNwbGF5VGV4dD48c3R5bGUgZmFjZT0ic3VwZXJzY3JpcHQi
PjM1LDQ2PC9zdHlsZT48L0Rpc3BsYXlUZXh0PjxyZWNvcmQ+PHJlYy1udW1iZXI+MzM8L3JlYy1u
dW1iZXI+PGZvcmVpZ24ta2V5cz48a2V5IGFwcD0iRU4iIGRiLWlkPSJkdnNycjVzemJzOWF3Z2Uw
MnRsNWVkMGQyejl0cHowcHJ2OXMiIHRpbWVzdGFtcD0iMCI+MzM8L2tleT48L2ZvcmVpZ24ta2V5
cz48cmVmLXR5cGUgbmFtZT0iRWxlY3Ryb25pYyBBcnRpY2xlIj40MzwvcmVmLXR5cGU+PGNvbnRy
aWJ1dG9ycz48YXV0aG9ycz48YXV0aG9yPkthZmV0emlzLCBELiBBLjwvYXV0aG9yPjxhdXRob3I+
TWFsdGV6b3UsIEguIEMuPC9hdXRob3I+PGF1dGhvcj5NYXZyaWtvdSwgTS48L2F1dGhvcj48YXV0
aG9yPlNpYWZhcywgQy48L2F1dGhvcj48YXV0aG9yPlBhcmFza2FraXMsIEkuPC9hdXRob3I+PGF1
dGhvcj5EZWxpcywgRC48L2F1dGhvcj48YXV0aG9yPkJhcnRzb2thcywgQy48L2F1dGhvcj48L2F1
dGhvcnM+PC9jb250cmlidXRvcnM+PHRpdGxlcz48dGl0bGU+SXNlcGFtaWNpbiB2ZXJzdXMgYW1p
a2FjaW4gZm9yIHRoZSB0cmVhdG1lbnQgb2YgYWN1dGUgcHllbG9uZXBocml0aXMgaW4gY2hpbGRy
ZW48L3RpdGxlPjxzZWNvbmRhcnktdGl0bGU+SW50ZXJuYXRpb25hbCBqb3VybmFsIG9mIGFudGlt
aWNyb2JpYWwgYWdlbnRzPC9zZWNvbmRhcnktdGl0bGU+PC90aXRsZXM+PHBhZ2VzPjUxLTU8L3Bh
Z2VzPjx2b2x1bWU+MTQ8L3ZvbHVtZT48bnVtYmVyPjE8L251bWJlcj48a2V5d29yZHM+PGtleXdv
cmQ+QW1pa2FjaW4gW3BoYXJtYWNva2luZXRpY3NdIFt0aGVyYXBldXRpYyB1c2VdPC9rZXl3b3Jk
PjxrZXl3b3JkPkFudGktQmFjdGVyaWFsIEFnZW50cyBbcGhhcm1hY29raW5ldGljc10gW3RoZXJh
cGV1dGljIHVzZV08L2tleXdvcmQ+PGtleXdvcmQ+RXNjaGVyaWNoaWEgY29saSBbaXNvbGF0aW9u
ICZhbXA7IHB1cmlmaWNhdGlvbl08L2tleXdvcmQ+PGtleXdvcmQ+RXNjaGVyaWNoaWEgY29saSBJ
bmZlY3Rpb25zIFtkcnVnIHRoZXJhcHldIFttaWNyb2Jpb2xvZ3ldPC9rZXl3b3JkPjxrZXl3b3Jk
PkdlbnRhbWljaW5zIFtwaGFybWFjb2tpbmV0aWNzXSBbdGhlcmFwZXV0aWMgdXNlXTwva2V5d29y
ZD48a2V5d29yZD5JbmZhbnQsIE5ld2Jvcm48L2tleXdvcmQ+PGtleXdvcmQ+UHllbG9uZXBocml0
aXMgW2RydWcgdGhlcmFweV0gW21pY3JvYmlvbG9neV08L2tleXdvcmQ+PGtleXdvcmQ+VHJlYXRt
ZW50IE91dGNvbWU8L2tleXdvcmQ+PGtleXdvcmQ+VXJpbmUgW21pY3JvYmlvbG9neV08L2tleXdv
cmQ+PGtleXdvcmQ+Q2hpbGRbY2hlY2t3b3JkXTwva2V5d29yZD48a2V5d29yZD5DaGlsZCwgUHJl
c2Nob29sW2NoZWNrd29yZF08L2tleXdvcmQ+PGtleXdvcmQ+RmVtYWxlW2NoZWNrd29yZF08L2tl
eXdvcmQ+PGtleXdvcmQ+SHVtYW5zW2NoZWNrd29yZF08L2tleXdvcmQ+PGtleXdvcmQ+SW5mYW50
W2NoZWNrd29yZF08L2tleXdvcmQ+PGtleXdvcmQ+TWFsZVtjaGVja3dvcmRdPC9rZXl3b3JkPjxr
ZXl3b3JkPlNyLWNoaWxkOiBzci1yZW5hbDwva2V5d29yZD48L2tleXdvcmRzPjxkYXRlcz48eWVh
cj4yMDAwPC95ZWFyPjwvZGF0ZXM+PGFjY2Vzc2lvbi1udW0+Q04tMDAyNzYyOTU8L2FjY2Vzc2lv
bi1udW0+PHdvcmstdHlwZT5DbGluaWNhbCBUcmlhbDsgQ29tcGFyYXRpdmUgU3R1ZHk7IFJhbmRv
bWl6ZWQgQ29udHJvbGxlZCBUcmlhbDsgUmVzZWFyY2ggU3VwcG9ydCwgTm9uLVUuUy4gR292JmFw
b3M7dDwvd29yay10eXBlPjx1cmxzPjxyZWxhdGVkLXVybHM+PHVybD5odHRwOi8vb25saW5lbGli
cmFyeS53aWxleS5jb20vby9jb2NocmFuZS9jbGNlbnRyYWwvYXJ0aWNsZXMvMjk1L0NOLTAwMjc2
Mjk1L2ZyYW1lLmh0bWw8L3VybD48dXJsPmh0dHA6Ly9hYy5lbHMtY2RuLmNvbS9TMDkyNDg1Nzk5
OTAwMTM4Ny8xLXMyLjAtUzA5MjQ4NTc5OTkwMDEzODctbWFpbi5wZGY/X3RpZD1hYjAzMmU2OC1i
MjYxLTExZTYtOWE5ZS0wMDAwMGFhY2IzNjAmYW1wO2FjZG5hdD0xNDgwMDA0NTAzXzE3ZTk5NTk5
N2Q1NGZiNDM3NTZiOWQyZTA5ZjQyZjlmPC91cmw+PC9yZWxhdGVkLXVybHM+PC91cmxzPjxjdXN0
b20zPlB1Ym1lZCAxMDcxNzUwMTwvY3VzdG9tMz48L3JlY29yZD48L0NpdGU+PENpdGU+PEF1dGhv
cj5WaWdhbm88L0F1dGhvcj48WWVhcj4xOTk2PC9ZZWFyPjxSZWNOdW0+NDQ8L1JlY051bT48cmVj
b3JkPjxyZWMtbnVtYmVyPjQ0PC9yZWMtbnVtYmVyPjxmb3JlaWduLWtleXM+PGtleSBhcHA9IkVO
IiBkYi1pZD0iZHZzcnI1c3piczlhd2dlMDJ0bDVlZDBkMno5dHB6MHBydjlzIiB0aW1lc3RhbXA9
IjAiPjQ0PC9rZXk+PC9mb3JlaWduLWtleXM+PHJlZi10eXBlIG5hbWU9IkpvdXJuYWwgQXJ0aWNs
ZSI+MTc8L3JlZi10eXBlPjxjb250cmlidXRvcnM+PGF1dGhvcnM+PGF1dGhvcj5WaWdhbm8sIEEu
PC9hdXRob3I+PGF1dGhvcj5QcmluY2lwaSwgTi48L2F1dGhvcj48L2F1dGhvcnM+PC9jb250cmli
dXRvcnM+PGF1dGgtYWRkcmVzcz4oVmlnYW5vLCBQcmluY2lwaSkgQ2xpbmljYSBQZWRpYXRyaWNh
IElWLCBVbml2LiBkZWdsaSBTdHVkaSBkaSBNaWxhbm8sIE9zcGVkYWxlIEx1aWdpIFNhY2NvLCBN
aWxhbm8sIEl0YWx5IChQcmluY2lwaSkgQ2F0dGVkcmEgZGkgUGVkaWF0cmlhIElWLCBJc3QuIGRp
IFNjaS4gQmlvbWVkaWNoZSBMdWlnaSBTYWNjbywgVmlhIEcuQi4gR3Jhc3NpLCA3NCwgMjAxNTcg
TWlsYW5vLCBJdGFseTwvYXV0aC1hZGRyZXNzPjx0aXRsZXM+PHRpdGxlPkFtaW5vZ2x5Y29zaWRl
cyBpbiBwYWVkaWF0cmljIGluZmVjdGlvbnM6IFRoZSByb2xlIG9mIGlzZXBhbWljaW4uIFtJdGFs
aWFuXTwvdGl0bGU+PHNlY29uZGFyeS10aXRsZT5DbGluaWNhbCBEcnVnIEludmVzdGlnYXRpb248
L3NlY29uZGFyeS10aXRsZT48dHJhbnNsYXRlZC10aXRsZT5HbGkgYW1pbm9nbGljb3NpZGkgbmVs
IHRyYXR0YW1lbnRvIGRlbGxlIGluZmV6aW9uaSBwZWRpYXRyaWNoZTogVmFsdXRhemlvbmUgZGVs
IHJ1b2xvIGRpIGlzZXBhbWljaW5hLjwvdHJhbnNsYXRlZC10aXRsZT48L3RpdGxlcz48cGFnZXM+
MzctNDY8L3BhZ2VzPjx2b2x1bWU+MTI8L3ZvbHVtZT48bnVtYmVyPlNVUFBMLiAxPC9udW1iZXI+
PGRhdGVzPjx5ZWFyPjE5OTY8L3llYXI+PC9kYXRlcz48YWNjZXNzaW9uLW51bT4yNjM1NjU2OTwv
YWNjZXNzaW9uLW51bT48dXJscz48cmVsYXRlZC11cmxzPjx1cmw+aHR0cDovL292aWRzcC5vdmlk
LmNvbS9vdmlkd2ViLmNnaT9UPUpTJmFtcDtDU0M9WSZhbXA7TkVXUz1OJmFtcDtQQUdFPWZ1bGx0
ZXh0JmFtcDtEPWVtZWQ3JmFtcDtBTj0yNjM1NjU2OTwvdXJsPjx1cmw+aHR0cDovL3NmeGV1MDgu
aG9zdGVkLmV4bGlicmlzZ3JvdXAuY29tL3NndWw/c2lkPU9WSUQ6ZW1iYXNlJmFtcDtpZD1wbWlk
OiZhbXA7aWQ9ZG9pOiZhbXA7aXNzbj0xMTczLTI1NjMmYW1wO2lzYm49JmFtcDt2b2x1bWU9MTIm
YW1wO2lzc3VlPVNVUFBMLisxJmFtcDtzcGFnZT0zNyZhbXA7cGFnZXM9MzctNDYmYW1wO2RhdGU9
MTk5NiZhbXA7dGl0bGU9Q2xpbmljYWwrRHJ1ZytJbnZlc3RpZ2F0aW9uJmFtcDthdGl0bGU9R2xp
K2FtaW5vZ2xpY29zaWRpK25lbCt0cmF0dGFtZW50bytkZWxsZStpbmZlemlvbmkrcGVkaWF0cmlj
aGUlM0ErVmFsdXRhemlvbmUrZGVsK3J1b2xvK2RpK2lzZXBhbWljaW5hJmFtcDthdWxhc3Q9Vmln
YW5vJmFtcDtwaWQ9JTNDYXV0aG9yJTNFVmlnYW5vK0EuJTNCUHJpbmNpcGkrTi4lM0MlMkZhdXRo
b3IlM0UlM0NBTiUzRTI2MzU2NTY5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C9FbmROb3RlPgB=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35,46</w:t>
            </w:r>
            <w:r w:rsidRPr="00A713FD">
              <w:rPr>
                <w:rFonts w:ascii="Times New Roman" w:hAnsi="Times New Roman" w:cs="Times New Roman"/>
                <w:sz w:val="20"/>
                <w:szCs w:val="20"/>
              </w:rPr>
              <w:fldChar w:fldCharType="end"/>
            </w:r>
          </w:p>
        </w:tc>
      </w:tr>
      <w:tr w:rsidR="00BD2E11" w:rsidRPr="00A713FD" w14:paraId="4EA0498B" w14:textId="77777777" w:rsidTr="00BD2E11">
        <w:trPr>
          <w:jc w:val="center"/>
        </w:trPr>
        <w:tc>
          <w:tcPr>
            <w:tcW w:w="1904" w:type="dxa"/>
            <w:gridSpan w:val="2"/>
            <w:vMerge/>
            <w:vAlign w:val="center"/>
          </w:tcPr>
          <w:p w14:paraId="42CA0D64" w14:textId="77777777" w:rsidR="00BD2E11" w:rsidRPr="00A713FD" w:rsidRDefault="00BD2E11" w:rsidP="00CE1AA5">
            <w:pPr>
              <w:spacing w:line="480" w:lineRule="auto"/>
              <w:ind w:left="720"/>
              <w:jc w:val="center"/>
              <w:rPr>
                <w:rFonts w:ascii="Times New Roman" w:hAnsi="Times New Roman" w:cs="Times New Roman"/>
                <w:sz w:val="20"/>
                <w:szCs w:val="20"/>
              </w:rPr>
            </w:pPr>
          </w:p>
        </w:tc>
        <w:tc>
          <w:tcPr>
            <w:tcW w:w="3136" w:type="dxa"/>
            <w:vAlign w:val="center"/>
          </w:tcPr>
          <w:p w14:paraId="5C707EFB"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Amikacin</w:t>
            </w:r>
            <w:proofErr w:type="spellEnd"/>
          </w:p>
        </w:tc>
        <w:tc>
          <w:tcPr>
            <w:tcW w:w="830" w:type="dxa"/>
            <w:vAlign w:val="center"/>
          </w:tcPr>
          <w:p w14:paraId="62C4523A"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IV</w:t>
            </w:r>
          </w:p>
        </w:tc>
        <w:tc>
          <w:tcPr>
            <w:tcW w:w="1218" w:type="dxa"/>
            <w:vAlign w:val="center"/>
          </w:tcPr>
          <w:p w14:paraId="20935C41"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5</w:t>
            </w:r>
          </w:p>
        </w:tc>
        <w:tc>
          <w:tcPr>
            <w:tcW w:w="992" w:type="dxa"/>
          </w:tcPr>
          <w:p w14:paraId="5046F3A4"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4CFDC61A"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2-14</w:t>
            </w:r>
          </w:p>
        </w:tc>
        <w:tc>
          <w:tcPr>
            <w:tcW w:w="1495" w:type="dxa"/>
          </w:tcPr>
          <w:p w14:paraId="76AB85BD" w14:textId="54BB8DF7" w:rsidR="00BD2E11" w:rsidRPr="002C2241" w:rsidRDefault="000773ED" w:rsidP="00A42147">
            <w:pPr>
              <w:pStyle w:val="HTMLPreformatted"/>
              <w:shd w:val="clear" w:color="auto" w:fill="FFFFFF"/>
              <w:wordWrap w:val="0"/>
              <w:spacing w:line="225" w:lineRule="atLeast"/>
              <w:rPr>
                <w:rFonts w:ascii="Times New Roman" w:hAnsi="Times New Roman" w:cs="Times New Roman"/>
                <w:color w:val="000000"/>
                <w:highlight w:val="yellow"/>
              </w:rPr>
            </w:pPr>
            <w:r w:rsidRPr="002C2241">
              <w:rPr>
                <w:rFonts w:ascii="Times New Roman" w:hAnsi="Times New Roman" w:cs="Times New Roman"/>
                <w:color w:val="000000"/>
                <w:highlight w:val="yellow"/>
              </w:rPr>
              <w:t>93</w:t>
            </w:r>
            <w:r w:rsidR="00A42147" w:rsidRPr="002C2241">
              <w:rPr>
                <w:rFonts w:ascii="Times New Roman" w:hAnsi="Times New Roman" w:cs="Times New Roman"/>
                <w:color w:val="000000"/>
                <w:highlight w:val="yellow"/>
              </w:rPr>
              <w:t>.5</w:t>
            </w:r>
            <w:r w:rsidRPr="002C2241">
              <w:rPr>
                <w:rFonts w:ascii="Times New Roman" w:hAnsi="Times New Roman" w:cs="Times New Roman"/>
                <w:color w:val="000000"/>
                <w:highlight w:val="yellow"/>
              </w:rPr>
              <w:t xml:space="preserve"> (58</w:t>
            </w:r>
            <w:r w:rsidR="00A42147" w:rsidRPr="002C2241">
              <w:rPr>
                <w:rFonts w:ascii="Times New Roman" w:hAnsi="Times New Roman" w:cs="Times New Roman"/>
                <w:color w:val="000000"/>
                <w:highlight w:val="yellow"/>
              </w:rPr>
              <w:t>.9</w:t>
            </w:r>
            <w:r w:rsidRPr="002C2241">
              <w:rPr>
                <w:rFonts w:ascii="Times New Roman" w:hAnsi="Times New Roman" w:cs="Times New Roman"/>
                <w:color w:val="000000"/>
                <w:highlight w:val="yellow"/>
              </w:rPr>
              <w:t>- 1</w:t>
            </w:r>
            <w:r w:rsidR="00A42147" w:rsidRPr="002C2241">
              <w:rPr>
                <w:rFonts w:ascii="Times New Roman" w:hAnsi="Times New Roman" w:cs="Times New Roman"/>
                <w:color w:val="000000"/>
                <w:highlight w:val="yellow"/>
              </w:rPr>
              <w:t>00.0</w:t>
            </w:r>
            <w:r w:rsidRPr="002C2241">
              <w:rPr>
                <w:rFonts w:ascii="Times New Roman" w:hAnsi="Times New Roman" w:cs="Times New Roman"/>
                <w:color w:val="000000"/>
                <w:highlight w:val="yellow"/>
              </w:rPr>
              <w:t>)</w:t>
            </w:r>
          </w:p>
        </w:tc>
        <w:tc>
          <w:tcPr>
            <w:tcW w:w="1218" w:type="dxa"/>
          </w:tcPr>
          <w:p w14:paraId="49B43D32" w14:textId="058E49BA" w:rsidR="00BD2E11" w:rsidRPr="00A713FD" w:rsidRDefault="00BD2E11" w:rsidP="00CE1AA5">
            <w:pPr>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218" w:type="dxa"/>
            <w:vAlign w:val="center"/>
          </w:tcPr>
          <w:p w14:paraId="3EA5A006" w14:textId="1F8EF0AF"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5 (16.7)</w:t>
            </w:r>
          </w:p>
        </w:tc>
        <w:tc>
          <w:tcPr>
            <w:tcW w:w="1937" w:type="dxa"/>
            <w:vAlign w:val="center"/>
          </w:tcPr>
          <w:p w14:paraId="72F8D214"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LYWZldHppczwvQXV0aG9yPjxZZWFyPjIwMDA8L1llYXI+
PFJlY051bT4zMzwvUmVjTnVtPjxEaXNwbGF5VGV4dD48c3R5bGUgZmFjZT0ic3VwZXJzY3JpcHQi
PjM1LDQwLDQxLDQzLDQ2PC9zdHlsZT48L0Rpc3BsYXlUZXh0PjxyZWNvcmQ+PHJlYy1udW1iZXI+
MzM8L3JlYy1udW1iZXI+PGZvcmVpZ24ta2V5cz48a2V5IGFwcD0iRU4iIGRiLWlkPSJkdnNycjVz
emJzOWF3Z2UwMnRsNWVkMGQyejl0cHowcHJ2OXMiIHRpbWVzdGFtcD0iMCI+MzM8L2tleT48L2Zv
cmVpZ24ta2V5cz48cmVmLXR5cGUgbmFtZT0iRWxlY3Ryb25pYyBBcnRpY2xlIj40MzwvcmVmLXR5
cGU+PGNvbnRyaWJ1dG9ycz48YXV0aG9ycz48YXV0aG9yPkthZmV0emlzLCBELiBBLjwvYXV0aG9y
PjxhdXRob3I+TWFsdGV6b3UsIEguIEMuPC9hdXRob3I+PGF1dGhvcj5NYXZyaWtvdSwgTS48L2F1
dGhvcj48YXV0aG9yPlNpYWZhcywgQy48L2F1dGhvcj48YXV0aG9yPlBhcmFza2FraXMsIEkuPC9h
dXRob3I+PGF1dGhvcj5EZWxpcywgRC48L2F1dGhvcj48YXV0aG9yPkJhcnRzb2thcywgQy48L2F1
dGhvcj48L2F1dGhvcnM+PC9jb250cmlidXRvcnM+PHRpdGxlcz48dGl0bGU+SXNlcGFtaWNpbiB2
ZXJzdXMgYW1pa2FjaW4gZm9yIHRoZSB0cmVhdG1lbnQgb2YgYWN1dGUgcHllbG9uZXBocml0aXMg
aW4gY2hpbGRyZW48L3RpdGxlPjxzZWNvbmRhcnktdGl0bGU+SW50ZXJuYXRpb25hbCBqb3VybmFs
IG9mIGFudGltaWNyb2JpYWwgYWdlbnRzPC9zZWNvbmRhcnktdGl0bGU+PC90aXRsZXM+PHBhZ2Vz
PjUxLTU8L3BhZ2VzPjx2b2x1bWU+MTQ8L3ZvbHVtZT48bnVtYmVyPjE8L251bWJlcj48a2V5d29y
ZHM+PGtleXdvcmQ+QW1pa2FjaW4gW3BoYXJtYWNva2luZXRpY3NdIFt0aGVyYXBldXRpYyB1c2Vd
PC9rZXl3b3JkPjxrZXl3b3JkPkFudGktQmFjdGVyaWFsIEFnZW50cyBbcGhhcm1hY29raW5ldGlj
c10gW3RoZXJhcGV1dGljIHVzZV08L2tleXdvcmQ+PGtleXdvcmQ+RXNjaGVyaWNoaWEgY29saSBb
aXNvbGF0aW9uICZhbXA7IHB1cmlmaWNhdGlvbl08L2tleXdvcmQ+PGtleXdvcmQ+RXNjaGVyaWNo
aWEgY29saSBJbmZlY3Rpb25zIFtkcnVnIHRoZXJhcHldIFttaWNyb2Jpb2xvZ3ldPC9rZXl3b3Jk
PjxrZXl3b3JkPkdlbnRhbWljaW5zIFtwaGFybWFjb2tpbmV0aWNzXSBbdGhlcmFwZXV0aWMgdXNl
XTwva2V5d29yZD48a2V5d29yZD5JbmZhbnQsIE5ld2Jvcm48L2tleXdvcmQ+PGtleXdvcmQ+UHll
bG9uZXBocml0aXMgW2RydWcgdGhlcmFweV0gW21pY3JvYmlvbG9neV08L2tleXdvcmQ+PGtleXdv
cmQ+VHJlYXRtZW50IE91dGNvbWU8L2tleXdvcmQ+PGtleXdvcmQ+VXJpbmUgW21pY3JvYmlvbG9n
eV08L2tleXdvcmQ+PGtleXdvcmQ+Q2hpbGRbY2hlY2t3b3JkXTwva2V5d29yZD48a2V5d29yZD5D
aGlsZCwgUHJlc2Nob29sW2NoZWNrd29yZF08L2tleXdvcmQ+PGtleXdvcmQ+RmVtYWxlW2NoZWNr
d29yZF08L2tleXdvcmQ+PGtleXdvcmQ+SHVtYW5zW2NoZWNrd29yZF08L2tleXdvcmQ+PGtleXdv
cmQ+SW5mYW50W2NoZWNrd29yZF08L2tleXdvcmQ+PGtleXdvcmQ+TWFsZVtjaGVja3dvcmRdPC9r
ZXl3b3JkPjxrZXl3b3JkPlNyLWNoaWxkOiBzci1yZW5hbDwva2V5d29yZD48L2tleXdvcmRzPjxk
YXRlcz48eWVhcj4yMDAwPC95ZWFyPjwvZGF0ZXM+PGFjY2Vzc2lvbi1udW0+Q04tMDAyNzYyOTU8
L2FjY2Vzc2lvbi1udW0+PHdvcmstdHlwZT5DbGluaWNhbCBUcmlhbDsgQ29tcGFyYXRpdmUgU3R1
ZHk7IFJhbmRvbWl6ZWQgQ29udHJvbGxlZCBUcmlhbDsgUmVzZWFyY2ggU3VwcG9ydCwgTm9uLVUu
Uy4gR292JmFwb3M7dDwvd29yay10eXBlPjx1cmxzPjxyZWxhdGVkLXVybHM+PHVybD5odHRwOi8v
b25saW5lbGlicmFyeS53aWxleS5jb20vby9jb2NocmFuZS9jbGNlbnRyYWwvYXJ0aWNsZXMvMjk1
L0NOLTAwMjc2Mjk1L2ZyYW1lLmh0bWw8L3VybD48dXJsPmh0dHA6Ly9hYy5lbHMtY2RuLmNvbS9T
MDkyNDg1Nzk5OTAwMTM4Ny8xLXMyLjAtUzA5MjQ4NTc5OTkwMDEzODctbWFpbi5wZGY/X3RpZD1h
YjAzMmU2OC1iMjYxLTExZTYtOWE5ZS0wMDAwMGFhY2IzNjAmYW1wO2FjZG5hdD0xNDgwMDA0NTAz
XzE3ZTk5NTk5N2Q1NGZiNDM3NTZiOWQyZTA5ZjQyZjlmPC91cmw+PC9yZWxhdGVkLXVybHM+PC91
cmxzPjxjdXN0b20zPlB1Ym1lZCAxMDcxNzUwMTwvY3VzdG9tMz48L3JlY29yZD48L0NpdGU+PENp
dGU+PEF1dGhvcj5WaWdhbm88L0F1dGhvcj48WWVhcj4xOTk2PC9ZZWFyPjxSZWNOdW0+NDQ8L1Jl
Y051bT48cmVjb3JkPjxyZWMtbnVtYmVyPjQ0PC9yZWMtbnVtYmVyPjxmb3JlaWduLWtleXM+PGtl
eSBhcHA9IkVOIiBkYi1pZD0iZHZzcnI1c3piczlhd2dlMDJ0bDVlZDBkMno5dHB6MHBydjlzIiB0
aW1lc3RhbXA9IjAiPjQ0PC9rZXk+PC9mb3JlaWduLWtleXM+PHJlZi10eXBlIG5hbWU9IkpvdXJu
YWwgQXJ0aWNsZSI+MTc8L3JlZi10eXBlPjxjb250cmlidXRvcnM+PGF1dGhvcnM+PGF1dGhvcj5W
aWdhbm8sIEEuPC9hdXRob3I+PGF1dGhvcj5QcmluY2lwaSwgTi48L2F1dGhvcj48L2F1dGhvcnM+
PC9jb250cmlidXRvcnM+PGF1dGgtYWRkcmVzcz4oVmlnYW5vLCBQcmluY2lwaSkgQ2xpbmljYSBQ
ZWRpYXRyaWNhIElWLCBVbml2LiBkZWdsaSBTdHVkaSBkaSBNaWxhbm8sIE9zcGVkYWxlIEx1aWdp
IFNhY2NvLCBNaWxhbm8sIEl0YWx5IChQcmluY2lwaSkgQ2F0dGVkcmEgZGkgUGVkaWF0cmlhIElW
LCBJc3QuIGRpIFNjaS4gQmlvbWVkaWNoZSBMdWlnaSBTYWNjbywgVmlhIEcuQi4gR3Jhc3NpLCA3
NCwgMjAxNTcgTWlsYW5vLCBJdGFseTwvYXV0aC1hZGRyZXNzPjx0aXRsZXM+PHRpdGxlPkFtaW5v
Z2x5Y29zaWRlcyBpbiBwYWVkaWF0cmljIGluZmVjdGlvbnM6IFRoZSByb2xlIG9mIGlzZXBhbWlj
aW4uIFtJdGFsaWFuXTwvdGl0bGU+PHNlY29uZGFyeS10aXRsZT5DbGluaWNhbCBEcnVnIEludmVz
dGlnYXRpb248L3NlY29uZGFyeS10aXRsZT48dHJhbnNsYXRlZC10aXRsZT5HbGkgYW1pbm9nbGlj
b3NpZGkgbmVsIHRyYXR0YW1lbnRvIGRlbGxlIGluZmV6aW9uaSBwZWRpYXRyaWNoZTogVmFsdXRh
emlvbmUgZGVsIHJ1b2xvIGRpIGlzZXBhbWljaW5hLjwvdHJhbnNsYXRlZC10aXRsZT48L3RpdGxl
cz48cGFnZXM+MzctNDY8L3BhZ2VzPjx2b2x1bWU+MTI8L3ZvbHVtZT48bnVtYmVyPlNVUFBMLiAx
PC9udW1iZXI+PGRhdGVzPjx5ZWFyPjE5OTY8L3llYXI+PC9kYXRlcz48YWNjZXNzaW9uLW51bT4y
NjM1NjU2OTwvYWNjZXNzaW9uLW51bT48dXJscz48cmVsYXRlZC11cmxzPjx1cmw+aHR0cDovL292
aWRzcC5vdmlkLmNvbS9vdmlkd2ViLmNnaT9UPUpTJmFtcDtDU0M9WSZhbXA7TkVXUz1OJmFtcDtQ
QUdFPWZ1bGx0ZXh0JmFtcDtEPWVtZWQ3JmFtcDtBTj0yNjM1NjU2OTwvdXJsPjx1cmw+aHR0cDov
L3NmeGV1MDguaG9zdGVkLmV4bGlicmlzZ3JvdXAuY29tL3NndWw/c2lkPU9WSUQ6ZW1iYXNlJmFt
cDtpZD1wbWlkOiZhbXA7aWQ9ZG9pOiZhbXA7aXNzbj0xMTczLTI1NjMmYW1wO2lzYm49JmFtcDt2
b2x1bWU9MTImYW1wO2lzc3VlPVNVUFBMLisxJmFtcDtzcGFnZT0zNyZhbXA7cGFnZXM9MzctNDYm
YW1wO2RhdGU9MTk5NiZhbXA7dGl0bGU9Q2xpbmljYWwrRHJ1ZytJbnZlc3RpZ2F0aW9uJmFtcDth
dGl0bGU9R2xpK2FtaW5vZ2xpY29zaWRpK25lbCt0cmF0dGFtZW50bytkZWxsZStpbmZlemlvbmkr
cGVkaWF0cmljaGUlM0ErVmFsdXRhemlvbmUrZGVsK3J1b2xvK2RpK2lzZXBhbWljaW5hJmFtcDth
dWxhc3Q9VmlnYW5vJmFtcDtwaWQ9JTNDYXV0aG9yJTNFVmlnYW5vK0EuJTNCUHJpbmNpcGkrTi4l
M0MlMkZhdXRob3IlM0UlM0NBTiUzRTI2MzU2NTY5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Ob29yYmFraHNoPC9BdXRob3I+PFllYXI+MjAw
NDwvWWVhcj48UmVjTnVtPjM4PC9SZWNOdW0+PHJlY29yZD48cmVjLW51bWJlcj4zODwvcmVjLW51
bWJlcj48Zm9yZWlnbi1rZXlzPjxrZXkgYXBwPSJFTiIgZGItaWQ9ImR2c3JyNXN6YnM5YXdnZTAy
dGw1ZWQwZDJ6OXRwejBwcnY5cyIgdGltZXN0YW1wPSIwIj4zODwva2V5PjwvZm9yZWlnbi1rZXlz
PjxyZWYtdHlwZSBuYW1lPSJKb3VybmFsIEFydGljbGUiPjE3PC9yZWYtdHlwZT48Y29udHJpYnV0
b3JzPjxhdXRob3JzPjxhdXRob3I+Tm9vcmJha2hzaCwgUy48L2F1dGhvcj48YXV0aG9yPkxhcmks
IEEuIFIuPC9hdXRob3I+PGF1dGhvcj5NYXNqZWRpYW4sIEYuPC9hdXRob3I+PGF1dGhvcj5Nb3N0
YWZhdmksIEguPC9hdXRob3I+PGF1dGhvcj5BbGFnaGVoYmFuZGFuLCBSLjwvYXV0aG9yPjwvYXV0
aG9ycz48L2NvbnRyaWJ1dG9ycz48YXV0aC1hZGRyZXNzPihOb29yYmFraHNoKSBEZXBhcnRtZW50
IG9mIFBlZGlhdHJpY3MsIElyYW4gVW5pdmVyc2l0eSBvZiBNZWRpY2FsIFNjaWVuY2VzLCBQTyBC
b3ggMTQ1MTUtNzE3LCBUZWhyYW4sIElyYW4sIElzbGFtaWMgUmVwdWJsaWMgb2YgKExhcmksIE1h
c2plZGlhbikgRGVwYXJ0bWVudCBvZiBNaWNyb2Jpb2xvZ3ksIElyYW4gVW5pdmVyc2l0eSBvZiBN
ZWRpY2FsIFNjaWVuY2VzLCBQTyBCb3ggMTQ1MTUtNzE3LCBUZWhyYW4sIElyYW4sIElzbGFtaWMg
UmVwdWJsaWMgb2YgKE1vc3RhZmF2aSkgRXhpciBQaGFybWFjZXV0aWNhbCBDby4sIFRlaHJhbiwg
SXJhbiwgSXNsYW1pYyBSZXB1YmxpYyBvZiAoQWxhZ2hlaGJhbmRhbikgRGl2aXNpb24gb2YgUmVz
ZWFyY2ggYW5kIERldmVsb3BtZW50LCBOZXdmb3VuZGxhbmQvTGFicmFkb3IgQ3RyLiBmb3IgSGx0
aC4sIFN0LiBKb2huJmFwb3M7cywgTmZsZC4sIENhbmFkYTwvYXV0aC1hZGRyZXNzPjx0aXRsZXM+
PHRpdGxlPkNvbXBhcmlzb24gb2YgaW50cmF2ZW5vdXMgYW1pbm9nbHljb3NpZGUgdGhlcmFweSB3
aXRoIHN3aXRjaCB0aGVyYXB5IHRvIGNlZml4aW1lIGluIHVyaW5hcnkgdHJhY3QgaW5mZWN0aW9u
czwvdGl0bGU+PHNlY29uZGFyeS10aXRsZT5TYXVkaSBNZWRpY2FsIEpvdXJuYWw8L3NlY29uZGFy
eS10aXRsZT48L3RpdGxlcz48cGFnZXM+MTUxMy0xNTE1PC9wYWdlcz48dm9sdW1lPjI1PC92b2x1
bWU+PG51bWJlcj4xMDwvbnVtYmVyPjxkYXRlcz48eWVhcj4yMDA0PC95ZWFyPjxwdWItZGF0ZXM+
PGRhdGU+T2N0b2JlcjwvZGF0ZT48L3B1Yi1kYXRlcz48L2RhdGVzPjxhY2Nlc3Npb24tbnVtPjM5
NDI5NjI0PC9hY2Nlc3Npb24tbnVtPjx1cmxzPjxyZWxhdGVkLXVybHM+PHVybD5odHRwOi8vb3Zp
ZHNwLm92aWQuY29tL292aWR3ZWIuY2dpP1Q9SlMmYW1wO0NTQz1ZJmFtcDtORVdTPU4mYW1wO1BB
R0U9ZnVsbHRleHQmYW1wO0Q9ZW1lZDkmYW1wO0FOPTM5NDI5NjI0PC91cmw+PHVybD5odHRwOi8v
c2Z4ZXUwOC5ob3N0ZWQuZXhsaWJyaXNncm91cC5jb20vc2d1bD9zaWQ9T1ZJRDplbWJhc2UmYW1w
O2lkPXBtaWQ6MTU0OTQ4NDImYW1wO2lkPWRvaTomYW1wO2lzc249MDM3OS01Mjg0JmFtcDtpc2Ju
PSZhbXA7dm9sdW1lPTI1JmFtcDtpc3N1ZT0xMCZhbXA7c3BhZ2U9MTUxMyZhbXA7cGFnZXM9MTUx
My0xNTE1JmFtcDtkYXRlPTIwMDQmYW1wO3RpdGxlPVNhdWRpK01lZGljYWwrSm91cm5hbCZhbXA7
YXRpdGxlPUNvbXBhcmlzb24rb2YraW50cmF2ZW5vdXMrYW1pbm9nbHljb3NpZGUrdGhlcmFweSt3
aXRoK3N3aXRjaCt0aGVyYXB5K3RvK2NlZml4aW1lK2luK3VyaW5hcnkrdHJhY3QraW5mZWN0aW9u
cyZhbXA7YXVsYXN0PU5vb3JiYWtoc2gmYW1wO3BpZD0lM0NhdXRob3IlM0VOb29yYmFraHNoK1Mu
JTNCTGFyaStBLlIuJTNCTWFzamVkaWFuK0YuJTNCTW9zdGFmYXZpK0guJTNCQWxhZ2hlaGJhbmRh
bitSLiUzQyUyRmF1dGhvciUzRSUzQ0FOJTNFMzk0Mjk2MjQ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lBlbmE8L0F1dGhvcj48WWVhcj4yMDA5
PC9ZZWFyPjxSZWNOdW0+Mzk8L1JlY051bT48cmVjb3JkPjxyZWMtbnVtYmVyPjM5PC9yZWMtbnVt
YmVyPjxmb3JlaWduLWtleXM+PGtleSBhcHA9IkVOIiBkYi1pZD0iZHZzcnI1c3piczlhd2dlMDJ0
bDVlZDBkMno5dHB6MHBydjlzIiB0aW1lc3RhbXA9IjAiPjM5PC9rZXk+PC9mb3JlaWduLWtleXM+
PHJlZi10eXBlIG5hbWU9IkpvdXJuYWwgQXJ0aWNsZSI+MTc8L3JlZi10eXBlPjxjb250cmlidXRv
cnM+PGF1dGhvcnM+PGF1dGhvcj5QZW5hLCBELiBBLjwvYXV0aG9yPjxhdXRob3I+Vml2aWFuaSwg
Uy4gVC48L2F1dGhvcj48YXV0aG9yPmxlIENvcnJlLCBQLiBOLjwvYXV0aG9yPjxhdXRob3I+TW9y
YWxlcywgTS4gVi48L2F1dGhvcj48YXV0aG9yPk1vbnRlY2lub3MsIEIuIEMuPC9hdXRob3I+PGF1
dGhvcj5HYWphcmRvLCBTLiBDLjwvYXV0aG9yPjwvYXV0aG9ycz48L2NvbnRyaWJ1dG9ycz48YXV0
aC1hZGRyZXNzPihQZW5hIEQuLCBWaXZpYW5pIFMuLCBHYWphcmRvIFMuKSBTdWItRGlyZWNjaW9u
IE1lZGljYSBkZWwgTmlubyBVbmlkYWQgZGUgSG9zcGl0YWxpemFjaW9uIFRyYW5zaXRvcmlhLCBD
b21wbGVqbyBIb3NwaXRhbGFyaW8sIFNhbnRpYWdvLCBDaGlsZSAoUGVuYSBELiwgVml2aWFuaSBT
LikgU2VydmljaW8gZGUgUGVkaWF0cmlhLCBVbmlkYWQgZGUgSW5mZWN0b2xvZ2lhLCBDb21wbGVq
byBIb3NwaXRhbGFyaW8sIFNhbnRpYWdvLCBDaGlsZSAoUGVuYSBELiwgbGUgQ29ycmUgUC4sIE1v
cmFsZXMgTS4sIE1vbnRlY2lub3MgQi4pIEZhY3VsdGFkIGRlIE1lZGljaW5hLCBEZXBhcnRhbWVu
dG8gZGUgUGVkaWF0cmlhLCBQb250aWZpY2lhIFVuaXZlcnNpZGFkIENhdG9saWNhIGRlIENoaWxl
LCBTYW50aWFnbywgQ2hpbGU8L2F1dGgtYWRkcmVzcz48dGl0bGVzPjx0aXRsZT5UcmVhdG1lbnQg
b2YgdXJpbmFyeSB0cmFjdCBpbmZlY3Rpb25zIGluIGZlYnJpbGUgaW5mYW50czogRXhwZXJpZW5j
ZSBvZiBvdXRwYXRpZW50IGludHJhdmVub3VzIGFudGliaW90aWMgdHJlYXRtZW50LiBbU3Bhbmlz
aF08L3RpdGxlPjxzZWNvbmRhcnktdGl0bGU+UmV2aXN0YSBDaGlsZW5hIGRlIEluZmVjdG9sb2dp
YTwvc2Vjb25kYXJ5LXRpdGxlPjx0cmFuc2xhdGVkLXRpdGxlPk1hbmVqbyBkZSBsYSBpbmZlY2Np
b24gZGVsIHRyYWN0byB1cmluYXJpbyBlbiBsYWN0YW50ZXMgZmVicmlsZXM6IEV4cGVyaWVuY2lh
IGRlIHRyYXRhbWllbnRvIGFudGltaWNyb2JpYW5vIGludHJhdmVub3NvIGFtYnVsYXRvcmlvLjwv
dHJhbnNsYXRlZC10aXRsZT48L3RpdGxlcz48cGFnZXM+MzUwLTM1NDwvcGFnZXM+PHZvbHVtZT4y
Njwvdm9sdW1lPjxudW1iZXI+NDwvbnVtYmVyPjxkYXRlcz48eWVhcj4yMDA5PC95ZWFyPjxwdWIt
ZGF0ZXM+PGRhdGU+QXVnLjwvZGF0ZT48L3B1Yi1kYXRlcz48L2RhdGVzPjxhY2Nlc3Npb24tbnVt
PjM1NTQzODQ3MTwvYWNjZXNzaW9uLW51bT48dXJscz48cmVsYXRlZC11cmxzPjx1cmw+aHR0cDov
L292aWRzcC5vdmlkLmNvbS9vdmlkd2ViLmNnaT9UPUpTJmFtcDtDU0M9WSZhbXA7TkVXUz1OJmFt
cDtQQUdFPWZ1bGx0ZXh0JmFtcDtEPWVtZWQxMiZhbXA7QU49MzU1NDM4NDcxPC91cmw+PHVybD5o
dHRwOi8vc2Z4ZXUwOC5ob3N0ZWQuZXhsaWJyaXNncm91cC5jb20vc2d1bD9zaWQ9T1ZJRDplbWJh
c2UmYW1wO2lkPXBtaWQ6MTk4MDI0MDMmYW1wO2lkPWRvaTomYW1wO2lzc249MDcxNi0xMDE4JmFt
cDtpc2JuPSZhbXA7dm9sdW1lPTI2JmFtcDtpc3N1ZT00JmFtcDtzcGFnZT0zNTAmYW1wO3BhZ2Vz
PTM1MC0zNTQmYW1wO2RhdGU9MjAwOSZhbXA7dGl0bGU9UmV2aXN0YStDaGlsZW5hK2RlK0luZmVj
dG9sb2dpYSZhbXA7YXRpdGxlPU1hbmVqbytkZStsYStpbmZlY2Npb24rZGVsK3RyYWN0byt1cmlu
YXJpbytlbitsYWN0YW50ZXMrZmVicmlsZXMlM0ErRXhwZXJpZW5jaWErZGUrdHJhdGFtaWVudG8r
YW50aW1pY3JvYmlhbm8raW50cmF2ZW5vc28rYW1idWxhdG9yaW8mYW1wO2F1bGFzdD1QZW5hJmFt
cDtwaWQ9JTNDYXV0aG9yJTNFUGVuYStELitBLiUzQlZpdmlhbmkrUy4rVC4lM0JsZStDb3JyZStQ
LitOLiUzQk1vcmFsZXMrTS4rVi4lM0JNb250ZWNpbm9zK0IuK0MuJTNCR2FqYXJkbytTLitDLiUz
QyUyRmF1dGhvciUzRSUzQ0FOJTNFMzU1NDM4NDcx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Tb2JvdXRpPC9BdXRob3I+PFllYXI+MjAxMzwv
WWVhcj48UmVjTnVtPjQxPC9SZWNOdW0+PHJlY29yZD48cmVjLW51bWJlcj40MTwvcmVjLW51bWJl
cj48Zm9yZWlnbi1rZXlzPjxrZXkgYXBwPSJFTiIgZGItaWQ9ImR2c3JyNXN6YnM5YXdnZTAydGw1
ZWQwZDJ6OXRwejBwcnY5cyIgdGltZXN0YW1wPSIwIj40MTwva2V5PjwvZm9yZWlnbi1rZXlzPjxy
ZWYtdHlwZSBuYW1lPSJFbGVjdHJvbmljIEFydGljbGUiPjQzPC9yZWYtdHlwZT48Y29udHJpYnV0
b3JzPjxhdXRob3JzPjxhdXRob3I+U29ib3V0aSwgQi48L2F1dGhvcj48YXV0aG9yPkhvb21hbiwg
Ti48L2F1dGhvcj48YXV0aG9yPk1vdmFoZWQsIE0uPC9hdXRob3I+PC9hdXRob3JzPjwvY29udHJp
YnV0b3JzPjx0aXRsZXM+PHRpdGxlPlRoZSBlZmZlY3Qgb2Ygdml0YW1pbiBFIG9yIHZpdGFtaW4g
QSBvbiB0aGUgcHJldmVudGlvbiBvZiByZW5hbCBzY2FycmluZyBpbiBjaGlsZHJlbiB3aXRoIGFj
dXRlIHB5ZWxvbmVwaHJpdGlzPC90aXRsZT48c2Vjb25kYXJ5LXRpdGxlPlBlZGlhdHJpYyBuZXBo
cm9sb2d5IChCZXJsaW4sIEdlcm1hbnkpPC9zZWNvbmRhcnktdGl0bGU+PC90aXRsZXM+PHBhZ2Vz
PjI3Ny04MzwvcGFnZXM+PHZvbHVtZT4yODwvdm9sdW1lPjxudW1iZXI+MjwvbnVtYmVyPjxrZXl3
b3Jkcz48a2V5d29yZD5BbnRpLUJhY3RlcmlhbCBBZ2VudHMgW3RoZXJhcGV1dGljIHVzZV08L2tl
eXdvcmQ+PGtleXdvcmQ+QW50aW94aWRhbnRzIFt0aGVyYXBldXRpYyB1c2VdPC9rZXl3b3JkPjxr
ZXl3b3JkPkNpY2F0cml4IFtldGlvbG9neV0gW3ByZXZlbnRpb24gJmFtcDsgY29udHJvbF0gW3Jh
ZGlvbnVjbGlkZSBpbWFnaW5nXTwva2V5d29yZD48a2V5d29yZD5EaWV0YXJ5IFN1cHBsZW1lbnRz
PC9rZXl3b3JkPjxrZXl3b3JkPkluZmFudCwgTmV3Ym9ybjwva2V5d29yZD48a2V5d29yZD5LaWRu
ZXkgW3BhdGhvbG9neV08L2tleXdvcmQ+PGtleXdvcmQ+UHllbG9uZXBocml0aXMgW2NvbXBsaWNh
dGlvbnNdPC9rZXl3b3JkPjxrZXl3b3JkPlJhZGlvcGhhcm1hY2V1dGljYWxzPC9rZXl3b3JkPjxr
ZXl3b3JkPlRlY2huZXRpdW0gVGMgOTltIERpbWVyY2FwdG9zdWNjaW5pYyBBY2lkPC9rZXl3b3Jk
PjxrZXl3b3JkPlZpdGFtaW4gQSBbdGhlcmFwZXV0aWMgdXNlXTwva2V5d29yZD48a2V5d29yZD5W
aXRhbWluIEUgW3RoZXJhcGV1dGljIHVzZV08L2tleXdvcmQ+PGtleXdvcmQ+Q2hpbGRbY2hlY2t3
b3JkXTwva2V5d29yZD48a2V5d29yZD5DaGlsZCwgUHJlc2Nob29sW2NoZWNrd29yZF08L2tleXdv
cmQ+PGtleXdvcmQ+RmVtYWxlW2NoZWNrd29yZF08L2tleXdvcmQ+PGtleXdvcmQ+SHVtYW5zW2No
ZWNrd29yZF08L2tleXdvcmQ+PGtleXdvcmQ+SW5mYW50W2NoZWNrd29yZF08L2tleXdvcmQ+PGtl
eXdvcmQ+U3ItY29tcG1lZDwva2V5d29yZD48L2tleXdvcmRzPjxkYXRlcz48eWVhcj4yMDEzPC95
ZWFyPjwvZGF0ZXM+PGFjY2Vzc2lvbi1udW0+Q04tMDA4Nzg2MjI8L2FjY2Vzc2lvbi1udW0+PHdv
cmstdHlwZT5SYW5kb21pemVkIENvbnRyb2xsZWQgVHJpYWw8L3dvcmstdHlwZT48dXJscz48cmVs
YXRlZC11cmxzPjx1cmw+aHR0cDovL29ubGluZWxpYnJhcnkud2lsZXkuY29tL28vY29jaHJhbmUv
Y2xjZW50cmFsL2FydGljbGVzLzYyMi9DTi0wMDg3ODYyMi9mcmFtZS5odG1sPC91cmw+PHVybD5o
dHRwOi8vZG93bmxvYWQuc3ByaW5nZXIuY29tL3N0YXRpYy9wZGYvOTM5L2FydCUyNTNBMTAuMTAw
NyUyNTJGczAwNDY3LTAxMi0yMzA4LTQucGRmP29yaWdpblVybD1odHRwJTNBJTJGJTJGbGluay5z
cHJpbmdlci5jb20lMkZhcnRpY2xlJTJGMTAuMTAwNyUyRnMwMDQ2Ny0wMTItMjMwOC00JmFtcDt0
b2tlbjI9ZXhwPTE0ODAwMDU1MTF+YWNsPSUyRnN0YXRpYyUyRnBkZiUyRjkzOSUyRmFydCUyNTI1
M0ExMC4xMDA3JTI1MjUyRnMwMDQ2Ny0wMTItMjMwOC00LnBkZiUzRm9yaWdpblVybCUzRGh0dHAl
MjUzQSUyNTJGJTI1MkZsaW5rLnNwcmluZ2VyLmNvbSUyNTJGYXJ0aWNsZSUyNTJGMTAuMTAwNyUy
NTJGczAwNDY3LTAxMi0yMzA4LTQqfmhtYWM9OTU0MzkyMDU3MWZiYjM1ZDEzNmE3ZDVkMDAzYWVi
YjIzZGQ2NTE3YzQzOWE5MzgyNmMxZWFkOTM2NjdiY2YwYjwvdXJsPjwvcmVsYXRlZC11cmxzPjwv
dXJscz48Y3VzdG9tMz5QdWJtZWQgMjMwNTI2NTA8L2N1c3RvbTM+PGVsZWN0cm9uaWMtcmVzb3Vy
Y2UtbnVtPjEwLjEwMDcvczAwNDY3LTAxMi0yMzA4LTQ8L2VsZWN0cm9uaWMtcmVzb3VyY2UtbnVt
PjwvcmVjb3JkPjwvQ2l0ZT48L0VuZE5vdGU+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LYWZldHppczwvQXV0aG9yPjxZZWFyPjIwMDA8L1llYXI+
PFJlY051bT4zMzwvUmVjTnVtPjxEaXNwbGF5VGV4dD48c3R5bGUgZmFjZT0ic3VwZXJzY3JpcHQi
PjM1LDQwLDQxLDQzLDQ2PC9zdHlsZT48L0Rpc3BsYXlUZXh0PjxyZWNvcmQ+PHJlYy1udW1iZXI+
MzM8L3JlYy1udW1iZXI+PGZvcmVpZ24ta2V5cz48a2V5IGFwcD0iRU4iIGRiLWlkPSJkdnNycjVz
emJzOWF3Z2UwMnRsNWVkMGQyejl0cHowcHJ2OXMiIHRpbWVzdGFtcD0iMCI+MzM8L2tleT48L2Zv
cmVpZ24ta2V5cz48cmVmLXR5cGUgbmFtZT0iRWxlY3Ryb25pYyBBcnRpY2xlIj40MzwvcmVmLXR5
cGU+PGNvbnRyaWJ1dG9ycz48YXV0aG9ycz48YXV0aG9yPkthZmV0emlzLCBELiBBLjwvYXV0aG9y
PjxhdXRob3I+TWFsdGV6b3UsIEguIEMuPC9hdXRob3I+PGF1dGhvcj5NYXZyaWtvdSwgTS48L2F1
dGhvcj48YXV0aG9yPlNpYWZhcywgQy48L2F1dGhvcj48YXV0aG9yPlBhcmFza2FraXMsIEkuPC9h
dXRob3I+PGF1dGhvcj5EZWxpcywgRC48L2F1dGhvcj48YXV0aG9yPkJhcnRzb2thcywgQy48L2F1
dGhvcj48L2F1dGhvcnM+PC9jb250cmlidXRvcnM+PHRpdGxlcz48dGl0bGU+SXNlcGFtaWNpbiB2
ZXJzdXMgYW1pa2FjaW4gZm9yIHRoZSB0cmVhdG1lbnQgb2YgYWN1dGUgcHllbG9uZXBocml0aXMg
aW4gY2hpbGRyZW48L3RpdGxlPjxzZWNvbmRhcnktdGl0bGU+SW50ZXJuYXRpb25hbCBqb3VybmFs
IG9mIGFudGltaWNyb2JpYWwgYWdlbnRzPC9zZWNvbmRhcnktdGl0bGU+PC90aXRsZXM+PHBhZ2Vz
PjUxLTU8L3BhZ2VzPjx2b2x1bWU+MTQ8L3ZvbHVtZT48bnVtYmVyPjE8L251bWJlcj48a2V5d29y
ZHM+PGtleXdvcmQ+QW1pa2FjaW4gW3BoYXJtYWNva2luZXRpY3NdIFt0aGVyYXBldXRpYyB1c2Vd
PC9rZXl3b3JkPjxrZXl3b3JkPkFudGktQmFjdGVyaWFsIEFnZW50cyBbcGhhcm1hY29raW5ldGlj
c10gW3RoZXJhcGV1dGljIHVzZV08L2tleXdvcmQ+PGtleXdvcmQ+RXNjaGVyaWNoaWEgY29saSBb
aXNvbGF0aW9uICZhbXA7IHB1cmlmaWNhdGlvbl08L2tleXdvcmQ+PGtleXdvcmQ+RXNjaGVyaWNo
aWEgY29saSBJbmZlY3Rpb25zIFtkcnVnIHRoZXJhcHldIFttaWNyb2Jpb2xvZ3ldPC9rZXl3b3Jk
PjxrZXl3b3JkPkdlbnRhbWljaW5zIFtwaGFybWFjb2tpbmV0aWNzXSBbdGhlcmFwZXV0aWMgdXNl
XTwva2V5d29yZD48a2V5d29yZD5JbmZhbnQsIE5ld2Jvcm48L2tleXdvcmQ+PGtleXdvcmQ+UHll
bG9uZXBocml0aXMgW2RydWcgdGhlcmFweV0gW21pY3JvYmlvbG9neV08L2tleXdvcmQ+PGtleXdv
cmQ+VHJlYXRtZW50IE91dGNvbWU8L2tleXdvcmQ+PGtleXdvcmQ+VXJpbmUgW21pY3JvYmlvbG9n
eV08L2tleXdvcmQ+PGtleXdvcmQ+Q2hpbGRbY2hlY2t3b3JkXTwva2V5d29yZD48a2V5d29yZD5D
aGlsZCwgUHJlc2Nob29sW2NoZWNrd29yZF08L2tleXdvcmQ+PGtleXdvcmQ+RmVtYWxlW2NoZWNr
d29yZF08L2tleXdvcmQ+PGtleXdvcmQ+SHVtYW5zW2NoZWNrd29yZF08L2tleXdvcmQ+PGtleXdv
cmQ+SW5mYW50W2NoZWNrd29yZF08L2tleXdvcmQ+PGtleXdvcmQ+TWFsZVtjaGVja3dvcmRdPC9r
ZXl3b3JkPjxrZXl3b3JkPlNyLWNoaWxkOiBzci1yZW5hbDwva2V5d29yZD48L2tleXdvcmRzPjxk
YXRlcz48eWVhcj4yMDAwPC95ZWFyPjwvZGF0ZXM+PGFjY2Vzc2lvbi1udW0+Q04tMDAyNzYyOTU8
L2FjY2Vzc2lvbi1udW0+PHdvcmstdHlwZT5DbGluaWNhbCBUcmlhbDsgQ29tcGFyYXRpdmUgU3R1
ZHk7IFJhbmRvbWl6ZWQgQ29udHJvbGxlZCBUcmlhbDsgUmVzZWFyY2ggU3VwcG9ydCwgTm9uLVUu
Uy4gR292JmFwb3M7dDwvd29yay10eXBlPjx1cmxzPjxyZWxhdGVkLXVybHM+PHVybD5odHRwOi8v
b25saW5lbGlicmFyeS53aWxleS5jb20vby9jb2NocmFuZS9jbGNlbnRyYWwvYXJ0aWNsZXMvMjk1
L0NOLTAwMjc2Mjk1L2ZyYW1lLmh0bWw8L3VybD48dXJsPmh0dHA6Ly9hYy5lbHMtY2RuLmNvbS9T
MDkyNDg1Nzk5OTAwMTM4Ny8xLXMyLjAtUzA5MjQ4NTc5OTkwMDEzODctbWFpbi5wZGY/X3RpZD1h
YjAzMmU2OC1iMjYxLTExZTYtOWE5ZS0wMDAwMGFhY2IzNjAmYW1wO2FjZG5hdD0xNDgwMDA0NTAz
XzE3ZTk5NTk5N2Q1NGZiNDM3NTZiOWQyZTA5ZjQyZjlmPC91cmw+PC9yZWxhdGVkLXVybHM+PC91
cmxzPjxjdXN0b20zPlB1Ym1lZCAxMDcxNzUwMTwvY3VzdG9tMz48L3JlY29yZD48L0NpdGU+PENp
dGU+PEF1dGhvcj5WaWdhbm88L0F1dGhvcj48WWVhcj4xOTk2PC9ZZWFyPjxSZWNOdW0+NDQ8L1Jl
Y051bT48cmVjb3JkPjxyZWMtbnVtYmVyPjQ0PC9yZWMtbnVtYmVyPjxmb3JlaWduLWtleXM+PGtl
eSBhcHA9IkVOIiBkYi1pZD0iZHZzcnI1c3piczlhd2dlMDJ0bDVlZDBkMno5dHB6MHBydjlzIiB0
aW1lc3RhbXA9IjAiPjQ0PC9rZXk+PC9mb3JlaWduLWtleXM+PHJlZi10eXBlIG5hbWU9IkpvdXJu
YWwgQXJ0aWNsZSI+MTc8L3JlZi10eXBlPjxjb250cmlidXRvcnM+PGF1dGhvcnM+PGF1dGhvcj5W
aWdhbm8sIEEuPC9hdXRob3I+PGF1dGhvcj5QcmluY2lwaSwgTi48L2F1dGhvcj48L2F1dGhvcnM+
PC9jb250cmlidXRvcnM+PGF1dGgtYWRkcmVzcz4oVmlnYW5vLCBQcmluY2lwaSkgQ2xpbmljYSBQ
ZWRpYXRyaWNhIElWLCBVbml2LiBkZWdsaSBTdHVkaSBkaSBNaWxhbm8sIE9zcGVkYWxlIEx1aWdp
IFNhY2NvLCBNaWxhbm8sIEl0YWx5IChQcmluY2lwaSkgQ2F0dGVkcmEgZGkgUGVkaWF0cmlhIElW
LCBJc3QuIGRpIFNjaS4gQmlvbWVkaWNoZSBMdWlnaSBTYWNjbywgVmlhIEcuQi4gR3Jhc3NpLCA3
NCwgMjAxNTcgTWlsYW5vLCBJdGFseTwvYXV0aC1hZGRyZXNzPjx0aXRsZXM+PHRpdGxlPkFtaW5v
Z2x5Y29zaWRlcyBpbiBwYWVkaWF0cmljIGluZmVjdGlvbnM6IFRoZSByb2xlIG9mIGlzZXBhbWlj
aW4uIFtJdGFsaWFuXTwvdGl0bGU+PHNlY29uZGFyeS10aXRsZT5DbGluaWNhbCBEcnVnIEludmVz
dGlnYXRpb248L3NlY29uZGFyeS10aXRsZT48dHJhbnNsYXRlZC10aXRsZT5HbGkgYW1pbm9nbGlj
b3NpZGkgbmVsIHRyYXR0YW1lbnRvIGRlbGxlIGluZmV6aW9uaSBwZWRpYXRyaWNoZTogVmFsdXRh
emlvbmUgZGVsIHJ1b2xvIGRpIGlzZXBhbWljaW5hLjwvdHJhbnNsYXRlZC10aXRsZT48L3RpdGxl
cz48cGFnZXM+MzctNDY8L3BhZ2VzPjx2b2x1bWU+MTI8L3ZvbHVtZT48bnVtYmVyPlNVUFBMLiAx
PC9udW1iZXI+PGRhdGVzPjx5ZWFyPjE5OTY8L3llYXI+PC9kYXRlcz48YWNjZXNzaW9uLW51bT4y
NjM1NjU2OTwvYWNjZXNzaW9uLW51bT48dXJscz48cmVsYXRlZC11cmxzPjx1cmw+aHR0cDovL292
aWRzcC5vdmlkLmNvbS9vdmlkd2ViLmNnaT9UPUpTJmFtcDtDU0M9WSZhbXA7TkVXUz1OJmFtcDtQ
QUdFPWZ1bGx0ZXh0JmFtcDtEPWVtZWQ3JmFtcDtBTj0yNjM1NjU2OTwvdXJsPjx1cmw+aHR0cDov
L3NmeGV1MDguaG9zdGVkLmV4bGlicmlzZ3JvdXAuY29tL3NndWw/c2lkPU9WSUQ6ZW1iYXNlJmFt
cDtpZD1wbWlkOiZhbXA7aWQ9ZG9pOiZhbXA7aXNzbj0xMTczLTI1NjMmYW1wO2lzYm49JmFtcDt2
b2x1bWU9MTImYW1wO2lzc3VlPVNVUFBMLisxJmFtcDtzcGFnZT0zNyZhbXA7cGFnZXM9MzctNDYm
YW1wO2RhdGU9MTk5NiZhbXA7dGl0bGU9Q2xpbmljYWwrRHJ1ZytJbnZlc3RpZ2F0aW9uJmFtcDth
dGl0bGU9R2xpK2FtaW5vZ2xpY29zaWRpK25lbCt0cmF0dGFtZW50bytkZWxsZStpbmZlemlvbmkr
cGVkaWF0cmljaGUlM0ErVmFsdXRhemlvbmUrZGVsK3J1b2xvK2RpK2lzZXBhbWljaW5hJmFtcDth
dWxhc3Q9VmlnYW5vJmFtcDtwaWQ9JTNDYXV0aG9yJTNFVmlnYW5vK0EuJTNCUHJpbmNpcGkrTi4l
M0MlMkZhdXRob3IlM0UlM0NBTiUzRTI2MzU2NTY5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Ob29yYmFraHNoPC9BdXRob3I+PFllYXI+MjAw
NDwvWWVhcj48UmVjTnVtPjM4PC9SZWNOdW0+PHJlY29yZD48cmVjLW51bWJlcj4zODwvcmVjLW51
bWJlcj48Zm9yZWlnbi1rZXlzPjxrZXkgYXBwPSJFTiIgZGItaWQ9ImR2c3JyNXN6YnM5YXdnZTAy
dGw1ZWQwZDJ6OXRwejBwcnY5cyIgdGltZXN0YW1wPSIwIj4zODwva2V5PjwvZm9yZWlnbi1rZXlz
PjxyZWYtdHlwZSBuYW1lPSJKb3VybmFsIEFydGljbGUiPjE3PC9yZWYtdHlwZT48Y29udHJpYnV0
b3JzPjxhdXRob3JzPjxhdXRob3I+Tm9vcmJha2hzaCwgUy48L2F1dGhvcj48YXV0aG9yPkxhcmks
IEEuIFIuPC9hdXRob3I+PGF1dGhvcj5NYXNqZWRpYW4sIEYuPC9hdXRob3I+PGF1dGhvcj5Nb3N0
YWZhdmksIEguPC9hdXRob3I+PGF1dGhvcj5BbGFnaGVoYmFuZGFuLCBSLjwvYXV0aG9yPjwvYXV0
aG9ycz48L2NvbnRyaWJ1dG9ycz48YXV0aC1hZGRyZXNzPihOb29yYmFraHNoKSBEZXBhcnRtZW50
IG9mIFBlZGlhdHJpY3MsIElyYW4gVW5pdmVyc2l0eSBvZiBNZWRpY2FsIFNjaWVuY2VzLCBQTyBC
b3ggMTQ1MTUtNzE3LCBUZWhyYW4sIElyYW4sIElzbGFtaWMgUmVwdWJsaWMgb2YgKExhcmksIE1h
c2plZGlhbikgRGVwYXJ0bWVudCBvZiBNaWNyb2Jpb2xvZ3ksIElyYW4gVW5pdmVyc2l0eSBvZiBN
ZWRpY2FsIFNjaWVuY2VzLCBQTyBCb3ggMTQ1MTUtNzE3LCBUZWhyYW4sIElyYW4sIElzbGFtaWMg
UmVwdWJsaWMgb2YgKE1vc3RhZmF2aSkgRXhpciBQaGFybWFjZXV0aWNhbCBDby4sIFRlaHJhbiwg
SXJhbiwgSXNsYW1pYyBSZXB1YmxpYyBvZiAoQWxhZ2hlaGJhbmRhbikgRGl2aXNpb24gb2YgUmVz
ZWFyY2ggYW5kIERldmVsb3BtZW50LCBOZXdmb3VuZGxhbmQvTGFicmFkb3IgQ3RyLiBmb3IgSGx0
aC4sIFN0LiBKb2huJmFwb3M7cywgTmZsZC4sIENhbmFkYTwvYXV0aC1hZGRyZXNzPjx0aXRsZXM+
PHRpdGxlPkNvbXBhcmlzb24gb2YgaW50cmF2ZW5vdXMgYW1pbm9nbHljb3NpZGUgdGhlcmFweSB3
aXRoIHN3aXRjaCB0aGVyYXB5IHRvIGNlZml4aW1lIGluIHVyaW5hcnkgdHJhY3QgaW5mZWN0aW9u
czwvdGl0bGU+PHNlY29uZGFyeS10aXRsZT5TYXVkaSBNZWRpY2FsIEpvdXJuYWw8L3NlY29uZGFy
eS10aXRsZT48L3RpdGxlcz48cGFnZXM+MTUxMy0xNTE1PC9wYWdlcz48dm9sdW1lPjI1PC92b2x1
bWU+PG51bWJlcj4xMDwvbnVtYmVyPjxkYXRlcz48eWVhcj4yMDA0PC95ZWFyPjxwdWItZGF0ZXM+
PGRhdGU+T2N0b2JlcjwvZGF0ZT48L3B1Yi1kYXRlcz48L2RhdGVzPjxhY2Nlc3Npb24tbnVtPjM5
NDI5NjI0PC9hY2Nlc3Npb24tbnVtPjx1cmxzPjxyZWxhdGVkLXVybHM+PHVybD5odHRwOi8vb3Zp
ZHNwLm92aWQuY29tL292aWR3ZWIuY2dpP1Q9SlMmYW1wO0NTQz1ZJmFtcDtORVdTPU4mYW1wO1BB
R0U9ZnVsbHRleHQmYW1wO0Q9ZW1lZDkmYW1wO0FOPTM5NDI5NjI0PC91cmw+PHVybD5odHRwOi8v
c2Z4ZXUwOC5ob3N0ZWQuZXhsaWJyaXNncm91cC5jb20vc2d1bD9zaWQ9T1ZJRDplbWJhc2UmYW1w
O2lkPXBtaWQ6MTU0OTQ4NDImYW1wO2lkPWRvaTomYW1wO2lzc249MDM3OS01Mjg0JmFtcDtpc2Ju
PSZhbXA7dm9sdW1lPTI1JmFtcDtpc3N1ZT0xMCZhbXA7c3BhZ2U9MTUxMyZhbXA7cGFnZXM9MTUx
My0xNTE1JmFtcDtkYXRlPTIwMDQmYW1wO3RpdGxlPVNhdWRpK01lZGljYWwrSm91cm5hbCZhbXA7
YXRpdGxlPUNvbXBhcmlzb24rb2YraW50cmF2ZW5vdXMrYW1pbm9nbHljb3NpZGUrdGhlcmFweSt3
aXRoK3N3aXRjaCt0aGVyYXB5K3RvK2NlZml4aW1lK2luK3VyaW5hcnkrdHJhY3QraW5mZWN0aW9u
cyZhbXA7YXVsYXN0PU5vb3JiYWtoc2gmYW1wO3BpZD0lM0NhdXRob3IlM0VOb29yYmFraHNoK1Mu
JTNCTGFyaStBLlIuJTNCTWFzamVkaWFuK0YuJTNCTW9zdGFmYXZpK0guJTNCQWxhZ2hlaGJhbmRh
bitSLiUzQyUyRmF1dGhvciUzRSUzQ0FOJTNFMzk0Mjk2MjQ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lBlbmE8L0F1dGhvcj48WWVhcj4yMDA5
PC9ZZWFyPjxSZWNOdW0+Mzk8L1JlY051bT48cmVjb3JkPjxyZWMtbnVtYmVyPjM5PC9yZWMtbnVt
YmVyPjxmb3JlaWduLWtleXM+PGtleSBhcHA9IkVOIiBkYi1pZD0iZHZzcnI1c3piczlhd2dlMDJ0
bDVlZDBkMno5dHB6MHBydjlzIiB0aW1lc3RhbXA9IjAiPjM5PC9rZXk+PC9mb3JlaWduLWtleXM+
PHJlZi10eXBlIG5hbWU9IkpvdXJuYWwgQXJ0aWNsZSI+MTc8L3JlZi10eXBlPjxjb250cmlidXRv
cnM+PGF1dGhvcnM+PGF1dGhvcj5QZW5hLCBELiBBLjwvYXV0aG9yPjxhdXRob3I+Vml2aWFuaSwg
Uy4gVC48L2F1dGhvcj48YXV0aG9yPmxlIENvcnJlLCBQLiBOLjwvYXV0aG9yPjxhdXRob3I+TW9y
YWxlcywgTS4gVi48L2F1dGhvcj48YXV0aG9yPk1vbnRlY2lub3MsIEIuIEMuPC9hdXRob3I+PGF1
dGhvcj5HYWphcmRvLCBTLiBDLjwvYXV0aG9yPjwvYXV0aG9ycz48L2NvbnRyaWJ1dG9ycz48YXV0
aC1hZGRyZXNzPihQZW5hIEQuLCBWaXZpYW5pIFMuLCBHYWphcmRvIFMuKSBTdWItRGlyZWNjaW9u
IE1lZGljYSBkZWwgTmlubyBVbmlkYWQgZGUgSG9zcGl0YWxpemFjaW9uIFRyYW5zaXRvcmlhLCBD
b21wbGVqbyBIb3NwaXRhbGFyaW8sIFNhbnRpYWdvLCBDaGlsZSAoUGVuYSBELiwgVml2aWFuaSBT
LikgU2VydmljaW8gZGUgUGVkaWF0cmlhLCBVbmlkYWQgZGUgSW5mZWN0b2xvZ2lhLCBDb21wbGVq
byBIb3NwaXRhbGFyaW8sIFNhbnRpYWdvLCBDaGlsZSAoUGVuYSBELiwgbGUgQ29ycmUgUC4sIE1v
cmFsZXMgTS4sIE1vbnRlY2lub3MgQi4pIEZhY3VsdGFkIGRlIE1lZGljaW5hLCBEZXBhcnRhbWVu
dG8gZGUgUGVkaWF0cmlhLCBQb250aWZpY2lhIFVuaXZlcnNpZGFkIENhdG9saWNhIGRlIENoaWxl
LCBTYW50aWFnbywgQ2hpbGU8L2F1dGgtYWRkcmVzcz48dGl0bGVzPjx0aXRsZT5UcmVhdG1lbnQg
b2YgdXJpbmFyeSB0cmFjdCBpbmZlY3Rpb25zIGluIGZlYnJpbGUgaW5mYW50czogRXhwZXJpZW5j
ZSBvZiBvdXRwYXRpZW50IGludHJhdmVub3VzIGFudGliaW90aWMgdHJlYXRtZW50LiBbU3Bhbmlz
aF08L3RpdGxlPjxzZWNvbmRhcnktdGl0bGU+UmV2aXN0YSBDaGlsZW5hIGRlIEluZmVjdG9sb2dp
YTwvc2Vjb25kYXJ5LXRpdGxlPjx0cmFuc2xhdGVkLXRpdGxlPk1hbmVqbyBkZSBsYSBpbmZlY2Np
b24gZGVsIHRyYWN0byB1cmluYXJpbyBlbiBsYWN0YW50ZXMgZmVicmlsZXM6IEV4cGVyaWVuY2lh
IGRlIHRyYXRhbWllbnRvIGFudGltaWNyb2JpYW5vIGludHJhdmVub3NvIGFtYnVsYXRvcmlvLjwv
dHJhbnNsYXRlZC10aXRsZT48L3RpdGxlcz48cGFnZXM+MzUwLTM1NDwvcGFnZXM+PHZvbHVtZT4y
Njwvdm9sdW1lPjxudW1iZXI+NDwvbnVtYmVyPjxkYXRlcz48eWVhcj4yMDA5PC95ZWFyPjxwdWIt
ZGF0ZXM+PGRhdGU+QXVnLjwvZGF0ZT48L3B1Yi1kYXRlcz48L2RhdGVzPjxhY2Nlc3Npb24tbnVt
PjM1NTQzODQ3MTwvYWNjZXNzaW9uLW51bT48dXJscz48cmVsYXRlZC11cmxzPjx1cmw+aHR0cDov
L292aWRzcC5vdmlkLmNvbS9vdmlkd2ViLmNnaT9UPUpTJmFtcDtDU0M9WSZhbXA7TkVXUz1OJmFt
cDtQQUdFPWZ1bGx0ZXh0JmFtcDtEPWVtZWQxMiZhbXA7QU49MzU1NDM4NDcxPC91cmw+PHVybD5o
dHRwOi8vc2Z4ZXUwOC5ob3N0ZWQuZXhsaWJyaXNncm91cC5jb20vc2d1bD9zaWQ9T1ZJRDplbWJh
c2UmYW1wO2lkPXBtaWQ6MTk4MDI0MDMmYW1wO2lkPWRvaTomYW1wO2lzc249MDcxNi0xMDE4JmFt
cDtpc2JuPSZhbXA7dm9sdW1lPTI2JmFtcDtpc3N1ZT00JmFtcDtzcGFnZT0zNTAmYW1wO3BhZ2Vz
PTM1MC0zNTQmYW1wO2RhdGU9MjAwOSZhbXA7dGl0bGU9UmV2aXN0YStDaGlsZW5hK2RlK0luZmVj
dG9sb2dpYSZhbXA7YXRpdGxlPU1hbmVqbytkZStsYStpbmZlY2Npb24rZGVsK3RyYWN0byt1cmlu
YXJpbytlbitsYWN0YW50ZXMrZmVicmlsZXMlM0ErRXhwZXJpZW5jaWErZGUrdHJhdGFtaWVudG8r
YW50aW1pY3JvYmlhbm8raW50cmF2ZW5vc28rYW1idWxhdG9yaW8mYW1wO2F1bGFzdD1QZW5hJmFt
cDtwaWQ9JTNDYXV0aG9yJTNFUGVuYStELitBLiUzQlZpdmlhbmkrUy4rVC4lM0JsZStDb3JyZStQ
LitOLiUzQk1vcmFsZXMrTS4rVi4lM0JNb250ZWNpbm9zK0IuK0MuJTNCR2FqYXJkbytTLitDLiUz
QyUyRmF1dGhvciUzRSUzQ0FOJTNFMzU1NDM4NDcx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Tb2JvdXRpPC9BdXRob3I+PFllYXI+MjAxMzwv
WWVhcj48UmVjTnVtPjQxPC9SZWNOdW0+PHJlY29yZD48cmVjLW51bWJlcj40MTwvcmVjLW51bWJl
cj48Zm9yZWlnbi1rZXlzPjxrZXkgYXBwPSJFTiIgZGItaWQ9ImR2c3JyNXN6YnM5YXdnZTAydGw1
ZWQwZDJ6OXRwejBwcnY5cyIgdGltZXN0YW1wPSIwIj40MTwva2V5PjwvZm9yZWlnbi1rZXlzPjxy
ZWYtdHlwZSBuYW1lPSJFbGVjdHJvbmljIEFydGljbGUiPjQzPC9yZWYtdHlwZT48Y29udHJpYnV0
b3JzPjxhdXRob3JzPjxhdXRob3I+U29ib3V0aSwgQi48L2F1dGhvcj48YXV0aG9yPkhvb21hbiwg
Ti48L2F1dGhvcj48YXV0aG9yPk1vdmFoZWQsIE0uPC9hdXRob3I+PC9hdXRob3JzPjwvY29udHJp
YnV0b3JzPjx0aXRsZXM+PHRpdGxlPlRoZSBlZmZlY3Qgb2Ygdml0YW1pbiBFIG9yIHZpdGFtaW4g
QSBvbiB0aGUgcHJldmVudGlvbiBvZiByZW5hbCBzY2FycmluZyBpbiBjaGlsZHJlbiB3aXRoIGFj
dXRlIHB5ZWxvbmVwaHJpdGlzPC90aXRsZT48c2Vjb25kYXJ5LXRpdGxlPlBlZGlhdHJpYyBuZXBo
cm9sb2d5IChCZXJsaW4sIEdlcm1hbnkpPC9zZWNvbmRhcnktdGl0bGU+PC90aXRsZXM+PHBhZ2Vz
PjI3Ny04MzwvcGFnZXM+PHZvbHVtZT4yODwvdm9sdW1lPjxudW1iZXI+MjwvbnVtYmVyPjxrZXl3
b3Jkcz48a2V5d29yZD5BbnRpLUJhY3RlcmlhbCBBZ2VudHMgW3RoZXJhcGV1dGljIHVzZV08L2tl
eXdvcmQ+PGtleXdvcmQ+QW50aW94aWRhbnRzIFt0aGVyYXBldXRpYyB1c2VdPC9rZXl3b3JkPjxr
ZXl3b3JkPkNpY2F0cml4IFtldGlvbG9neV0gW3ByZXZlbnRpb24gJmFtcDsgY29udHJvbF0gW3Jh
ZGlvbnVjbGlkZSBpbWFnaW5nXTwva2V5d29yZD48a2V5d29yZD5EaWV0YXJ5IFN1cHBsZW1lbnRz
PC9rZXl3b3JkPjxrZXl3b3JkPkluZmFudCwgTmV3Ym9ybjwva2V5d29yZD48a2V5d29yZD5LaWRu
ZXkgW3BhdGhvbG9neV08L2tleXdvcmQ+PGtleXdvcmQ+UHllbG9uZXBocml0aXMgW2NvbXBsaWNh
dGlvbnNdPC9rZXl3b3JkPjxrZXl3b3JkPlJhZGlvcGhhcm1hY2V1dGljYWxzPC9rZXl3b3JkPjxr
ZXl3b3JkPlRlY2huZXRpdW0gVGMgOTltIERpbWVyY2FwdG9zdWNjaW5pYyBBY2lkPC9rZXl3b3Jk
PjxrZXl3b3JkPlZpdGFtaW4gQSBbdGhlcmFwZXV0aWMgdXNlXTwva2V5d29yZD48a2V5d29yZD5W
aXRhbWluIEUgW3RoZXJhcGV1dGljIHVzZV08L2tleXdvcmQ+PGtleXdvcmQ+Q2hpbGRbY2hlY2t3
b3JkXTwva2V5d29yZD48a2V5d29yZD5DaGlsZCwgUHJlc2Nob29sW2NoZWNrd29yZF08L2tleXdv
cmQ+PGtleXdvcmQ+RmVtYWxlW2NoZWNrd29yZF08L2tleXdvcmQ+PGtleXdvcmQ+SHVtYW5zW2No
ZWNrd29yZF08L2tleXdvcmQ+PGtleXdvcmQ+SW5mYW50W2NoZWNrd29yZF08L2tleXdvcmQ+PGtl
eXdvcmQ+U3ItY29tcG1lZDwva2V5d29yZD48L2tleXdvcmRzPjxkYXRlcz48eWVhcj4yMDEzPC95
ZWFyPjwvZGF0ZXM+PGFjY2Vzc2lvbi1udW0+Q04tMDA4Nzg2MjI8L2FjY2Vzc2lvbi1udW0+PHdv
cmstdHlwZT5SYW5kb21pemVkIENvbnRyb2xsZWQgVHJpYWw8L3dvcmstdHlwZT48dXJscz48cmVs
YXRlZC11cmxzPjx1cmw+aHR0cDovL29ubGluZWxpYnJhcnkud2lsZXkuY29tL28vY29jaHJhbmUv
Y2xjZW50cmFsL2FydGljbGVzLzYyMi9DTi0wMDg3ODYyMi9mcmFtZS5odG1sPC91cmw+PHVybD5o
dHRwOi8vZG93bmxvYWQuc3ByaW5nZXIuY29tL3N0YXRpYy9wZGYvOTM5L2FydCUyNTNBMTAuMTAw
NyUyNTJGczAwNDY3LTAxMi0yMzA4LTQucGRmP29yaWdpblVybD1odHRwJTNBJTJGJTJGbGluay5z
cHJpbmdlci5jb20lMkZhcnRpY2xlJTJGMTAuMTAwNyUyRnMwMDQ2Ny0wMTItMjMwOC00JmFtcDt0
b2tlbjI9ZXhwPTE0ODAwMDU1MTF+YWNsPSUyRnN0YXRpYyUyRnBkZiUyRjkzOSUyRmFydCUyNTI1
M0ExMC4xMDA3JTI1MjUyRnMwMDQ2Ny0wMTItMjMwOC00LnBkZiUzRm9yaWdpblVybCUzRGh0dHAl
MjUzQSUyNTJGJTI1MkZsaW5rLnNwcmluZ2VyLmNvbSUyNTJGYXJ0aWNsZSUyNTJGMTAuMTAwNyUy
NTJGczAwNDY3LTAxMi0yMzA4LTQqfmhtYWM9OTU0MzkyMDU3MWZiYjM1ZDEzNmE3ZDVkMDAzYWVi
YjIzZGQ2NTE3YzQzOWE5MzgyNmMxZWFkOTM2NjdiY2YwYjwvdXJsPjwvcmVsYXRlZC11cmxzPjwv
dXJscz48Y3VzdG9tMz5QdWJtZWQgMjMwNTI2NTA8L2N1c3RvbTM+PGVsZWN0cm9uaWMtcmVzb3Vy
Y2UtbnVtPjEwLjEwMDcvczAwNDY3LTAxMi0yMzA4LTQ8L2VsZWN0cm9uaWMtcmVzb3VyY2UtbnVt
PjwvcmVjb3JkPjwvQ2l0ZT48L0VuZE5vdGU+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35,40,41,43,46</w:t>
            </w:r>
            <w:r w:rsidRPr="00A713FD">
              <w:rPr>
                <w:rFonts w:ascii="Times New Roman" w:hAnsi="Times New Roman" w:cs="Times New Roman"/>
                <w:sz w:val="20"/>
                <w:szCs w:val="20"/>
              </w:rPr>
              <w:fldChar w:fldCharType="end"/>
            </w:r>
          </w:p>
        </w:tc>
      </w:tr>
      <w:tr w:rsidR="00BD2E11" w:rsidRPr="00A713FD" w14:paraId="4F646EF8" w14:textId="77777777" w:rsidTr="00BD2E11">
        <w:trPr>
          <w:jc w:val="center"/>
        </w:trPr>
        <w:tc>
          <w:tcPr>
            <w:tcW w:w="1904" w:type="dxa"/>
            <w:gridSpan w:val="2"/>
            <w:vMerge/>
            <w:vAlign w:val="center"/>
          </w:tcPr>
          <w:p w14:paraId="76323222" w14:textId="77777777" w:rsidR="00BD2E11" w:rsidRPr="00A713FD" w:rsidRDefault="00BD2E11" w:rsidP="00CE1AA5">
            <w:pPr>
              <w:spacing w:line="480" w:lineRule="auto"/>
              <w:ind w:left="720"/>
              <w:jc w:val="center"/>
              <w:rPr>
                <w:rFonts w:ascii="Times New Roman" w:hAnsi="Times New Roman" w:cs="Times New Roman"/>
                <w:sz w:val="20"/>
                <w:szCs w:val="20"/>
              </w:rPr>
            </w:pPr>
          </w:p>
        </w:tc>
        <w:tc>
          <w:tcPr>
            <w:tcW w:w="3136" w:type="dxa"/>
            <w:vAlign w:val="center"/>
          </w:tcPr>
          <w:p w14:paraId="7EBA3DFB"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Gentamicin</w:t>
            </w:r>
          </w:p>
        </w:tc>
        <w:tc>
          <w:tcPr>
            <w:tcW w:w="830" w:type="dxa"/>
            <w:vAlign w:val="center"/>
          </w:tcPr>
          <w:p w14:paraId="49E8BB4C"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IV</w:t>
            </w:r>
          </w:p>
        </w:tc>
        <w:tc>
          <w:tcPr>
            <w:tcW w:w="1218" w:type="dxa"/>
            <w:vAlign w:val="center"/>
          </w:tcPr>
          <w:p w14:paraId="006628DB"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3-7.5</w:t>
            </w:r>
          </w:p>
        </w:tc>
        <w:tc>
          <w:tcPr>
            <w:tcW w:w="992" w:type="dxa"/>
          </w:tcPr>
          <w:p w14:paraId="6A3A0FA8"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50777F6A"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3-10</w:t>
            </w:r>
          </w:p>
        </w:tc>
        <w:tc>
          <w:tcPr>
            <w:tcW w:w="1495" w:type="dxa"/>
          </w:tcPr>
          <w:p w14:paraId="2552DA5C" w14:textId="52183DCF" w:rsidR="00BD2E11" w:rsidRPr="002C2241" w:rsidRDefault="00BD2E11" w:rsidP="00A42147">
            <w:pPr>
              <w:pStyle w:val="HTMLPreformatted"/>
              <w:shd w:val="clear" w:color="auto" w:fill="FFFFFF"/>
              <w:wordWrap w:val="0"/>
              <w:spacing w:line="225" w:lineRule="atLeast"/>
              <w:rPr>
                <w:rFonts w:ascii="Times New Roman" w:hAnsi="Times New Roman" w:cs="Times New Roman"/>
                <w:szCs w:val="16"/>
                <w:highlight w:val="yellow"/>
              </w:rPr>
            </w:pPr>
            <w:r w:rsidRPr="002C2241">
              <w:rPr>
                <w:rFonts w:ascii="Times New Roman" w:hAnsi="Times New Roman" w:cs="Times New Roman"/>
                <w:color w:val="000000"/>
                <w:highlight w:val="yellow"/>
              </w:rPr>
              <w:t>99</w:t>
            </w:r>
            <w:r w:rsidR="00A42147" w:rsidRPr="002C2241">
              <w:rPr>
                <w:rFonts w:ascii="Times New Roman" w:hAnsi="Times New Roman" w:cs="Times New Roman"/>
                <w:color w:val="000000"/>
                <w:highlight w:val="yellow"/>
              </w:rPr>
              <w:t>.</w:t>
            </w:r>
            <w:r w:rsidRPr="002C2241">
              <w:rPr>
                <w:rFonts w:ascii="Times New Roman" w:hAnsi="Times New Roman" w:cs="Times New Roman"/>
                <w:color w:val="000000"/>
                <w:highlight w:val="yellow"/>
              </w:rPr>
              <w:t>3 (97</w:t>
            </w:r>
            <w:r w:rsidR="00A42147" w:rsidRPr="002C2241">
              <w:rPr>
                <w:rFonts w:ascii="Times New Roman" w:hAnsi="Times New Roman" w:cs="Times New Roman"/>
                <w:color w:val="000000"/>
                <w:highlight w:val="yellow"/>
              </w:rPr>
              <w:t>.6</w:t>
            </w:r>
            <w:r w:rsidRPr="002C2241">
              <w:rPr>
                <w:rFonts w:ascii="Times New Roman" w:hAnsi="Times New Roman" w:cs="Times New Roman"/>
                <w:color w:val="000000"/>
                <w:highlight w:val="yellow"/>
              </w:rPr>
              <w:t xml:space="preserve"> - 1</w:t>
            </w:r>
            <w:r w:rsidR="00A42147" w:rsidRPr="002C2241">
              <w:rPr>
                <w:rFonts w:ascii="Times New Roman" w:hAnsi="Times New Roman" w:cs="Times New Roman"/>
                <w:color w:val="000000"/>
                <w:highlight w:val="yellow"/>
              </w:rPr>
              <w:t>00</w:t>
            </w:r>
            <w:r w:rsidRPr="002C2241">
              <w:rPr>
                <w:rFonts w:ascii="Times New Roman" w:hAnsi="Times New Roman" w:cs="Times New Roman"/>
                <w:color w:val="000000"/>
                <w:highlight w:val="yellow"/>
              </w:rPr>
              <w:t>.0)</w:t>
            </w:r>
          </w:p>
        </w:tc>
        <w:tc>
          <w:tcPr>
            <w:tcW w:w="1218" w:type="dxa"/>
          </w:tcPr>
          <w:p w14:paraId="6764682C" w14:textId="3EAF1E91" w:rsidR="00BD2E11" w:rsidRPr="00A713FD" w:rsidRDefault="00BD2E11" w:rsidP="00CE1AA5">
            <w:pPr>
              <w:spacing w:line="480"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218" w:type="dxa"/>
            <w:vAlign w:val="center"/>
          </w:tcPr>
          <w:p w14:paraId="135FF681" w14:textId="229C75EA"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5 (16.7)</w:t>
            </w:r>
          </w:p>
        </w:tc>
        <w:tc>
          <w:tcPr>
            <w:tcW w:w="1937" w:type="dxa"/>
            <w:vAlign w:val="center"/>
          </w:tcPr>
          <w:p w14:paraId="6380630A"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IdWFuZzwvQXV0aG9yPjxZZWFyPjIwMTE8L1llYXI+PFJl
Y051bT4zMjwvUmVjTnVtPjxEaXNwbGF5VGV4dD48c3R5bGUgZmFjZT0ic3VwZXJzY3JpcHQiPjI4
LDMwLDM0LDQwLDQ0PC9zdHlsZT48L0Rpc3BsYXlUZXh0PjxyZWNvcmQ+PHJlYy1udW1iZXI+MzI8
L3JlYy1udW1iZXI+PGZvcmVpZ24ta2V5cz48a2V5IGFwcD0iRU4iIGRiLWlkPSJkdnNycjVzemJz
OWF3Z2UwMnRsNWVkMGQyejl0cHowcHJ2OXMiIHRpbWVzdGFtcD0iMCI+MzI8L2tleT48L2ZvcmVp
Z24ta2V5cz48cmVmLXR5cGUgbmFtZT0iRWxlY3Ryb25pYyBBcnRpY2xlIj40MzwvcmVmLXR5cGU+
PGNvbnRyaWJ1dG9ycz48YXV0aG9ycz48YXV0aG9yPkh1YW5nLCBZLiBZLjwvYXV0aG9yPjxhdXRo
b3I+Q2hlbiwgTS4gSi48L2F1dGhvcj48YXV0aG9yPkNoaXUsIE4uIFQuPC9hdXRob3I+PGF1dGhv
cj5DaG91LCBILiBILjwvYXV0aG9yPjxhdXRob3I+TGluLCBLLiBZLjwvYXV0aG9yPjxhdXRob3I+
Q2hpb3UsIFkuIFkuPC9hdXRob3I+PC9hdXRob3JzPjwvY29udHJpYnV0b3JzPjx0aXRsZXM+PHRp
dGxlPkFkanVuY3RpdmUgb3JhbCBtZXRoeWxwcmVkbmlzb2xvbmUgaW4gcGVkaWF0cmljIGFjdXRl
IHB5ZWxvbmVwaHJpdGlzIGFsbGV2aWF0ZXMgcmVuYWwgc2NhcnJpbmc8L3RpdGxlPjxzZWNvbmRh
cnktdGl0bGU+UGVkaWF0cmljczwvc2Vjb25kYXJ5LXRpdGxlPjwvdGl0bGVzPjxwZXJpb2RpY2Fs
PjxmdWxsLXRpdGxlPlBlZGlhdHJpY3M8L2Z1bGwtdGl0bGU+PGFiYnItMT5QZWRpYXRyaWNzPC9h
YmJyLTE+PC9wZXJpb2RpY2FsPjxwYWdlcz5lNDk2LTUwNDwvcGFnZXM+PHZvbHVtZT4xMjg8L3Zv
bHVtZT48bnVtYmVyPjM8L251bWJlcj48a2V5d29yZHM+PGtleXdvcmQ+QWN1dGUgRGlzZWFzZTwv
a2V5d29yZD48a2V5d29yZD5BZG1pbmlzdHJhdGlvbiwgT3JhbDwva2V5d29yZD48a2V5d29yZD5B
bnRpLUJhY3RlcmlhbCBBZ2VudHMgW2FkbWluaXN0cmF0aW9uICZhbXA7IGRvc2FnZV08L2tleXdv
cmQ+PGtleXdvcmQ+Q2ljYXRyaXggW3ByZXZlbnRpb24gJmFtcDsgY29udHJvbF08L2tleXdvcmQ+
PGtleXdvcmQ+RHJ1ZyBUaGVyYXB5LCBDb21iaW5hdGlvbjwva2V5d29yZD48a2V5d29yZD5HbHVj
b2NvcnRpY29pZHMgW2FkbWluaXN0cmF0aW9uICZhbXA7IGRvc2FnZV08L2tleXdvcmQ+PGtleXdv
cmQ+SW5mYW50LCBOZXdib3JuPC9rZXl3b3JkPjxrZXl3b3JkPk1ldGh5bHByZWRuaXNvbG9uZSBb
YWRtaW5pc3RyYXRpb24gJmFtcDsgZG9zYWdlXTwva2V5d29yZD48a2V5d29yZD5NaWNyb2JpYWwg
U2Vuc2l0aXZpdHkgVGVzdHM8L2tleXdvcmQ+PGtleXdvcmQ+TXVsdGl2YXJpYXRlIEFuYWx5c2lz
PC9rZXl3b3JkPjxrZXl3b3JkPlB5ZWxvbmVwaHJpdGlzIFtjb21wbGljYXRpb25zXSBbZHJ1ZyB0
aGVyYXB5XTwva2V5d29yZD48a2V5d29yZD5SaXNrIEZhY3RvcnM8L2tleXdvcmQ+PGtleXdvcmQ+
RmVtYWxlW2NoZWNrd29yZF08L2tleXdvcmQ+PGtleXdvcmQ+SHVtYW5zW2NoZWNrd29yZF08L2tl
eXdvcmQ+PGtleXdvcmQ+SW5mYW50W2NoZWNrd29yZF08L2tleXdvcmQ+PGtleXdvcmQ+TWFsZVtj
aGVja3dvcmRdPC9rZXl3b3JkPjwva2V5d29yZHM+PGRhdGVzPjx5ZWFyPjIwMTE8L3llYXI+PC9k
YXRlcz48YWNjZXNzaW9uLW51bT5DTi0wMDg4MjU1MDwvYWNjZXNzaW9uLW51bT48d29yay10eXBl
PlJhbmRvbWl6ZWQgQ29udHJvbGxlZCBUcmlhbDsgUmVzZWFyY2ggU3VwcG9ydCwgTm9uLVUuUy4g
R292JmFwb3M7dDwvd29yay10eXBlPjx1cmxzPjxyZWxhdGVkLXVybHM+PHVybD5odHRwOi8vb25s
aW5lbGlicmFyeS53aWxleS5jb20vby9jb2NocmFuZS9jbGNlbnRyYWwvYXJ0aWNsZXMvNTUwL0NO
LTAwODgyNTUwL2ZyYW1lLmh0bWw8L3VybD48dXJsPmh0dHA6Ly9wZWRpYXRyaWNzLmFhcHB1Ymxp
Y2F0aW9ucy5vcmcvY29udGVudC9wZWRpYXRyaWNzLzEyOC8zL2U0OTYuZnVsbC5wZGY8L3VybD48
L3JlbGF0ZWQtdXJscz48L3VybHM+PGN1c3RvbTM+UHVibWVkIDIxODQ0MDYxPC9jdXN0b20zPjxl
bGVjdHJvbmljLXJlc291cmNlLW51bT4xMC4xNTQyL3BlZHMuMjAxMC0wMjk3PC9lbGVjdHJvbmlj
LXJlc291cmNlLW51bT48L3JlY29yZD48L0NpdGU+PENpdGU+PEF1dGhvcj5Ob29yYmFraHNoPC9B
dXRob3I+PFllYXI+MjAwNDwvWWVhcj48UmVjTnVtPjM4PC9SZWNOdW0+PHJlY29yZD48cmVjLW51
bWJlcj4zODwvcmVjLW51bWJlcj48Zm9yZWlnbi1rZXlzPjxrZXkgYXBwPSJFTiIgZGItaWQ9ImR2
c3JyNXN6YnM5YXdnZTAydGw1ZWQwZDJ6OXRwejBwcnY5cyIgdGltZXN0YW1wPSIwIj4zODwva2V5
PjwvZm9yZWlnbi1rZXlzPjxyZWYtdHlwZSBuYW1lPSJKb3VybmFsIEFydGljbGUiPjE3PC9yZWYt
dHlwZT48Y29udHJpYnV0b3JzPjxhdXRob3JzPjxhdXRob3I+Tm9vcmJha2hzaCwgUy48L2F1dGhv
cj48YXV0aG9yPkxhcmksIEEuIFIuPC9hdXRob3I+PGF1dGhvcj5NYXNqZWRpYW4sIEYuPC9hdXRo
b3I+PGF1dGhvcj5Nb3N0YWZhdmksIEguPC9hdXRob3I+PGF1dGhvcj5BbGFnaGVoYmFuZGFuLCBS
LjwvYXV0aG9yPjwvYXV0aG9ycz48L2NvbnRyaWJ1dG9ycz48YXV0aC1hZGRyZXNzPihOb29yYmFr
aHNoKSBEZXBhcnRtZW50IG9mIFBlZGlhdHJpY3MsIElyYW4gVW5pdmVyc2l0eSBvZiBNZWRpY2Fs
IFNjaWVuY2VzLCBQTyBCb3ggMTQ1MTUtNzE3LCBUZWhyYW4sIElyYW4sIElzbGFtaWMgUmVwdWJs
aWMgb2YgKExhcmksIE1hc2plZGlhbikgRGVwYXJ0bWVudCBvZiBNaWNyb2Jpb2xvZ3ksIElyYW4g
VW5pdmVyc2l0eSBvZiBNZWRpY2FsIFNjaWVuY2VzLCBQTyBCb3ggMTQ1MTUtNzE3LCBUZWhyYW4s
IElyYW4sIElzbGFtaWMgUmVwdWJsaWMgb2YgKE1vc3RhZmF2aSkgRXhpciBQaGFybWFjZXV0aWNh
bCBDby4sIFRlaHJhbiwgSXJhbiwgSXNsYW1pYyBSZXB1YmxpYyBvZiAoQWxhZ2hlaGJhbmRhbikg
RGl2aXNpb24gb2YgUmVzZWFyY2ggYW5kIERldmVsb3BtZW50LCBOZXdmb3VuZGxhbmQvTGFicmFk
b3IgQ3RyLiBmb3IgSGx0aC4sIFN0LiBKb2huJmFwb3M7cywgTmZsZC4sIENhbmFkYTwvYXV0aC1h
ZGRyZXNzPjx0aXRsZXM+PHRpdGxlPkNvbXBhcmlzb24gb2YgaW50cmF2ZW5vdXMgYW1pbm9nbHlj
b3NpZGUgdGhlcmFweSB3aXRoIHN3aXRjaCB0aGVyYXB5IHRvIGNlZml4aW1lIGluIHVyaW5hcnkg
dHJhY3QgaW5mZWN0aW9uczwvdGl0bGU+PHNlY29uZGFyeS10aXRsZT5TYXVkaSBNZWRpY2FsIEpv
dXJuYWw8L3NlY29uZGFyeS10aXRsZT48L3RpdGxlcz48cGFnZXM+MTUxMy0xNTE1PC9wYWdlcz48
dm9sdW1lPjI1PC92b2x1bWU+PG51bWJlcj4xMDwvbnVtYmVyPjxkYXRlcz48eWVhcj4yMDA0PC95
ZWFyPjxwdWItZGF0ZXM+PGRhdGU+T2N0b2JlcjwvZGF0ZT48L3B1Yi1kYXRlcz48L2RhdGVzPjxh
Y2Nlc3Npb24tbnVtPjM5NDI5NjI0PC9hY2Nlc3Npb24tbnVtPjx1cmxzPjxyZWxhdGVkLXVybHM+
PHVybD5odHRwOi8vb3ZpZHNwLm92aWQuY29tL292aWR3ZWIuY2dpP1Q9SlMmYW1wO0NTQz1ZJmFt
cDtORVdTPU4mYW1wO1BBR0U9ZnVsbHRleHQmYW1wO0Q9ZW1lZDkmYW1wO0FOPTM5NDI5NjI0PC91
cmw+PHVybD5odHRwOi8vc2Z4ZXUwOC5ob3N0ZWQuZXhsaWJyaXNncm91cC5jb20vc2d1bD9zaWQ9
T1ZJRDplbWJhc2UmYW1wO2lkPXBtaWQ6MTU0OTQ4NDImYW1wO2lkPWRvaTomYW1wO2lzc249MDM3
OS01Mjg0JmFtcDtpc2JuPSZhbXA7dm9sdW1lPTI1JmFtcDtpc3N1ZT0xMCZhbXA7c3BhZ2U9MTUx
MyZhbXA7cGFnZXM9MTUxMy0xNTE1JmFtcDtkYXRlPTIwMDQmYW1wO3RpdGxlPVNhdWRpK01lZGlj
YWwrSm91cm5hbCZhbXA7YXRpdGxlPUNvbXBhcmlzb24rb2YraW50cmF2ZW5vdXMrYW1pbm9nbHlj
b3NpZGUrdGhlcmFweSt3aXRoK3N3aXRjaCt0aGVyYXB5K3RvK2NlZml4aW1lK2luK3VyaW5hcnkr
dHJhY3QraW5mZWN0aW9ucyZhbXA7YXVsYXN0PU5vb3JiYWtoc2gmYW1wO3BpZD0lM0NhdXRob3Il
M0VOb29yYmFraHNoK1MuJTNCTGFyaStBLlIuJTNCTWFzamVkaWFuK0YuJTNCTW9zdGFmYXZpK0gu
JTNCQWxhZ2hlaGJhbmRhbitSLiUzQyUyRmF1dGhvciUzRSUzQ0FOJTNFMzk0Mjk2MjQlM0MlMkZB
TiUzRSUzQ0RUJTNFSm91cm5hbCUzQStBcnRpY2xlJTNDJTJGRFQlM0U8L3VybD48L3JlbGF0ZWQt
dXJscz48L3VybHM+PHJlbW90ZS1kYXRhYmFzZS1uYW1lPkVtYmFzZTwvcmVtb3RlLWRhdGFiYXNl
LW5hbWU+PHJlbW90ZS1kYXRhYmFzZS1wcm92aWRlcj5PdmlkIFRlY2hub2xvZ2llczwvcmVtb3Rl
LWRhdGFiYXNlLXByb3ZpZGVyPjwvcmVjb3JkPjwvQ2l0ZT48Q2l0ZT48QXV0aG9yPkNhcmFwZXRp
czwvQXV0aG9yPjxZZWFyPjIwMDE8L1llYXI+PFJlY051bT4yNjwvUmVjTnVtPjxyZWNvcmQ+PHJl
Yy1udW1iZXI+MjY8L3JlYy1udW1iZXI+PGZvcmVpZ24ta2V5cz48a2V5IGFwcD0iRU4iIGRiLWlk
PSJkdnNycjVzemJzOWF3Z2UwMnRsNWVkMGQyejl0cHowcHJ2OXMiIHRpbWVzdGFtcD0iMCI+MjY8
L2tleT48L2ZvcmVpZ24ta2V5cz48cmVmLXR5cGUgbmFtZT0iSm91cm5hbCBBcnRpY2xlIj4xNzwv
cmVmLXR5cGU+PGNvbnRyaWJ1dG9ycz48YXV0aG9ycz48YXV0aG9yPkNhcmFwZXRpcywgSi4gUi48
L2F1dGhvcj48YXV0aG9yPkphcXVpZXJ5LCBBLiBMLjwvYXV0aG9yPjxhdXRob3I+QnV0dGVyeSwg
Si4gUC48L2F1dGhvcj48YXV0aG9yPlN0YXJyLCBNLjwvYXV0aG9yPjxhdXRob3I+Q3JhbnN3aWNr
LCBOLiBFLjwvYXV0aG9yPjxhdXRob3I+S29obiwgUy48L2F1dGhvcj48YXV0aG9yPkhvZ2csIEcu
IEcuPC9hdXRob3I+PGF1dGhvcj5Xb29kcywgUy48L2F1dGhvcj48YXV0aG9yPkdyaW13b29kLCBL
LjwvYXV0aG9yPjwvYXV0aG9ycz48L2NvbnRyaWJ1dG9ycz48YXV0aC1hZGRyZXNzPihDYXJhcGV0
aXMsIEphcXVpZXJ5LCBCdXR0ZXJ5LCBTdGFyciwgSG9nZykgRGVwYXJ0bWVudCBvZiBNaWNyb2Jp
b2xvZ3kgYW5kIEluZmVjdGlvdXMgRGlzZWFzZXMsIFJveWFsIENoaWxkcmVuJmFwb3M7cyBIb3Nw
aXRhbCwgTWVsYm91cm5lLCBWaWMuLCBBdXN0cmFsaWEgKENhcmFwZXRpcywgSmFxdWllcnksIENy
YW5zd2ljaywgS29obiwgR3JpbXdvb2QpIERlcGFydG1lbnQgb2YgR2VuZXJhbCBQYWVkaWF0cmlj
cywgUm95YWwgQ2hpbGRyZW4mYXBvcztzIEhvc3BpdGFsLCBNZWxib3VybmUsIFZpYy4sIEF1c3Ry
YWxpYSAoV29vZHMpIERlcGFydG1lbnQgb2YgQXVkaW9sb2d5LCBSb3lhbCBDaGlsZHJlbiZhcG9z
O3MgSG9zcGl0YWwsIE1lbGJvdXJuZSwgVmljLiwgQXVzdHJhbGlhIChDYXJhcGV0aXMsIEdyaW13
b29kKSBEZXBhcnRtZW50IG9mIFBhZWRpYXRyaWNzLCBVbml2ZXJzaXR5IG9mIE1lbGJvdXJuZSwg
UGFya3ZpbGxlLCBWaWMuLCBBdXN0cmFsaWEgKENhcmFwZXRpcykgTXVyZG9jaCBDaGlsZHJlbiZh
cG9zO3MgUmVzZWFyY2ggSW5zdGl0dXRlLCBNZWxib3VybmUsIFZpYy4sIEF1c3RyYWxpYSAoSG9n
ZykgRGVwYXJ0bWVudCBvZiBQYWVkaWF0cmljcywgV2VsbGluZ3RvbiBTY2hvb2wgb2YgTWVkaWNp
bmUsIFAuTy4gQm94IDczNDMsIFdlbGxpbmd0b24sIE5ldyBaZWFsYW5kPC9hdXRoLWFkZHJlc3M+
PHRpdGxlcz48dGl0bGU+UmFuZG9taXplZCwgY29udHJvbGxlZCB0cmlhbCBjb21wYXJpbmcgb25j
ZSBkYWlseSBhbmQgdGhyZWUgdGltZXMgZGFpbHkgZ2VudGFtaWNpbiBpbiBjaGlsZHJlbiB3aXRo
IHVyaW5hcnkgdHJhY3QgaW5mZWN0aW9uczwvdGl0bGU+PHNlY29uZGFyeS10aXRsZT5QZWRpYXRy
aWMgSW5mZWN0aW91cyBEaXNlYXNlIEpvdXJuYWw8L3NlY29uZGFyeS10aXRsZT48L3RpdGxlcz48
cGFnZXM+MjQwLTI0NjwvcGFnZXM+PHZvbHVtZT4yMDwvdm9sdW1lPjxudW1iZXI+MzwvbnVtYmVy
PjxkYXRlcz48eWVhcj4yMDAxPC95ZWFyPjwvZGF0ZXM+PGFjY2Vzc2lvbi1udW0+MzIyNDAyNjA8
L2FjY2Vzc2lvbi1udW0+PHVybHM+PHJlbGF0ZWQtdXJscz48dXJsPmh0dHA6Ly9vdmlkc3Aub3Zp
ZC5jb20vb3ZpZHdlYi5jZ2k/VD1KUyZhbXA7Q1NDPVkmYW1wO05FV1M9TiZhbXA7UEFHRT1mdWxs
dGV4dCZhbXA7RD1lbWVkOCZhbXA7QU49MzIyNDAyNjA8L3VybD48dXJsPmh0dHA6Ly9zZnhldTA4
Lmhvc3RlZC5leGxpYnJpc2dyb3VwLmNvbS9zZ3VsP3NpZD1PVklEOmVtYmFzZSZhbXA7aWQ9cG1p
ZDoxMTMwMzgyMyZhbXA7aWQ9ZG9pOjEwLjEwOTclMkYwMDAwNjQ1NC0yMDAxMDMwMDAtMDAwMDQm
YW1wO2lzc249MDg5MS0zNjY4JmFtcDtpc2JuPSZhbXA7dm9sdW1lPTIwJmFtcDtpc3N1ZT0zJmFt
cDtzcGFnZT0yNDAmYW1wO3BhZ2VzPTI0MC0yNDYmYW1wO2RhdGU9MjAwMSZhbXA7dGl0bGU9UGVk
aWF0cmljK0luZmVjdGlvdXMrRGlzZWFzZStKb3VybmFsJmFtcDthdGl0bGU9UmFuZG9taXplZCUy
Qytjb250cm9sbGVkK3RyaWFsK2NvbXBhcmluZytvbmNlK2RhaWx5K2FuZCt0aHJlZSt0aW1lcytk
YWlseStnZW50YW1pY2luK2luK2NoaWxkcmVuK3dpdGgrdXJpbmFyeSt0cmFjdCtpbmZlY3Rpb25z
JmFtcDthdWxhc3Q9Q2FyYXBldGlzJmFtcDtwaWQ9JTNDYXV0aG9yJTNFQ2FyYXBldGlzK0ouUi4l
M0JKYXF1aWVyeStBLkwuJTNCQnV0dGVyeStKLlAuJTNCU3RhcnIrTS4lM0JDcmFuc3dpY2srTi5F
LiUzQktvaG4rUy4lM0JIb2dnK0cuRy4lM0JXb29kcytTLiUzQkdyaW13b29kK0suJTNDJTJGYXV0
aG9yJTNFJTNDQU4lM0UzMjI0MDI2MCUzQyUyRkFOJTNFJTNDRFQlM0VKb3VybmFsJTNBK0FydGlj
bGUlM0MlMkZEVCUzRTwvdXJsPjwvcmVsYXRlZC11cmxzPjwvdXJscz48cmVtb3RlLWRhdGFiYXNl
LW5hbWU+RW1iYXNlPC9yZW1vdGUtZGF0YWJhc2UtbmFtZT48cmVtb3RlLWRhdGFiYXNlLXByb3Zp
ZGVyPk92aWQgVGVjaG5vbG9naWVzPC9yZW1vdGUtZGF0YWJhc2UtcHJvdmlkZXI+PC9yZWNvcmQ+
PC9DaXRlPjxDaXRlPjxBdXRob3I+Q2hvbmc8L0F1dGhvcj48WWVhcj4yMDAzPC9ZZWFyPjxSZWNO
dW0+Mjg8L1JlY051bT48cmVjb3JkPjxyZWMtbnVtYmVyPjI4PC9yZWMtbnVtYmVyPjxmb3JlaWdu
LWtleXM+PGtleSBhcHA9IkVOIiBkYi1pZD0iZHZzcnI1c3piczlhd2dlMDJ0bDVlZDBkMno5dHB6
MHBydjlzIiB0aW1lc3RhbXA9IjAiPjI4PC9rZXk+PC9mb3JlaWduLWtleXM+PHJlZi10eXBlIG5h
bWU9IkpvdXJuYWwgQXJ0aWNsZSI+MTc8L3JlZi10eXBlPjxjb250cmlidXRvcnM+PGF1dGhvcnM+
PGF1dGhvcj5DaG9uZywgQy4gWS48L2F1dGhvcj48YXV0aG9yPlRhbiwgQS4gUy4gTC48L2F1dGhv
cj48YXV0aG9yPk5nLCBXLjwvYXV0aG9yPjxhdXRob3I+VGFuLUtlbmRyaWNrLCBBLjwvYXV0aG9y
PjxhdXRob3I+QmFsYWtyaXNobmFuLCBBLjwvYXV0aG9yPjxhdXRob3I+Q2hhbywgUy4gTS48L2F1
dGhvcj48L2F1dGhvcnM+PC9jb250cmlidXRvcnM+PGF1dGgtYWRkcmVzcz4oQ2hvbmcsIFRhbiwg
TmcsIENoYW8pIERlcGFydG1lbnQgb2YgUGFlZGlhdHJpYyBNZWRpY2luZSwgS0sgV29tZW4mYXBv
cztzIGFuZCBDaGlsZHJlbiZhcG9zO3MgSG9zcGl0YWwsIFNpbmdhcG9yZSwgU2luZ2Fwb3JlIChU
YW4tS2VuZHJpY2spIERlcGFydG1lbnQgb2YgRGlhZ25vc3RpYyBJbWFnaW5nLCBLSyBXb21lbiZh
cG9zO3MgYW5kIENoaWxkcmVuJmFwb3M7cyBIb3NwaXRhbCwgU2luZ2Fwb3JlLCBTaW5nYXBvcmUg
KEJhbGFrcmlzaG5hbikgRGVwYXJ0bWVudCBvZiBPdG9sYXJ5bmdvbG9neSwgS0sgV29tZW4mYXBv
cztzIGFuZCBDaGlsZHJlbiZhcG9zO3MgSG9zcGl0YWwsIFNpbmdhcG9yZSwgU2luZ2Fwb3JlIChD
aG9uZykgRGVwYXJ0bWVudCBvZiBQYWVkaWF0cmljIE1lZGljaW5lLCBLSyBXb21lbiZhcG9zO3Mg
YW5kIENoaWxkcmVuJmFwb3M7cyBIb3NwaXRhbCwgMTAwIEJ1a2l0IFRpbWFoIFJvYWQsIFNpbmdh
cG9yZSAyMjk4OTksIFNpbmdhcG9yZTwvYXV0aC1hZGRyZXNzPjx0aXRsZXM+PHRpdGxlPlRyZWF0
bWVudCBvZiB1cmluYXJ5IHRyYWN0IGluZmVjdGlvbiB3aXRoIGdlbnRhbWljaW4gb25jZSBvciB0
aHJlZSB0aW1lcyBkYWlseTwvdGl0bGU+PHNlY29uZGFyeS10aXRsZT5BY3RhIFBhZWRpYXRyaWNh
LCBJbnRlcm5hdGlvbmFsIEpvdXJuYWwgb2YgUGFlZGlhdHJpY3M8L3NlY29uZGFyeS10aXRsZT48
L3RpdGxlcz48cGFnZXM+MjkxLTI5NjwvcGFnZXM+PHZvbHVtZT45Mjwvdm9sdW1lPjxudW1iZXI+
MzwvbnVtYmVyPjxkYXRlcz48eWVhcj4yMDAzPC95ZWFyPjwvZGF0ZXM+PGFjY2Vzc2lvbi1udW0+
MzY0MDgwODI8L2FjY2Vzc2lvbi1udW0+PHVybHM+PHJlbGF0ZWQtdXJscz48dXJsPmh0dHA6Ly9v
dmlkc3Aub3ZpZC5jb20vb3ZpZHdlYi5jZ2k/VD1KUyZhbXA7Q1NDPVkmYW1wO05FV1M9TiZhbXA7
UEFHRT1mdWxsdGV4dCZhbXA7RD1lbWVkOSZhbXA7QU49MzY0MDgwODI8L3VybD48dXJsPmh0dHA6
Ly9zZnhldTA4Lmhvc3RlZC5leGxpYnJpc2dyb3VwLmNvbS9zZ3VsP3NpZD1PVklEOmVtYmFzZSZh
bXA7aWQ9cG1pZDoxMjcyNTU0MiZhbXA7aWQ9ZG9pOjEwLjEwODAlMkYwODAzNTI1MDMxMDAwOTE5
NCZhbXA7aXNzbj0wODAzLTUyNTMmYW1wO2lzYm49JmFtcDt2b2x1bWU9OTImYW1wO2lzc3VlPTMm
YW1wO3NwYWdlPTI5MSZhbXA7cGFnZXM9MjkxLTI5NiZhbXA7ZGF0ZT0yMDAzJmFtcDt0aXRsZT1B
Y3RhK1BhZWRpYXRyaWNhJTJDK0ludGVybmF0aW9uYWwrSm91cm5hbCtvZitQYWVkaWF0cmljcyZh
bXA7YXRpdGxlPVRyZWF0bWVudCtvZit1cmluYXJ5K3RyYWN0K2luZmVjdGlvbit3aXRoK2dlbnRh
bWljaW4rb25jZStvcit0aHJlZSt0aW1lcytkYWlseSZhbXA7YXVsYXN0PUNob25nJmFtcDtwaWQ9
JTNDYXV0aG9yJTNFQ2hvbmcrQy4tWS4lM0JUYW4rQS5TLi1MLiUzQk5nK1cuJTNCVGFuLUtlbmRy
aWNrK0EuJTNCQmFsYWtyaXNobmFuK0EuJTNCQ2hhbytTLi1NLiUzQyUyRmF1dGhvciUzRSUzQ0FO
JTNFMzY0MDgwODI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Q2l0
ZT48QXV0aG9yPlRhcGFuZXlhLU9sYXJuPC9BdXRob3I+PFllYXI+MTk5OTwvWWVhcj48UmVjTnVt
PjQyPC9SZWNOdW0+PHJlY29yZD48cmVjLW51bWJlcj40MjwvcmVjLW51bWJlcj48Zm9yZWlnbi1r
ZXlzPjxrZXkgYXBwPSJFTiIgZGItaWQ9ImR2c3JyNXN6YnM5YXdnZTAydGw1ZWQwZDJ6OXRwejBw
cnY5cyIgdGltZXN0YW1wPSIwIj40Mjwva2V5PjwvZm9yZWlnbi1rZXlzPjxyZWYtdHlwZSBuYW1l
PSJKb3VybmFsIEFydGljbGUiPjE3PC9yZWYtdHlwZT48Y29udHJpYnV0b3JzPjxhdXRob3JzPjxh
dXRob3I+VGFwYW5leWEtT2xhcm4sIEMuPC9hdXRob3I+PGF1dGhvcj5UYXBhbmV5YS1PbGFybiwg
Vy48L2F1dGhvcj48YXV0aG9yPlBpdGF5YW1vcm53b25nLCBWLjwvYXV0aG9yPjxhdXRob3I+UGV0
Y2h0aG9uZywgVC48L2F1dGhvcj48YXV0aG9yPlRhbmduYXJhcmF0Y2hha2l0LCBLLjwvYXV0aG9y
PjwvYXV0aG9ycz48L2NvbnRyaWJ1dG9ycz48YXV0aC1hZGRyZXNzPlRhcGFuZXlhLU9sYXJuLEMu
IERlcGFydG1lbnQgb2YgUGVkaWF0cmljcywgRmFjdWx0eSBvZiBNZWRpY2luZSwgUmFtYXRoaWJv
ZGkgSG9zcGl0YWwsIE1haGlkb2wgVW5pdmVyc2l0eSwgQmFuZ2tvaywgVGhhaWxhbmQuPC9hdXRo
LWFkZHJlc3M+PHRpdGxlcz48dGl0bGU+U2luZ2xlIGRhaWx5IGRvc2Ugb2YgZ2VudGFtaWNpbiBp
biB0aGUgdHJlYXRtZW50IG9mIHBlZGlhdHJpYyB1cmluYXJ5IHRyYWN0IGluZmVjdGlvbjwvdGl0
bGU+PHNlY29uZGFyeS10aXRsZT5Kb3VybmFsIG9mIHRoZSBNZWRpY2FsIEFzc29jaWF0aW9uIG9m
IFRoYWlsYW5kPC9zZWNvbmRhcnktdGl0bGU+PC90aXRsZXM+PHBhZ2VzPlM5My03PC9wYWdlcz48
dm9sdW1lPjgyIFN1cHBsIDE8L3ZvbHVtZT48ZGF0ZXM+PHllYXI+MTk5OTwveWVhcj48L2RhdGVz
PjxhY2Nlc3Npb24tbnVtPjEwNzMwNTI2PC9hY2Nlc3Npb24tbnVtPjx3b3JrLXR5cGU+Q2xpbmlj
YWwgVHJpYWwmI3hEO1JhbmRvbWl6ZWQgQ29udHJvbGxlZCBUcmlhbDwvd29yay10eXBlPjx1cmxz
PjxyZWxhdGVkLXVybHM+PHVybD5odHRwOi8vb3ZpZHNwLm92aWQuY29tL292aWR3ZWIuY2dpP1Q9
SlMmYW1wO0NTQz1ZJmFtcDtORVdTPU4mYW1wO1BBR0U9ZnVsbHRleHQmYW1wO0Q9bWVkNCZhbXA7
QU49MTA3MzA1MjY8L3VybD48dXJsPmh0dHA6Ly9zZnhldTA4Lmhvc3RlZC5leGxpYnJpc2dyb3Vw
LmNvbS9zZ3VsP3NpZD1PVklEOm1lZGxpbmUmYW1wO2lkPXBtaWQ6MTA3MzA1MjYmYW1wO2lkPWRv
aTomYW1wO2lzc249MDEyNS0yMjA4JmFtcDtpc2JuPSZhbXA7dm9sdW1lPTgyJmFtcDtpc3N1ZT0x
JmFtcDtzcGFnZT1TOTMmYW1wO3BhZ2VzPVM5My03JmFtcDtkYXRlPTE5OTkmYW1wO3RpdGxlPUpv
dXJuYWwrb2YrdGhlK01lZGljYWwrQXNzb2NpYXRpb24rb2YrVGhhaWxhbmQmYW1wO2F0aXRsZT1T
aW5nbGUrZGFpbHkrZG9zZStvZitnZW50YW1pY2luK2luK3RoZSt0cmVhdG1lbnQrb2YrcGVkaWF0
cmljK3VyaW5hcnkrdHJhY3QraW5mZWN0aW9uLiZhbXA7YXVsYXN0PVRhcGFuZXlhLU9sYXJuJmFt
cDtwaWQ9JTNDYXV0aG9yJTNFVGFwYW5leWEtT2xhcm4rQyUzQlRhcGFuZXlhLU9sYXJuK1clM0JQ
aXRheWFtb3Jud29uZytWJTNCUGV0Y2h0aG9uZytUJTNCVGFuZ25hcmFyYXRjaGFraXQrSyUzQyUy
RmF1dGhvciUzRSUzQ0FOJTNFMTA3MzA1MjYlM0MlMkZBTiUzRSUzQ0RUJTNFQ2xpbmljYWwrVHJp
YWwlM0MlMkZEVCUzRTwvdXJsPjwvcmVsYXRlZC11cmxzPjwvdXJscz48cmVtb3RlLWRhdGFiYXNl
LW5hbWU+TUVETElORTwvcmVtb3RlLWRhdGFiYXNlLW5hbWU+PHJlbW90ZS1kYXRhYmFzZS1wcm92
aWRlcj5PdmlkIFRlY2hub2xvZ2llczwvcmVtb3RlLWRhdGFiYXNlLXByb3ZpZGVyPjwvcmVjb3Jk
PjwvQ2l0ZT48L0VuZE5vdGU+AG==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IdWFuZzwvQXV0aG9yPjxZZWFyPjIwMTE8L1llYXI+PFJl
Y051bT4zMjwvUmVjTnVtPjxEaXNwbGF5VGV4dD48c3R5bGUgZmFjZT0ic3VwZXJzY3JpcHQiPjI4
LDMwLDM0LDQwLDQ0PC9zdHlsZT48L0Rpc3BsYXlUZXh0PjxyZWNvcmQ+PHJlYy1udW1iZXI+MzI8
L3JlYy1udW1iZXI+PGZvcmVpZ24ta2V5cz48a2V5IGFwcD0iRU4iIGRiLWlkPSJkdnNycjVzemJz
OWF3Z2UwMnRsNWVkMGQyejl0cHowcHJ2OXMiIHRpbWVzdGFtcD0iMCI+MzI8L2tleT48L2ZvcmVp
Z24ta2V5cz48cmVmLXR5cGUgbmFtZT0iRWxlY3Ryb25pYyBBcnRpY2xlIj40MzwvcmVmLXR5cGU+
PGNvbnRyaWJ1dG9ycz48YXV0aG9ycz48YXV0aG9yPkh1YW5nLCBZLiBZLjwvYXV0aG9yPjxhdXRo
b3I+Q2hlbiwgTS4gSi48L2F1dGhvcj48YXV0aG9yPkNoaXUsIE4uIFQuPC9hdXRob3I+PGF1dGhv
cj5DaG91LCBILiBILjwvYXV0aG9yPjxhdXRob3I+TGluLCBLLiBZLjwvYXV0aG9yPjxhdXRob3I+
Q2hpb3UsIFkuIFkuPC9hdXRob3I+PC9hdXRob3JzPjwvY29udHJpYnV0b3JzPjx0aXRsZXM+PHRp
dGxlPkFkanVuY3RpdmUgb3JhbCBtZXRoeWxwcmVkbmlzb2xvbmUgaW4gcGVkaWF0cmljIGFjdXRl
IHB5ZWxvbmVwaHJpdGlzIGFsbGV2aWF0ZXMgcmVuYWwgc2NhcnJpbmc8L3RpdGxlPjxzZWNvbmRh
cnktdGl0bGU+UGVkaWF0cmljczwvc2Vjb25kYXJ5LXRpdGxlPjwvdGl0bGVzPjxwZXJpb2RpY2Fs
PjxmdWxsLXRpdGxlPlBlZGlhdHJpY3M8L2Z1bGwtdGl0bGU+PGFiYnItMT5QZWRpYXRyaWNzPC9h
YmJyLTE+PC9wZXJpb2RpY2FsPjxwYWdlcz5lNDk2LTUwNDwvcGFnZXM+PHZvbHVtZT4xMjg8L3Zv
bHVtZT48bnVtYmVyPjM8L251bWJlcj48a2V5d29yZHM+PGtleXdvcmQ+QWN1dGUgRGlzZWFzZTwv
a2V5d29yZD48a2V5d29yZD5BZG1pbmlzdHJhdGlvbiwgT3JhbDwva2V5d29yZD48a2V5d29yZD5B
bnRpLUJhY3RlcmlhbCBBZ2VudHMgW2FkbWluaXN0cmF0aW9uICZhbXA7IGRvc2FnZV08L2tleXdv
cmQ+PGtleXdvcmQ+Q2ljYXRyaXggW3ByZXZlbnRpb24gJmFtcDsgY29udHJvbF08L2tleXdvcmQ+
PGtleXdvcmQ+RHJ1ZyBUaGVyYXB5LCBDb21iaW5hdGlvbjwva2V5d29yZD48a2V5d29yZD5HbHVj
b2NvcnRpY29pZHMgW2FkbWluaXN0cmF0aW9uICZhbXA7IGRvc2FnZV08L2tleXdvcmQ+PGtleXdv
cmQ+SW5mYW50LCBOZXdib3JuPC9rZXl3b3JkPjxrZXl3b3JkPk1ldGh5bHByZWRuaXNvbG9uZSBb
YWRtaW5pc3RyYXRpb24gJmFtcDsgZG9zYWdlXTwva2V5d29yZD48a2V5d29yZD5NaWNyb2JpYWwg
U2Vuc2l0aXZpdHkgVGVzdHM8L2tleXdvcmQ+PGtleXdvcmQ+TXVsdGl2YXJpYXRlIEFuYWx5c2lz
PC9rZXl3b3JkPjxrZXl3b3JkPlB5ZWxvbmVwaHJpdGlzIFtjb21wbGljYXRpb25zXSBbZHJ1ZyB0
aGVyYXB5XTwva2V5d29yZD48a2V5d29yZD5SaXNrIEZhY3RvcnM8L2tleXdvcmQ+PGtleXdvcmQ+
RmVtYWxlW2NoZWNrd29yZF08L2tleXdvcmQ+PGtleXdvcmQ+SHVtYW5zW2NoZWNrd29yZF08L2tl
eXdvcmQ+PGtleXdvcmQ+SW5mYW50W2NoZWNrd29yZF08L2tleXdvcmQ+PGtleXdvcmQ+TWFsZVtj
aGVja3dvcmRdPC9rZXl3b3JkPjwva2V5d29yZHM+PGRhdGVzPjx5ZWFyPjIwMTE8L3llYXI+PC9k
YXRlcz48YWNjZXNzaW9uLW51bT5DTi0wMDg4MjU1MDwvYWNjZXNzaW9uLW51bT48d29yay10eXBl
PlJhbmRvbWl6ZWQgQ29udHJvbGxlZCBUcmlhbDsgUmVzZWFyY2ggU3VwcG9ydCwgTm9uLVUuUy4g
R292JmFwb3M7dDwvd29yay10eXBlPjx1cmxzPjxyZWxhdGVkLXVybHM+PHVybD5odHRwOi8vb25s
aW5lbGlicmFyeS53aWxleS5jb20vby9jb2NocmFuZS9jbGNlbnRyYWwvYXJ0aWNsZXMvNTUwL0NO
LTAwODgyNTUwL2ZyYW1lLmh0bWw8L3VybD48dXJsPmh0dHA6Ly9wZWRpYXRyaWNzLmFhcHB1Ymxp
Y2F0aW9ucy5vcmcvY29udGVudC9wZWRpYXRyaWNzLzEyOC8zL2U0OTYuZnVsbC5wZGY8L3VybD48
L3JlbGF0ZWQtdXJscz48L3VybHM+PGN1c3RvbTM+UHVibWVkIDIxODQ0MDYxPC9jdXN0b20zPjxl
bGVjdHJvbmljLXJlc291cmNlLW51bT4xMC4xNTQyL3BlZHMuMjAxMC0wMjk3PC9lbGVjdHJvbmlj
LXJlc291cmNlLW51bT48L3JlY29yZD48L0NpdGU+PENpdGU+PEF1dGhvcj5Ob29yYmFraHNoPC9B
dXRob3I+PFllYXI+MjAwNDwvWWVhcj48UmVjTnVtPjM4PC9SZWNOdW0+PHJlY29yZD48cmVjLW51
bWJlcj4zODwvcmVjLW51bWJlcj48Zm9yZWlnbi1rZXlzPjxrZXkgYXBwPSJFTiIgZGItaWQ9ImR2
c3JyNXN6YnM5YXdnZTAydGw1ZWQwZDJ6OXRwejBwcnY5cyIgdGltZXN0YW1wPSIwIj4zODwva2V5
PjwvZm9yZWlnbi1rZXlzPjxyZWYtdHlwZSBuYW1lPSJKb3VybmFsIEFydGljbGUiPjE3PC9yZWYt
dHlwZT48Y29udHJpYnV0b3JzPjxhdXRob3JzPjxhdXRob3I+Tm9vcmJha2hzaCwgUy48L2F1dGhv
cj48YXV0aG9yPkxhcmksIEEuIFIuPC9hdXRob3I+PGF1dGhvcj5NYXNqZWRpYW4sIEYuPC9hdXRo
b3I+PGF1dGhvcj5Nb3N0YWZhdmksIEguPC9hdXRob3I+PGF1dGhvcj5BbGFnaGVoYmFuZGFuLCBS
LjwvYXV0aG9yPjwvYXV0aG9ycz48L2NvbnRyaWJ1dG9ycz48YXV0aC1hZGRyZXNzPihOb29yYmFr
aHNoKSBEZXBhcnRtZW50IG9mIFBlZGlhdHJpY3MsIElyYW4gVW5pdmVyc2l0eSBvZiBNZWRpY2Fs
IFNjaWVuY2VzLCBQTyBCb3ggMTQ1MTUtNzE3LCBUZWhyYW4sIElyYW4sIElzbGFtaWMgUmVwdWJs
aWMgb2YgKExhcmksIE1hc2plZGlhbikgRGVwYXJ0bWVudCBvZiBNaWNyb2Jpb2xvZ3ksIElyYW4g
VW5pdmVyc2l0eSBvZiBNZWRpY2FsIFNjaWVuY2VzLCBQTyBCb3ggMTQ1MTUtNzE3LCBUZWhyYW4s
IElyYW4sIElzbGFtaWMgUmVwdWJsaWMgb2YgKE1vc3RhZmF2aSkgRXhpciBQaGFybWFjZXV0aWNh
bCBDby4sIFRlaHJhbiwgSXJhbiwgSXNsYW1pYyBSZXB1YmxpYyBvZiAoQWxhZ2hlaGJhbmRhbikg
RGl2aXNpb24gb2YgUmVzZWFyY2ggYW5kIERldmVsb3BtZW50LCBOZXdmb3VuZGxhbmQvTGFicmFk
b3IgQ3RyLiBmb3IgSGx0aC4sIFN0LiBKb2huJmFwb3M7cywgTmZsZC4sIENhbmFkYTwvYXV0aC1h
ZGRyZXNzPjx0aXRsZXM+PHRpdGxlPkNvbXBhcmlzb24gb2YgaW50cmF2ZW5vdXMgYW1pbm9nbHlj
b3NpZGUgdGhlcmFweSB3aXRoIHN3aXRjaCB0aGVyYXB5IHRvIGNlZml4aW1lIGluIHVyaW5hcnkg
dHJhY3QgaW5mZWN0aW9uczwvdGl0bGU+PHNlY29uZGFyeS10aXRsZT5TYXVkaSBNZWRpY2FsIEpv
dXJuYWw8L3NlY29uZGFyeS10aXRsZT48L3RpdGxlcz48cGFnZXM+MTUxMy0xNTE1PC9wYWdlcz48
dm9sdW1lPjI1PC92b2x1bWU+PG51bWJlcj4xMDwvbnVtYmVyPjxkYXRlcz48eWVhcj4yMDA0PC95
ZWFyPjxwdWItZGF0ZXM+PGRhdGU+T2N0b2JlcjwvZGF0ZT48L3B1Yi1kYXRlcz48L2RhdGVzPjxh
Y2Nlc3Npb24tbnVtPjM5NDI5NjI0PC9hY2Nlc3Npb24tbnVtPjx1cmxzPjxyZWxhdGVkLXVybHM+
PHVybD5odHRwOi8vb3ZpZHNwLm92aWQuY29tL292aWR3ZWIuY2dpP1Q9SlMmYW1wO0NTQz1ZJmFt
cDtORVdTPU4mYW1wO1BBR0U9ZnVsbHRleHQmYW1wO0Q9ZW1lZDkmYW1wO0FOPTM5NDI5NjI0PC91
cmw+PHVybD5odHRwOi8vc2Z4ZXUwOC5ob3N0ZWQuZXhsaWJyaXNncm91cC5jb20vc2d1bD9zaWQ9
T1ZJRDplbWJhc2UmYW1wO2lkPXBtaWQ6MTU0OTQ4NDImYW1wO2lkPWRvaTomYW1wO2lzc249MDM3
OS01Mjg0JmFtcDtpc2JuPSZhbXA7dm9sdW1lPTI1JmFtcDtpc3N1ZT0xMCZhbXA7c3BhZ2U9MTUx
MyZhbXA7cGFnZXM9MTUxMy0xNTE1JmFtcDtkYXRlPTIwMDQmYW1wO3RpdGxlPVNhdWRpK01lZGlj
YWwrSm91cm5hbCZhbXA7YXRpdGxlPUNvbXBhcmlzb24rb2YraW50cmF2ZW5vdXMrYW1pbm9nbHlj
b3NpZGUrdGhlcmFweSt3aXRoK3N3aXRjaCt0aGVyYXB5K3RvK2NlZml4aW1lK2luK3VyaW5hcnkr
dHJhY3QraW5mZWN0aW9ucyZhbXA7YXVsYXN0PU5vb3JiYWtoc2gmYW1wO3BpZD0lM0NhdXRob3Il
M0VOb29yYmFraHNoK1MuJTNCTGFyaStBLlIuJTNCTWFzamVkaWFuK0YuJTNCTW9zdGFmYXZpK0gu
JTNCQWxhZ2hlaGJhbmRhbitSLiUzQyUyRmF1dGhvciUzRSUzQ0FOJTNFMzk0Mjk2MjQlM0MlMkZB
TiUzRSUzQ0RUJTNFSm91cm5hbCUzQStBcnRpY2xlJTNDJTJGRFQlM0U8L3VybD48L3JlbGF0ZWQt
dXJscz48L3VybHM+PHJlbW90ZS1kYXRhYmFzZS1uYW1lPkVtYmFzZTwvcmVtb3RlLWRhdGFiYXNl
LW5hbWU+PHJlbW90ZS1kYXRhYmFzZS1wcm92aWRlcj5PdmlkIFRlY2hub2xvZ2llczwvcmVtb3Rl
LWRhdGFiYXNlLXByb3ZpZGVyPjwvcmVjb3JkPjwvQ2l0ZT48Q2l0ZT48QXV0aG9yPkNhcmFwZXRp
czwvQXV0aG9yPjxZZWFyPjIwMDE8L1llYXI+PFJlY051bT4yNjwvUmVjTnVtPjxyZWNvcmQ+PHJl
Yy1udW1iZXI+MjY8L3JlYy1udW1iZXI+PGZvcmVpZ24ta2V5cz48a2V5IGFwcD0iRU4iIGRiLWlk
PSJkdnNycjVzemJzOWF3Z2UwMnRsNWVkMGQyejl0cHowcHJ2OXMiIHRpbWVzdGFtcD0iMCI+MjY8
L2tleT48L2ZvcmVpZ24ta2V5cz48cmVmLXR5cGUgbmFtZT0iSm91cm5hbCBBcnRpY2xlIj4xNzwv
cmVmLXR5cGU+PGNvbnRyaWJ1dG9ycz48YXV0aG9ycz48YXV0aG9yPkNhcmFwZXRpcywgSi4gUi48
L2F1dGhvcj48YXV0aG9yPkphcXVpZXJ5LCBBLiBMLjwvYXV0aG9yPjxhdXRob3I+QnV0dGVyeSwg
Si4gUC48L2F1dGhvcj48YXV0aG9yPlN0YXJyLCBNLjwvYXV0aG9yPjxhdXRob3I+Q3JhbnN3aWNr
LCBOLiBFLjwvYXV0aG9yPjxhdXRob3I+S29obiwgUy48L2F1dGhvcj48YXV0aG9yPkhvZ2csIEcu
IEcuPC9hdXRob3I+PGF1dGhvcj5Xb29kcywgUy48L2F1dGhvcj48YXV0aG9yPkdyaW13b29kLCBL
LjwvYXV0aG9yPjwvYXV0aG9ycz48L2NvbnRyaWJ1dG9ycz48YXV0aC1hZGRyZXNzPihDYXJhcGV0
aXMsIEphcXVpZXJ5LCBCdXR0ZXJ5LCBTdGFyciwgSG9nZykgRGVwYXJ0bWVudCBvZiBNaWNyb2Jp
b2xvZ3kgYW5kIEluZmVjdGlvdXMgRGlzZWFzZXMsIFJveWFsIENoaWxkcmVuJmFwb3M7cyBIb3Nw
aXRhbCwgTWVsYm91cm5lLCBWaWMuLCBBdXN0cmFsaWEgKENhcmFwZXRpcywgSmFxdWllcnksIENy
YW5zd2ljaywgS29obiwgR3JpbXdvb2QpIERlcGFydG1lbnQgb2YgR2VuZXJhbCBQYWVkaWF0cmlj
cywgUm95YWwgQ2hpbGRyZW4mYXBvcztzIEhvc3BpdGFsLCBNZWxib3VybmUsIFZpYy4sIEF1c3Ry
YWxpYSAoV29vZHMpIERlcGFydG1lbnQgb2YgQXVkaW9sb2d5LCBSb3lhbCBDaGlsZHJlbiZhcG9z
O3MgSG9zcGl0YWwsIE1lbGJvdXJuZSwgVmljLiwgQXVzdHJhbGlhIChDYXJhcGV0aXMsIEdyaW13
b29kKSBEZXBhcnRtZW50IG9mIFBhZWRpYXRyaWNzLCBVbml2ZXJzaXR5IG9mIE1lbGJvdXJuZSwg
UGFya3ZpbGxlLCBWaWMuLCBBdXN0cmFsaWEgKENhcmFwZXRpcykgTXVyZG9jaCBDaGlsZHJlbiZh
cG9zO3MgUmVzZWFyY2ggSW5zdGl0dXRlLCBNZWxib3VybmUsIFZpYy4sIEF1c3RyYWxpYSAoSG9n
ZykgRGVwYXJ0bWVudCBvZiBQYWVkaWF0cmljcywgV2VsbGluZ3RvbiBTY2hvb2wgb2YgTWVkaWNp
bmUsIFAuTy4gQm94IDczNDMsIFdlbGxpbmd0b24sIE5ldyBaZWFsYW5kPC9hdXRoLWFkZHJlc3M+
PHRpdGxlcz48dGl0bGU+UmFuZG9taXplZCwgY29udHJvbGxlZCB0cmlhbCBjb21wYXJpbmcgb25j
ZSBkYWlseSBhbmQgdGhyZWUgdGltZXMgZGFpbHkgZ2VudGFtaWNpbiBpbiBjaGlsZHJlbiB3aXRo
IHVyaW5hcnkgdHJhY3QgaW5mZWN0aW9uczwvdGl0bGU+PHNlY29uZGFyeS10aXRsZT5QZWRpYXRy
aWMgSW5mZWN0aW91cyBEaXNlYXNlIEpvdXJuYWw8L3NlY29uZGFyeS10aXRsZT48L3RpdGxlcz48
cGFnZXM+MjQwLTI0NjwvcGFnZXM+PHZvbHVtZT4yMDwvdm9sdW1lPjxudW1iZXI+MzwvbnVtYmVy
PjxkYXRlcz48eWVhcj4yMDAxPC95ZWFyPjwvZGF0ZXM+PGFjY2Vzc2lvbi1udW0+MzIyNDAyNjA8
L2FjY2Vzc2lvbi1udW0+PHVybHM+PHJlbGF0ZWQtdXJscz48dXJsPmh0dHA6Ly9vdmlkc3Aub3Zp
ZC5jb20vb3ZpZHdlYi5jZ2k/VD1KUyZhbXA7Q1NDPVkmYW1wO05FV1M9TiZhbXA7UEFHRT1mdWxs
dGV4dCZhbXA7RD1lbWVkOCZhbXA7QU49MzIyNDAyNjA8L3VybD48dXJsPmh0dHA6Ly9zZnhldTA4
Lmhvc3RlZC5leGxpYnJpc2dyb3VwLmNvbS9zZ3VsP3NpZD1PVklEOmVtYmFzZSZhbXA7aWQ9cG1p
ZDoxMTMwMzgyMyZhbXA7aWQ9ZG9pOjEwLjEwOTclMkYwMDAwNjQ1NC0yMDAxMDMwMDAtMDAwMDQm
YW1wO2lzc249MDg5MS0zNjY4JmFtcDtpc2JuPSZhbXA7dm9sdW1lPTIwJmFtcDtpc3N1ZT0zJmFt
cDtzcGFnZT0yNDAmYW1wO3BhZ2VzPTI0MC0yNDYmYW1wO2RhdGU9MjAwMSZhbXA7dGl0bGU9UGVk
aWF0cmljK0luZmVjdGlvdXMrRGlzZWFzZStKb3VybmFsJmFtcDthdGl0bGU9UmFuZG9taXplZCUy
Qytjb250cm9sbGVkK3RyaWFsK2NvbXBhcmluZytvbmNlK2RhaWx5K2FuZCt0aHJlZSt0aW1lcytk
YWlseStnZW50YW1pY2luK2luK2NoaWxkcmVuK3dpdGgrdXJpbmFyeSt0cmFjdCtpbmZlY3Rpb25z
JmFtcDthdWxhc3Q9Q2FyYXBldGlzJmFtcDtwaWQ9JTNDYXV0aG9yJTNFQ2FyYXBldGlzK0ouUi4l
M0JKYXF1aWVyeStBLkwuJTNCQnV0dGVyeStKLlAuJTNCU3RhcnIrTS4lM0JDcmFuc3dpY2srTi5F
LiUzQktvaG4rUy4lM0JIb2dnK0cuRy4lM0JXb29kcytTLiUzQkdyaW13b29kK0suJTNDJTJGYXV0
aG9yJTNFJTNDQU4lM0UzMjI0MDI2MCUzQyUyRkFOJTNFJTNDRFQlM0VKb3VybmFsJTNBK0FydGlj
bGUlM0MlMkZEVCUzRTwvdXJsPjwvcmVsYXRlZC11cmxzPjwvdXJscz48cmVtb3RlLWRhdGFiYXNl
LW5hbWU+RW1iYXNlPC9yZW1vdGUtZGF0YWJhc2UtbmFtZT48cmVtb3RlLWRhdGFiYXNlLXByb3Zp
ZGVyPk92aWQgVGVjaG5vbG9naWVzPC9yZW1vdGUtZGF0YWJhc2UtcHJvdmlkZXI+PC9yZWNvcmQ+
PC9DaXRlPjxDaXRlPjxBdXRob3I+Q2hvbmc8L0F1dGhvcj48WWVhcj4yMDAzPC9ZZWFyPjxSZWNO
dW0+Mjg8L1JlY051bT48cmVjb3JkPjxyZWMtbnVtYmVyPjI4PC9yZWMtbnVtYmVyPjxmb3JlaWdu
LWtleXM+PGtleSBhcHA9IkVOIiBkYi1pZD0iZHZzcnI1c3piczlhd2dlMDJ0bDVlZDBkMno5dHB6
MHBydjlzIiB0aW1lc3RhbXA9IjAiPjI4PC9rZXk+PC9mb3JlaWduLWtleXM+PHJlZi10eXBlIG5h
bWU9IkpvdXJuYWwgQXJ0aWNsZSI+MTc8L3JlZi10eXBlPjxjb250cmlidXRvcnM+PGF1dGhvcnM+
PGF1dGhvcj5DaG9uZywgQy4gWS48L2F1dGhvcj48YXV0aG9yPlRhbiwgQS4gUy4gTC48L2F1dGhv
cj48YXV0aG9yPk5nLCBXLjwvYXV0aG9yPjxhdXRob3I+VGFuLUtlbmRyaWNrLCBBLjwvYXV0aG9y
PjxhdXRob3I+QmFsYWtyaXNobmFuLCBBLjwvYXV0aG9yPjxhdXRob3I+Q2hhbywgUy4gTS48L2F1
dGhvcj48L2F1dGhvcnM+PC9jb250cmlidXRvcnM+PGF1dGgtYWRkcmVzcz4oQ2hvbmcsIFRhbiwg
TmcsIENoYW8pIERlcGFydG1lbnQgb2YgUGFlZGlhdHJpYyBNZWRpY2luZSwgS0sgV29tZW4mYXBv
cztzIGFuZCBDaGlsZHJlbiZhcG9zO3MgSG9zcGl0YWwsIFNpbmdhcG9yZSwgU2luZ2Fwb3JlIChU
YW4tS2VuZHJpY2spIERlcGFydG1lbnQgb2YgRGlhZ25vc3RpYyBJbWFnaW5nLCBLSyBXb21lbiZh
cG9zO3MgYW5kIENoaWxkcmVuJmFwb3M7cyBIb3NwaXRhbCwgU2luZ2Fwb3JlLCBTaW5nYXBvcmUg
KEJhbGFrcmlzaG5hbikgRGVwYXJ0bWVudCBvZiBPdG9sYXJ5bmdvbG9neSwgS0sgV29tZW4mYXBv
cztzIGFuZCBDaGlsZHJlbiZhcG9zO3MgSG9zcGl0YWwsIFNpbmdhcG9yZSwgU2luZ2Fwb3JlIChD
aG9uZykgRGVwYXJ0bWVudCBvZiBQYWVkaWF0cmljIE1lZGljaW5lLCBLSyBXb21lbiZhcG9zO3Mg
YW5kIENoaWxkcmVuJmFwb3M7cyBIb3NwaXRhbCwgMTAwIEJ1a2l0IFRpbWFoIFJvYWQsIFNpbmdh
cG9yZSAyMjk4OTksIFNpbmdhcG9yZTwvYXV0aC1hZGRyZXNzPjx0aXRsZXM+PHRpdGxlPlRyZWF0
bWVudCBvZiB1cmluYXJ5IHRyYWN0IGluZmVjdGlvbiB3aXRoIGdlbnRhbWljaW4gb25jZSBvciB0
aHJlZSB0aW1lcyBkYWlseTwvdGl0bGU+PHNlY29uZGFyeS10aXRsZT5BY3RhIFBhZWRpYXRyaWNh
LCBJbnRlcm5hdGlvbmFsIEpvdXJuYWwgb2YgUGFlZGlhdHJpY3M8L3NlY29uZGFyeS10aXRsZT48
L3RpdGxlcz48cGFnZXM+MjkxLTI5NjwvcGFnZXM+PHZvbHVtZT45Mjwvdm9sdW1lPjxudW1iZXI+
MzwvbnVtYmVyPjxkYXRlcz48eWVhcj4yMDAzPC95ZWFyPjwvZGF0ZXM+PGFjY2Vzc2lvbi1udW0+
MzY0MDgwODI8L2FjY2Vzc2lvbi1udW0+PHVybHM+PHJlbGF0ZWQtdXJscz48dXJsPmh0dHA6Ly9v
dmlkc3Aub3ZpZC5jb20vb3ZpZHdlYi5jZ2k/VD1KUyZhbXA7Q1NDPVkmYW1wO05FV1M9TiZhbXA7
UEFHRT1mdWxsdGV4dCZhbXA7RD1lbWVkOSZhbXA7QU49MzY0MDgwODI8L3VybD48dXJsPmh0dHA6
Ly9zZnhldTA4Lmhvc3RlZC5leGxpYnJpc2dyb3VwLmNvbS9zZ3VsP3NpZD1PVklEOmVtYmFzZSZh
bXA7aWQ9cG1pZDoxMjcyNTU0MiZhbXA7aWQ9ZG9pOjEwLjEwODAlMkYwODAzNTI1MDMxMDAwOTE5
NCZhbXA7aXNzbj0wODAzLTUyNTMmYW1wO2lzYm49JmFtcDt2b2x1bWU9OTImYW1wO2lzc3VlPTMm
YW1wO3NwYWdlPTI5MSZhbXA7cGFnZXM9MjkxLTI5NiZhbXA7ZGF0ZT0yMDAzJmFtcDt0aXRsZT1B
Y3RhK1BhZWRpYXRyaWNhJTJDK0ludGVybmF0aW9uYWwrSm91cm5hbCtvZitQYWVkaWF0cmljcyZh
bXA7YXRpdGxlPVRyZWF0bWVudCtvZit1cmluYXJ5K3RyYWN0K2luZmVjdGlvbit3aXRoK2dlbnRh
bWljaW4rb25jZStvcit0aHJlZSt0aW1lcytkYWlseSZhbXA7YXVsYXN0PUNob25nJmFtcDtwaWQ9
JTNDYXV0aG9yJTNFQ2hvbmcrQy4tWS4lM0JUYW4rQS5TLi1MLiUzQk5nK1cuJTNCVGFuLUtlbmRy
aWNrK0EuJTNCQmFsYWtyaXNobmFuK0EuJTNCQ2hhbytTLi1NLiUzQyUyRmF1dGhvciUzRSUzQ0FO
JTNFMzY0MDgwODI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Q2l0
ZT48QXV0aG9yPlRhcGFuZXlhLU9sYXJuPC9BdXRob3I+PFllYXI+MTk5OTwvWWVhcj48UmVjTnVt
PjQyPC9SZWNOdW0+PHJlY29yZD48cmVjLW51bWJlcj40MjwvcmVjLW51bWJlcj48Zm9yZWlnbi1r
ZXlzPjxrZXkgYXBwPSJFTiIgZGItaWQ9ImR2c3JyNXN6YnM5YXdnZTAydGw1ZWQwZDJ6OXRwejBw
cnY5cyIgdGltZXN0YW1wPSIwIj40Mjwva2V5PjwvZm9yZWlnbi1rZXlzPjxyZWYtdHlwZSBuYW1l
PSJKb3VybmFsIEFydGljbGUiPjE3PC9yZWYtdHlwZT48Y29udHJpYnV0b3JzPjxhdXRob3JzPjxh
dXRob3I+VGFwYW5leWEtT2xhcm4sIEMuPC9hdXRob3I+PGF1dGhvcj5UYXBhbmV5YS1PbGFybiwg
Vy48L2F1dGhvcj48YXV0aG9yPlBpdGF5YW1vcm53b25nLCBWLjwvYXV0aG9yPjxhdXRob3I+UGV0
Y2h0aG9uZywgVC48L2F1dGhvcj48YXV0aG9yPlRhbmduYXJhcmF0Y2hha2l0LCBLLjwvYXV0aG9y
PjwvYXV0aG9ycz48L2NvbnRyaWJ1dG9ycz48YXV0aC1hZGRyZXNzPlRhcGFuZXlhLU9sYXJuLEMu
IERlcGFydG1lbnQgb2YgUGVkaWF0cmljcywgRmFjdWx0eSBvZiBNZWRpY2luZSwgUmFtYXRoaWJv
ZGkgSG9zcGl0YWwsIE1haGlkb2wgVW5pdmVyc2l0eSwgQmFuZ2tvaywgVGhhaWxhbmQuPC9hdXRo
LWFkZHJlc3M+PHRpdGxlcz48dGl0bGU+U2luZ2xlIGRhaWx5IGRvc2Ugb2YgZ2VudGFtaWNpbiBp
biB0aGUgdHJlYXRtZW50IG9mIHBlZGlhdHJpYyB1cmluYXJ5IHRyYWN0IGluZmVjdGlvbjwvdGl0
bGU+PHNlY29uZGFyeS10aXRsZT5Kb3VybmFsIG9mIHRoZSBNZWRpY2FsIEFzc29jaWF0aW9uIG9m
IFRoYWlsYW5kPC9zZWNvbmRhcnktdGl0bGU+PC90aXRsZXM+PHBhZ2VzPlM5My03PC9wYWdlcz48
dm9sdW1lPjgyIFN1cHBsIDE8L3ZvbHVtZT48ZGF0ZXM+PHllYXI+MTk5OTwveWVhcj48L2RhdGVz
PjxhY2Nlc3Npb24tbnVtPjEwNzMwNTI2PC9hY2Nlc3Npb24tbnVtPjx3b3JrLXR5cGU+Q2xpbmlj
YWwgVHJpYWwmI3hEO1JhbmRvbWl6ZWQgQ29udHJvbGxlZCBUcmlhbDwvd29yay10eXBlPjx1cmxz
PjxyZWxhdGVkLXVybHM+PHVybD5odHRwOi8vb3ZpZHNwLm92aWQuY29tL292aWR3ZWIuY2dpP1Q9
SlMmYW1wO0NTQz1ZJmFtcDtORVdTPU4mYW1wO1BBR0U9ZnVsbHRleHQmYW1wO0Q9bWVkNCZhbXA7
QU49MTA3MzA1MjY8L3VybD48dXJsPmh0dHA6Ly9zZnhldTA4Lmhvc3RlZC5leGxpYnJpc2dyb3Vw
LmNvbS9zZ3VsP3NpZD1PVklEOm1lZGxpbmUmYW1wO2lkPXBtaWQ6MTA3MzA1MjYmYW1wO2lkPWRv
aTomYW1wO2lzc249MDEyNS0yMjA4JmFtcDtpc2JuPSZhbXA7dm9sdW1lPTgyJmFtcDtpc3N1ZT0x
JmFtcDtzcGFnZT1TOTMmYW1wO3BhZ2VzPVM5My03JmFtcDtkYXRlPTE5OTkmYW1wO3RpdGxlPUpv
dXJuYWwrb2YrdGhlK01lZGljYWwrQXNzb2NpYXRpb24rb2YrVGhhaWxhbmQmYW1wO2F0aXRsZT1T
aW5nbGUrZGFpbHkrZG9zZStvZitnZW50YW1pY2luK2luK3RoZSt0cmVhdG1lbnQrb2YrcGVkaWF0
cmljK3VyaW5hcnkrdHJhY3QraW5mZWN0aW9uLiZhbXA7YXVsYXN0PVRhcGFuZXlhLU9sYXJuJmFt
cDtwaWQ9JTNDYXV0aG9yJTNFVGFwYW5leWEtT2xhcm4rQyUzQlRhcGFuZXlhLU9sYXJuK1clM0JQ
aXRheWFtb3Jud29uZytWJTNCUGV0Y2h0aG9uZytUJTNCVGFuZ25hcmFyYXRjaGFraXQrSyUzQyUy
RmF1dGhvciUzRSUzQ0FOJTNFMTA3MzA1MjYlM0MlMkZBTiUzRSUzQ0RUJTNFQ2xpbmljYWwrVHJp
YWwlM0MlMkZEVCUzRTwvdXJsPjwvcmVsYXRlZC11cmxzPjwvdXJscz48cmVtb3RlLWRhdGFiYXNl
LW5hbWU+TUVETElORTwvcmVtb3RlLWRhdGFiYXNlLW5hbWU+PHJlbW90ZS1kYXRhYmFzZS1wcm92
aWRlcj5PdmlkIFRlY2hub2xvZ2llczwvcmVtb3RlLWRhdGFiYXNlLXByb3ZpZGVyPjwvcmVjb3Jk
PjwvQ2l0ZT48L0VuZE5vdGU+AG==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28,30,34,40,44</w:t>
            </w:r>
            <w:r w:rsidRPr="00A713FD">
              <w:rPr>
                <w:rFonts w:ascii="Times New Roman" w:hAnsi="Times New Roman" w:cs="Times New Roman"/>
                <w:sz w:val="20"/>
                <w:szCs w:val="20"/>
              </w:rPr>
              <w:fldChar w:fldCharType="end"/>
            </w:r>
          </w:p>
        </w:tc>
      </w:tr>
      <w:tr w:rsidR="00BD2E11" w:rsidRPr="00A713FD" w14:paraId="6C867577" w14:textId="77777777" w:rsidTr="00BD2E11">
        <w:trPr>
          <w:jc w:val="center"/>
        </w:trPr>
        <w:tc>
          <w:tcPr>
            <w:tcW w:w="1904" w:type="dxa"/>
            <w:gridSpan w:val="2"/>
            <w:vMerge/>
            <w:vAlign w:val="center"/>
          </w:tcPr>
          <w:p w14:paraId="5B01EEFE" w14:textId="77777777" w:rsidR="00BD2E11" w:rsidRPr="00A713FD" w:rsidRDefault="00BD2E11" w:rsidP="00CE1AA5">
            <w:pPr>
              <w:spacing w:line="480" w:lineRule="auto"/>
              <w:ind w:left="720"/>
              <w:jc w:val="center"/>
              <w:rPr>
                <w:rFonts w:ascii="Times New Roman" w:hAnsi="Times New Roman" w:cs="Times New Roman"/>
                <w:sz w:val="20"/>
                <w:szCs w:val="20"/>
              </w:rPr>
            </w:pPr>
          </w:p>
        </w:tc>
        <w:tc>
          <w:tcPr>
            <w:tcW w:w="3136" w:type="dxa"/>
            <w:vAlign w:val="center"/>
          </w:tcPr>
          <w:p w14:paraId="743A6A60"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Netilmicin</w:t>
            </w:r>
            <w:proofErr w:type="spellEnd"/>
          </w:p>
        </w:tc>
        <w:tc>
          <w:tcPr>
            <w:tcW w:w="830" w:type="dxa"/>
            <w:vAlign w:val="center"/>
          </w:tcPr>
          <w:p w14:paraId="000FD87E"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IV</w:t>
            </w:r>
          </w:p>
        </w:tc>
        <w:tc>
          <w:tcPr>
            <w:tcW w:w="1218" w:type="dxa"/>
            <w:vAlign w:val="center"/>
          </w:tcPr>
          <w:p w14:paraId="7AF117BC"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5-7.5</w:t>
            </w:r>
          </w:p>
        </w:tc>
        <w:tc>
          <w:tcPr>
            <w:tcW w:w="992" w:type="dxa"/>
          </w:tcPr>
          <w:p w14:paraId="0E288FD2"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45222A9A"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5-10</w:t>
            </w:r>
          </w:p>
        </w:tc>
        <w:tc>
          <w:tcPr>
            <w:tcW w:w="1495" w:type="dxa"/>
          </w:tcPr>
          <w:p w14:paraId="04E734AF" w14:textId="40625215" w:rsidR="00BD2E11" w:rsidRPr="002C2241" w:rsidRDefault="000773ED" w:rsidP="00A42147">
            <w:pPr>
              <w:pStyle w:val="HTMLPreformatted"/>
              <w:shd w:val="clear" w:color="auto" w:fill="FFFFFF"/>
              <w:wordWrap w:val="0"/>
              <w:spacing w:line="225" w:lineRule="atLeast"/>
              <w:rPr>
                <w:rFonts w:ascii="Times New Roman" w:hAnsi="Times New Roman" w:cs="Times New Roman"/>
                <w:color w:val="000000"/>
                <w:highlight w:val="yellow"/>
              </w:rPr>
            </w:pPr>
            <w:r w:rsidRPr="002C2241">
              <w:rPr>
                <w:rFonts w:ascii="Times New Roman" w:hAnsi="Times New Roman" w:cs="Times New Roman"/>
                <w:color w:val="000000"/>
                <w:highlight w:val="yellow"/>
              </w:rPr>
              <w:t>(99</w:t>
            </w:r>
            <w:r w:rsidR="00A42147" w:rsidRPr="002C2241">
              <w:rPr>
                <w:rFonts w:ascii="Times New Roman" w:hAnsi="Times New Roman" w:cs="Times New Roman"/>
                <w:color w:val="000000"/>
                <w:highlight w:val="yellow"/>
              </w:rPr>
              <w:t>.0</w:t>
            </w:r>
            <w:r w:rsidRPr="002C2241">
              <w:rPr>
                <w:rFonts w:ascii="Times New Roman" w:hAnsi="Times New Roman" w:cs="Times New Roman"/>
                <w:color w:val="000000"/>
                <w:highlight w:val="yellow"/>
              </w:rPr>
              <w:t xml:space="preserve"> 96</w:t>
            </w:r>
            <w:r w:rsidR="00A42147" w:rsidRPr="002C2241">
              <w:rPr>
                <w:rFonts w:ascii="Times New Roman" w:hAnsi="Times New Roman" w:cs="Times New Roman"/>
                <w:color w:val="000000"/>
                <w:highlight w:val="yellow"/>
              </w:rPr>
              <w:t>.</w:t>
            </w:r>
            <w:r w:rsidRPr="002C2241">
              <w:rPr>
                <w:rFonts w:ascii="Times New Roman" w:hAnsi="Times New Roman" w:cs="Times New Roman"/>
                <w:color w:val="000000"/>
                <w:highlight w:val="yellow"/>
              </w:rPr>
              <w:t>3- 1</w:t>
            </w:r>
            <w:r w:rsidR="00A42147" w:rsidRPr="002C2241">
              <w:rPr>
                <w:rFonts w:ascii="Times New Roman" w:hAnsi="Times New Roman" w:cs="Times New Roman"/>
                <w:color w:val="000000"/>
                <w:highlight w:val="yellow"/>
              </w:rPr>
              <w:t>00</w:t>
            </w:r>
            <w:r w:rsidRPr="002C2241">
              <w:rPr>
                <w:rFonts w:ascii="Times New Roman" w:hAnsi="Times New Roman" w:cs="Times New Roman"/>
                <w:color w:val="000000"/>
                <w:highlight w:val="yellow"/>
              </w:rPr>
              <w:t>.0)</w:t>
            </w:r>
          </w:p>
        </w:tc>
        <w:tc>
          <w:tcPr>
            <w:tcW w:w="1218" w:type="dxa"/>
          </w:tcPr>
          <w:p w14:paraId="3FB92A9C" w14:textId="0EAD42FF" w:rsidR="00BD2E11" w:rsidRPr="00A713FD" w:rsidRDefault="000773ED" w:rsidP="00CE1AA5">
            <w:pPr>
              <w:spacing w:line="48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218" w:type="dxa"/>
            <w:vAlign w:val="center"/>
          </w:tcPr>
          <w:p w14:paraId="4AC94271" w14:textId="11FD5BD8"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2 (6.6)</w:t>
            </w:r>
          </w:p>
        </w:tc>
        <w:tc>
          <w:tcPr>
            <w:tcW w:w="1937" w:type="dxa"/>
            <w:vAlign w:val="center"/>
          </w:tcPr>
          <w:p w14:paraId="2606C37E"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GcmFuY29pczwvQXV0aG9yPjxZZWFyPjE5OTc8L1llYXI+
PFJlY051bT4zMDwvUmVjTnVtPjxEaXNwbGF5VGV4dD48c3R5bGUgZmFjZT0ic3VwZXJzY3JpcHQi
PjMyLDQ3PC9zdHlsZT48L0Rpc3BsYXlUZXh0PjxyZWNvcmQ+PHJlYy1udW1iZXI+MzA8L3JlYy1u
dW1iZXI+PGZvcmVpZ24ta2V5cz48a2V5IGFwcD0iRU4iIGRiLWlkPSJkdnNycjVzemJzOWF3Z2Uw
MnRsNWVkMGQyejl0cHowcHJ2OXMiIHRpbWVzdGFtcD0iMCI+MzA8L2tleT48L2ZvcmVpZ24ta2V5
cz48cmVmLXR5cGUgbmFtZT0iSm91cm5hbCBBcnRpY2xlIj4xNzwvcmVmLXR5cGU+PGNvbnRyaWJ1
dG9ycz48YXV0aG9ycz48YXV0aG9yPkZyYW5jb2lzLCBQLjwvYXV0aG9yPjxhdXRob3I+QmVuc21h
biwgQS48L2F1dGhvcj48YXV0aG9yPkJlZ3VlLCBQLjwvYXV0aG9yPjxhdXRob3I+QXJ0YXosIE0u
IEEuPC9hdXRob3I+PGF1dGhvcj5Db3VkZXZpbGxlLCBMLjwvYXV0aG9yPjxhdXRob3I+TGVicnVu
LCBULjwvYXV0aG9yPjxhdXRob3I+U2NoZWltYmVyZywgQS48L2F1dGhvcj48L2F1dGhvcnM+PC9j
b250cmlidXRvcnM+PGF1dGgtYWRkcmVzcz4oRnJhbmNvaXMsIEJlbnNtYW4sIEJlZ3VlLCBBcnRh
eiwgQ291ZGV2aWxsZSwgTGVicnVuLCBTY2hlaW1iZXJnKSBEZXBhcnRlbWVudCBkZSBQZWRpYXRy
aWUsIENIVSBkZSBHcmVub2JsZSwgQlAgMjE3LCBGLTM4MDQzIEdyZW5vYmxlIENlZGV4IDA5LCBG
cmFuY2U8L2F1dGgtYWRkcmVzcz48dGl0bGVzPjx0aXRsZT5Bc3Nlc3NtZW50IG9mIHRoZSBlZmZp
Y2FjeSBhbmQgY29zdCBlZmZpY2llbmN5IG9mIHR3byBzdHJhdGVnaWVzIGluIHRoZSB0cmVhdG1l
bnQgb2YgYWN1dGUgcHllbG9uZXBocml0aXMgaW4gY2hpbGRyZW46IE9yYWwgY2VmaXhpbWUgb3Ig
cGFyZW50ZXJhbCBjZWZ0cmlheG9uZSBhZnRlciBhbiBpbml0aWFsIElWIGNvbWJpbmF0aW9uIHRo
ZXJhcHkuIFtGcmVuY2hdPC90aXRsZT48c2Vjb25kYXJ5LXRpdGxlPk1lZGVjaW5lIGV0IE1hbGFk
aWVzIEluZmVjdGlldXNlczwvc2Vjb25kYXJ5LXRpdGxlPjx0cmFuc2xhdGVkLXRpdGxlPkV2YWx1
YXRpb24gZGUgbCZhcG9zO2VmZmljYWNpdGUgZXQgZHUgY29hdCBkZSBkZXV4IHN0cmF0ZWdpZXMg
dGhlcmFwZXV0aXF1ZXMgZGFucyBsZXMgcHllbG9uZXBocml0ZXMgZGUgbCZhcG9zO2VuZmFudDog
Q2VmaXhpbWUgcGVyIG9zIHZlcnN1cyBjZWZ0cmlheG9uZSBwYXJlbnRlcmFsZSBlbiByZWxhaXMg
ZCZhcG9zO3VuZSBiaXRoZXJhcGllIGludHJhdmVpbmV1c2UuPC90cmFuc2xhdGVkLXRpdGxlPjwv
dGl0bGVzPjxwYWdlcz42NjctNjczPC9wYWdlcz48dm9sdW1lPjI3PC92b2x1bWU+PG51bWJlcj5T
UEVDLiBJU1MuIEpVTkU8L251bWJlcj48ZGF0ZXM+PHllYXI+MTk5NzwveWVhcj48L2RhdGVzPjxh
Y2Nlc3Npb24tbnVtPjI3MzIyMTc2PC9hY2Nlc3Npb24tbnVtPjx1cmxzPjxyZWxhdGVkLXVybHM+
PHVybD5odHRwOi8vb3ZpZHNwLm92aWQuY29tL292aWR3ZWIuY2dpP1Q9SlMmYW1wO0NTQz1ZJmFt
cDtORVdTPU4mYW1wO1BBR0U9ZnVsbHRleHQmYW1wO0Q9ZW1lZDcmYW1wO0FOPTI3MzIyMTc2PC91
cmw+PHVybD5odHRwOi8vc2Z4ZXUwOC5ob3N0ZWQuZXhsaWJyaXNncm91cC5jb20vc2d1bD9zaWQ9
T1ZJRDplbWJhc2UmYW1wO2lkPXBtaWQ6JmFtcDtpZD1kb2k6MTAuMTAxNiUyRlMwMzk5LTA3N1gl
MjUyODk3JTI1Mjk4MDIyMi0zJmFtcDtpc3NuPTAzOTktMDc3WCZhbXA7aXNibj0mYW1wO3ZvbHVt
ZT0yNyZhbXA7aXNzdWU9U1BFQy4rSVNTLitKVU5FJmFtcDtzcGFnZT02NjcmYW1wO3BhZ2VzPTY2
Ny02NzMmYW1wO2RhdGU9MTk5NyZhbXA7dGl0bGU9TWVkZWNpbmUrZXQrTWFsYWRpZXMrSW5mZWN0
aWV1c2VzJmFtcDthdGl0bGU9RXZhbHVhdGlvbitkZStsJTI3ZWZmaWNhY2l0ZStldCtkdStjb2F0
K2RlK2RldXgrc3RyYXRlZ2llcyt0aGVyYXBldXRpcXVlcytkYW5zK2xlcytweWVsb25lcGhyaXRl
cytkZStsJTI3ZW5mYW50JTNBK0NlZml4aW1lK3Blcitvcyt2ZXJzdXMrY2VmdHJpYXhvbmUrcGFy
ZW50ZXJhbGUrZW4rcmVsYWlzK2QlMjd1bmUrYml0aGVyYXBpZStpbnRyYXZlaW5ldXNlJmFtcDth
dWxhc3Q9RnJhbmNvaXMmYW1wO3BpZD0lM0NhdXRob3IlM0VGcmFuY29pcytQLiUzQkJlbnNtYW4r
QS4lM0JCZWd1ZStQLiUzQkFydGF6K00uLUEuJTNCQ291ZGV2aWxsZStMLiUzQkxlYnJ1bitULiUz
QlNjaGVpbWJlcmcrQS4lM0MlMkZhdXRob3IlM0UlM0NBTiUzRTI3MzIyMTc2JTNDJTJGQU4lM0Ul
M0NEVCUzRUpvdXJuYWwlM0ErQ29uZmVyZW5jZStQYXBlciUzQyUyRkRUJTNFPC91cmw+PC9yZWxh
dGVkLXVybHM+PC91cmxzPjxyZW1vdGUtZGF0YWJhc2UtbmFtZT5FbWJhc2U8L3JlbW90ZS1kYXRh
YmFzZS1uYW1lPjxyZW1vdGUtZGF0YWJhc2UtcHJvdmlkZXI+T3ZpZCBUZWNobm9sb2dpZXM8L3Jl
bW90ZS1kYXRhYmFzZS1wcm92aWRlcj48L3JlY29yZD48L0NpdGU+PENpdGU+PEF1dGhvcj5WaWdh
bm88L0F1dGhvcj48WWVhcj4xOTkyPC9ZZWFyPjxSZWNOdW0+NDU8L1JlY051bT48cmVjb3JkPjxy
ZWMtbnVtYmVyPjQ1PC9yZWMtbnVtYmVyPjxmb3JlaWduLWtleXM+PGtleSBhcHA9IkVOIiBkYi1p
ZD0iZHZzcnI1c3piczlhd2dlMDJ0bDVlZDBkMno5dHB6MHBydjlzIiB0aW1lc3RhbXA9IjAiPjQ1
PC9rZXk+PC9mb3JlaWduLWtleXM+PHJlZi10eXBlIG5hbWU9IkpvdXJuYWwgQXJ0aWNsZSI+MTc8
L3JlZi10eXBlPjxjb250cmlidXRvcnM+PGF1dGhvcnM+PGF1dGhvcj5WaWdhbm8sIEEuPC9hdXRo
b3I+PGF1dGhvcj5QcmluY2lwaSwgTi48L2F1dGhvcj48YXV0aG9yPkJyaXZpbywgTC48L2F1dGhv
cj48YXV0aG9yPlRvbW1hc2ksIFAuPC9hdXRob3I+PGF1dGhvcj5TdGFzaSwgUC48L2F1dGhvcj48
YXV0aG9yPlZpbGxhLCBBLiBELjwvYXV0aG9yPjwvYXV0aG9ycz48L2NvbnRyaWJ1dG9ycz48YXV0
aC1hZGRyZXNzPlZpZ2FubyxBLiBEZXBhcnRtZW50IG9mIFBlZGlhdHJpY3MsIFVuaXZlcnNpdHkg
b2YgTWlsYW4sIEl0YWx5LjwvYXV0aC1hZGRyZXNzPjx0aXRsZXM+PHRpdGxlPkNvbXBhcmlzb24g
b2YgNSBtaWxsaWdyYW1zIG9mIG5ldGlsbWljaW4gcGVyIGtpbG9ncmFtIG9mIGJvZHkgd2VpZ2h0
IG9uY2UgZGFpbHkgdmVyc3VzIDIgbWlsbGlncmFtcyBwZXIga2lsb2dyYW0gdGhyaWNlIGRhaWx5
IGZvciB0cmVhdG1lbnQgb2YgZ3JhbS1uZWdhdGl2ZSBweWVsb25lcGhyaXRpcyBpbiBjaGlsZHJl
bjwvdGl0bGU+PHNlY29uZGFyeS10aXRsZT5BbnRpbWljcm9iaWFsIEFnZW50cyAmYW1wOyBDaGVt
b3RoZXJhcHk8L3NlY29uZGFyeS10aXRsZT48L3RpdGxlcz48cGFnZXM+MTQ5OS01MDM8L3BhZ2Vz
Pjx2b2x1bWU+MzY8L3ZvbHVtZT48bnVtYmVyPjc8L251bWJlcj48ZGF0ZXM+PHllYXI+MTk5Mjwv
eWVhcj48L2RhdGVzPjxhY2Nlc3Npb24tbnVtPjE1MTA0NDY8L2FjY2Vzc2lvbi1udW0+PHdvcmst
dHlwZT5DbGluaWNhbCBUcmlhbCYjeEQ7Q29tcGFyYXRpdmUgU3R1ZHkmI3hEO1JhbmRvbWl6ZWQg
Q29udHJvbGxlZCBUcmlhbDwvd29yay10eXBlPjx1cmxzPjxyZWxhdGVkLXVybHM+PHVybD5odHRw
Oi8vb3ZpZHNwLm92aWQuY29tL292aWR3ZWIuY2dpP1Q9SlMmYW1wO0NTQz1ZJmFtcDtORVdTPU4m
YW1wO1BBR0U9ZnVsbHRleHQmYW1wO0Q9bWVkMyZhbXA7QU49MTUxMDQ0NjwvdXJsPjx1cmw+aHR0
cDovL3NmeGV1MDguaG9zdGVkLmV4bGlicmlzZ3JvdXAuY29tL3NndWw/c2lkPU9WSUQ6bWVkbGlu
ZSZhbXA7aWQ9cG1pZDoxNTEwNDQ2JmFtcDtpZD1kb2k6JmFtcDtpc3NuPTAwNjYtNDgwNCZhbXA7
aXNibj0mYW1wO3ZvbHVtZT0zNiZhbXA7aXNzdWU9NyZhbXA7c3BhZ2U9MTQ5OSZhbXA7cGFnZXM9
MTQ5OS01MDMmYW1wO2RhdGU9MTk5MiZhbXA7dGl0bGU9QW50aW1pY3JvYmlhbCtBZ2VudHMrJTI2
K0NoZW1vdGhlcmFweSZhbXA7YXRpdGxlPUNvbXBhcmlzb24rb2YrNSttaWxsaWdyYW1zK29mK25l
dGlsbWljaW4rcGVyK2tpbG9ncmFtK29mK2JvZHkrd2VpZ2h0K29uY2UrZGFpbHkrdmVyc3VzKzIr
bWlsbGlncmFtcytwZXIra2lsb2dyYW0rdGhyaWNlK2RhaWx5K2Zvcit0cmVhdG1lbnQrb2YrZ3Jh
bS1uZWdhdGl2ZStweWVsb25lcGhyaXRpcytpbitjaGlsZHJlbi4mYW1wO2F1bGFzdD1WaWdhbm8m
YW1wO3BpZD0lM0NhdXRob3IlM0VWaWdhbm8rQSUzQlByaW5jaXBpK04lM0JCcml2aW8rTCUzQlRv
bW1hc2krUCUzQlN0YXNpK1AlM0JWaWxsYStBRCUzQyUyRmF1dGhvciUzRSUzQ0FOJTNFMTUxMDQ0
NiUzQyUyRkFOJTNFJTNDRFQlM0VDbGluaWNhbCtUcmlhbCUzQyUyRkRUJTNFPC91cmw+PC9yZWxh
dGVkLXVybHM+PC91cmxzPjxjdXN0b20yPlBNQzE5MTYxMTwvY3VzdG9tMj48cmVtb3RlLWRhdGFi
YXNlLW5hbWU+TUVETElORTwvcmVtb3RlLWRhdGFiYXNlLW5hbWU+PHJlbW90ZS1kYXRhYmFzZS1w
cm92aWRlcj5PdmlkIFRlY2hub2xvZ2llczwvcmVtb3RlLWRhdGFiYXNlLXByb3ZpZGVyPjwvcmVj
b3JkPjwvQ2l0ZT48L0VuZE5vdGU+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GcmFuY29pczwvQXV0aG9yPjxZZWFyPjE5OTc8L1llYXI+
PFJlY051bT4zMDwvUmVjTnVtPjxEaXNwbGF5VGV4dD48c3R5bGUgZmFjZT0ic3VwZXJzY3JpcHQi
PjMyLDQ3PC9zdHlsZT48L0Rpc3BsYXlUZXh0PjxyZWNvcmQ+PHJlYy1udW1iZXI+MzA8L3JlYy1u
dW1iZXI+PGZvcmVpZ24ta2V5cz48a2V5IGFwcD0iRU4iIGRiLWlkPSJkdnNycjVzemJzOWF3Z2Uw
MnRsNWVkMGQyejl0cHowcHJ2OXMiIHRpbWVzdGFtcD0iMCI+MzA8L2tleT48L2ZvcmVpZ24ta2V5
cz48cmVmLXR5cGUgbmFtZT0iSm91cm5hbCBBcnRpY2xlIj4xNzwvcmVmLXR5cGU+PGNvbnRyaWJ1
dG9ycz48YXV0aG9ycz48YXV0aG9yPkZyYW5jb2lzLCBQLjwvYXV0aG9yPjxhdXRob3I+QmVuc21h
biwgQS48L2F1dGhvcj48YXV0aG9yPkJlZ3VlLCBQLjwvYXV0aG9yPjxhdXRob3I+QXJ0YXosIE0u
IEEuPC9hdXRob3I+PGF1dGhvcj5Db3VkZXZpbGxlLCBMLjwvYXV0aG9yPjxhdXRob3I+TGVicnVu
LCBULjwvYXV0aG9yPjxhdXRob3I+U2NoZWltYmVyZywgQS48L2F1dGhvcj48L2F1dGhvcnM+PC9j
b250cmlidXRvcnM+PGF1dGgtYWRkcmVzcz4oRnJhbmNvaXMsIEJlbnNtYW4sIEJlZ3VlLCBBcnRh
eiwgQ291ZGV2aWxsZSwgTGVicnVuLCBTY2hlaW1iZXJnKSBEZXBhcnRlbWVudCBkZSBQZWRpYXRy
aWUsIENIVSBkZSBHcmVub2JsZSwgQlAgMjE3LCBGLTM4MDQzIEdyZW5vYmxlIENlZGV4IDA5LCBG
cmFuY2U8L2F1dGgtYWRkcmVzcz48dGl0bGVzPjx0aXRsZT5Bc3Nlc3NtZW50IG9mIHRoZSBlZmZp
Y2FjeSBhbmQgY29zdCBlZmZpY2llbmN5IG9mIHR3byBzdHJhdGVnaWVzIGluIHRoZSB0cmVhdG1l
bnQgb2YgYWN1dGUgcHllbG9uZXBocml0aXMgaW4gY2hpbGRyZW46IE9yYWwgY2VmaXhpbWUgb3Ig
cGFyZW50ZXJhbCBjZWZ0cmlheG9uZSBhZnRlciBhbiBpbml0aWFsIElWIGNvbWJpbmF0aW9uIHRo
ZXJhcHkuIFtGcmVuY2hdPC90aXRsZT48c2Vjb25kYXJ5LXRpdGxlPk1lZGVjaW5lIGV0IE1hbGFk
aWVzIEluZmVjdGlldXNlczwvc2Vjb25kYXJ5LXRpdGxlPjx0cmFuc2xhdGVkLXRpdGxlPkV2YWx1
YXRpb24gZGUgbCZhcG9zO2VmZmljYWNpdGUgZXQgZHUgY29hdCBkZSBkZXV4IHN0cmF0ZWdpZXMg
dGhlcmFwZXV0aXF1ZXMgZGFucyBsZXMgcHllbG9uZXBocml0ZXMgZGUgbCZhcG9zO2VuZmFudDog
Q2VmaXhpbWUgcGVyIG9zIHZlcnN1cyBjZWZ0cmlheG9uZSBwYXJlbnRlcmFsZSBlbiByZWxhaXMg
ZCZhcG9zO3VuZSBiaXRoZXJhcGllIGludHJhdmVpbmV1c2UuPC90cmFuc2xhdGVkLXRpdGxlPjwv
dGl0bGVzPjxwYWdlcz42NjctNjczPC9wYWdlcz48dm9sdW1lPjI3PC92b2x1bWU+PG51bWJlcj5T
UEVDLiBJU1MuIEpVTkU8L251bWJlcj48ZGF0ZXM+PHllYXI+MTk5NzwveWVhcj48L2RhdGVzPjxh
Y2Nlc3Npb24tbnVtPjI3MzIyMTc2PC9hY2Nlc3Npb24tbnVtPjx1cmxzPjxyZWxhdGVkLXVybHM+
PHVybD5odHRwOi8vb3ZpZHNwLm92aWQuY29tL292aWR3ZWIuY2dpP1Q9SlMmYW1wO0NTQz1ZJmFt
cDtORVdTPU4mYW1wO1BBR0U9ZnVsbHRleHQmYW1wO0Q9ZW1lZDcmYW1wO0FOPTI3MzIyMTc2PC91
cmw+PHVybD5odHRwOi8vc2Z4ZXUwOC5ob3N0ZWQuZXhsaWJyaXNncm91cC5jb20vc2d1bD9zaWQ9
T1ZJRDplbWJhc2UmYW1wO2lkPXBtaWQ6JmFtcDtpZD1kb2k6MTAuMTAxNiUyRlMwMzk5LTA3N1gl
MjUyODk3JTI1Mjk4MDIyMi0zJmFtcDtpc3NuPTAzOTktMDc3WCZhbXA7aXNibj0mYW1wO3ZvbHVt
ZT0yNyZhbXA7aXNzdWU9U1BFQy4rSVNTLitKVU5FJmFtcDtzcGFnZT02NjcmYW1wO3BhZ2VzPTY2
Ny02NzMmYW1wO2RhdGU9MTk5NyZhbXA7dGl0bGU9TWVkZWNpbmUrZXQrTWFsYWRpZXMrSW5mZWN0
aWV1c2VzJmFtcDthdGl0bGU9RXZhbHVhdGlvbitkZStsJTI3ZWZmaWNhY2l0ZStldCtkdStjb2F0
K2RlK2RldXgrc3RyYXRlZ2llcyt0aGVyYXBldXRpcXVlcytkYW5zK2xlcytweWVsb25lcGhyaXRl
cytkZStsJTI3ZW5mYW50JTNBK0NlZml4aW1lK3Blcitvcyt2ZXJzdXMrY2VmdHJpYXhvbmUrcGFy
ZW50ZXJhbGUrZW4rcmVsYWlzK2QlMjd1bmUrYml0aGVyYXBpZStpbnRyYXZlaW5ldXNlJmFtcDth
dWxhc3Q9RnJhbmNvaXMmYW1wO3BpZD0lM0NhdXRob3IlM0VGcmFuY29pcytQLiUzQkJlbnNtYW4r
QS4lM0JCZWd1ZStQLiUzQkFydGF6K00uLUEuJTNCQ291ZGV2aWxsZStMLiUzQkxlYnJ1bitULiUz
QlNjaGVpbWJlcmcrQS4lM0MlMkZhdXRob3IlM0UlM0NBTiUzRTI3MzIyMTc2JTNDJTJGQU4lM0Ul
M0NEVCUzRUpvdXJuYWwlM0ErQ29uZmVyZW5jZStQYXBlciUzQyUyRkRUJTNFPC91cmw+PC9yZWxh
dGVkLXVybHM+PC91cmxzPjxyZW1vdGUtZGF0YWJhc2UtbmFtZT5FbWJhc2U8L3JlbW90ZS1kYXRh
YmFzZS1uYW1lPjxyZW1vdGUtZGF0YWJhc2UtcHJvdmlkZXI+T3ZpZCBUZWNobm9sb2dpZXM8L3Jl
bW90ZS1kYXRhYmFzZS1wcm92aWRlcj48L3JlY29yZD48L0NpdGU+PENpdGU+PEF1dGhvcj5WaWdh
bm88L0F1dGhvcj48WWVhcj4xOTkyPC9ZZWFyPjxSZWNOdW0+NDU8L1JlY051bT48cmVjb3JkPjxy
ZWMtbnVtYmVyPjQ1PC9yZWMtbnVtYmVyPjxmb3JlaWduLWtleXM+PGtleSBhcHA9IkVOIiBkYi1p
ZD0iZHZzcnI1c3piczlhd2dlMDJ0bDVlZDBkMno5dHB6MHBydjlzIiB0aW1lc3RhbXA9IjAiPjQ1
PC9rZXk+PC9mb3JlaWduLWtleXM+PHJlZi10eXBlIG5hbWU9IkpvdXJuYWwgQXJ0aWNsZSI+MTc8
L3JlZi10eXBlPjxjb250cmlidXRvcnM+PGF1dGhvcnM+PGF1dGhvcj5WaWdhbm8sIEEuPC9hdXRo
b3I+PGF1dGhvcj5QcmluY2lwaSwgTi48L2F1dGhvcj48YXV0aG9yPkJyaXZpbywgTC48L2F1dGhv
cj48YXV0aG9yPlRvbW1hc2ksIFAuPC9hdXRob3I+PGF1dGhvcj5TdGFzaSwgUC48L2F1dGhvcj48
YXV0aG9yPlZpbGxhLCBBLiBELjwvYXV0aG9yPjwvYXV0aG9ycz48L2NvbnRyaWJ1dG9ycz48YXV0
aC1hZGRyZXNzPlZpZ2FubyxBLiBEZXBhcnRtZW50IG9mIFBlZGlhdHJpY3MsIFVuaXZlcnNpdHkg
b2YgTWlsYW4sIEl0YWx5LjwvYXV0aC1hZGRyZXNzPjx0aXRsZXM+PHRpdGxlPkNvbXBhcmlzb24g
b2YgNSBtaWxsaWdyYW1zIG9mIG5ldGlsbWljaW4gcGVyIGtpbG9ncmFtIG9mIGJvZHkgd2VpZ2h0
IG9uY2UgZGFpbHkgdmVyc3VzIDIgbWlsbGlncmFtcyBwZXIga2lsb2dyYW0gdGhyaWNlIGRhaWx5
IGZvciB0cmVhdG1lbnQgb2YgZ3JhbS1uZWdhdGl2ZSBweWVsb25lcGhyaXRpcyBpbiBjaGlsZHJl
bjwvdGl0bGU+PHNlY29uZGFyeS10aXRsZT5BbnRpbWljcm9iaWFsIEFnZW50cyAmYW1wOyBDaGVt
b3RoZXJhcHk8L3NlY29uZGFyeS10aXRsZT48L3RpdGxlcz48cGFnZXM+MTQ5OS01MDM8L3BhZ2Vz
Pjx2b2x1bWU+MzY8L3ZvbHVtZT48bnVtYmVyPjc8L251bWJlcj48ZGF0ZXM+PHllYXI+MTk5Mjwv
eWVhcj48L2RhdGVzPjxhY2Nlc3Npb24tbnVtPjE1MTA0NDY8L2FjY2Vzc2lvbi1udW0+PHdvcmst
dHlwZT5DbGluaWNhbCBUcmlhbCYjeEQ7Q29tcGFyYXRpdmUgU3R1ZHkmI3hEO1JhbmRvbWl6ZWQg
Q29udHJvbGxlZCBUcmlhbDwvd29yay10eXBlPjx1cmxzPjxyZWxhdGVkLXVybHM+PHVybD5odHRw
Oi8vb3ZpZHNwLm92aWQuY29tL292aWR3ZWIuY2dpP1Q9SlMmYW1wO0NTQz1ZJmFtcDtORVdTPU4m
YW1wO1BBR0U9ZnVsbHRleHQmYW1wO0Q9bWVkMyZhbXA7QU49MTUxMDQ0NjwvdXJsPjx1cmw+aHR0
cDovL3NmeGV1MDguaG9zdGVkLmV4bGlicmlzZ3JvdXAuY29tL3NndWw/c2lkPU9WSUQ6bWVkbGlu
ZSZhbXA7aWQ9cG1pZDoxNTEwNDQ2JmFtcDtpZD1kb2k6JmFtcDtpc3NuPTAwNjYtNDgwNCZhbXA7
aXNibj0mYW1wO3ZvbHVtZT0zNiZhbXA7aXNzdWU9NyZhbXA7c3BhZ2U9MTQ5OSZhbXA7cGFnZXM9
MTQ5OS01MDMmYW1wO2RhdGU9MTk5MiZhbXA7dGl0bGU9QW50aW1pY3JvYmlhbCtBZ2VudHMrJTI2
K0NoZW1vdGhlcmFweSZhbXA7YXRpdGxlPUNvbXBhcmlzb24rb2YrNSttaWxsaWdyYW1zK29mK25l
dGlsbWljaW4rcGVyK2tpbG9ncmFtK29mK2JvZHkrd2VpZ2h0K29uY2UrZGFpbHkrdmVyc3VzKzIr
bWlsbGlncmFtcytwZXIra2lsb2dyYW0rdGhyaWNlK2RhaWx5K2Zvcit0cmVhdG1lbnQrb2YrZ3Jh
bS1uZWdhdGl2ZStweWVsb25lcGhyaXRpcytpbitjaGlsZHJlbi4mYW1wO2F1bGFzdD1WaWdhbm8m
YW1wO3BpZD0lM0NhdXRob3IlM0VWaWdhbm8rQSUzQlByaW5jaXBpK04lM0JCcml2aW8rTCUzQlRv
bW1hc2krUCUzQlN0YXNpK1AlM0JWaWxsYStBRCUzQyUyRmF1dGhvciUzRSUzQ0FOJTNFMTUxMDQ0
NiUzQyUyRkFOJTNFJTNDRFQlM0VDbGluaWNhbCtUcmlhbCUzQyUyRkRUJTNFPC91cmw+PC9yZWxh
dGVkLXVybHM+PC91cmxzPjxjdXN0b20yPlBNQzE5MTYxMTwvY3VzdG9tMj48cmVtb3RlLWRhdGFi
YXNlLW5hbWU+TUVETElORTwvcmVtb3RlLWRhdGFiYXNlLW5hbWU+PHJlbW90ZS1kYXRhYmFzZS1w
cm92aWRlcj5PdmlkIFRlY2hub2xvZ2llczwvcmVtb3RlLWRhdGFiYXNlLXByb3ZpZGVyPjwvcmVj
b3JkPjwvQ2l0ZT48L0VuZE5vdGU+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32,47</w:t>
            </w:r>
            <w:r w:rsidRPr="00A713FD">
              <w:rPr>
                <w:rFonts w:ascii="Times New Roman" w:hAnsi="Times New Roman" w:cs="Times New Roman"/>
                <w:sz w:val="20"/>
                <w:szCs w:val="20"/>
              </w:rPr>
              <w:fldChar w:fldCharType="end"/>
            </w:r>
          </w:p>
        </w:tc>
      </w:tr>
      <w:tr w:rsidR="00BD2E11" w:rsidRPr="00A713FD" w14:paraId="1386DB7B" w14:textId="77777777" w:rsidTr="00BD2E11">
        <w:trPr>
          <w:jc w:val="center"/>
        </w:trPr>
        <w:tc>
          <w:tcPr>
            <w:tcW w:w="1904" w:type="dxa"/>
            <w:gridSpan w:val="2"/>
            <w:vMerge w:val="restart"/>
            <w:vAlign w:val="center"/>
          </w:tcPr>
          <w:p w14:paraId="7D553503"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Others</w:t>
            </w:r>
          </w:p>
        </w:tc>
        <w:tc>
          <w:tcPr>
            <w:tcW w:w="3136" w:type="dxa"/>
            <w:vAlign w:val="center"/>
          </w:tcPr>
          <w:p w14:paraId="48DFABC0"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Cotrimoxazole</w:t>
            </w:r>
            <w:proofErr w:type="spellEnd"/>
          </w:p>
        </w:tc>
        <w:tc>
          <w:tcPr>
            <w:tcW w:w="830" w:type="dxa"/>
            <w:vAlign w:val="center"/>
          </w:tcPr>
          <w:p w14:paraId="47CCC1BC"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po</w:t>
            </w:r>
            <w:proofErr w:type="spellEnd"/>
          </w:p>
        </w:tc>
        <w:tc>
          <w:tcPr>
            <w:tcW w:w="1218" w:type="dxa"/>
            <w:vAlign w:val="center"/>
          </w:tcPr>
          <w:p w14:paraId="15313319"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6-10/30-50*</w:t>
            </w:r>
          </w:p>
        </w:tc>
        <w:tc>
          <w:tcPr>
            <w:tcW w:w="992" w:type="dxa"/>
          </w:tcPr>
          <w:p w14:paraId="1B820BD8"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670D1510"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7-14</w:t>
            </w:r>
          </w:p>
        </w:tc>
        <w:tc>
          <w:tcPr>
            <w:tcW w:w="1495" w:type="dxa"/>
          </w:tcPr>
          <w:p w14:paraId="144748AD" w14:textId="0C1D78D7" w:rsidR="00BD2E11" w:rsidRPr="002C2241" w:rsidRDefault="00BD2E11" w:rsidP="00A42147">
            <w:pPr>
              <w:pStyle w:val="HTMLPreformatted"/>
              <w:shd w:val="clear" w:color="auto" w:fill="FFFFFF"/>
              <w:wordWrap w:val="0"/>
              <w:spacing w:line="225" w:lineRule="atLeast"/>
              <w:rPr>
                <w:rFonts w:ascii="Times New Roman" w:hAnsi="Times New Roman" w:cs="Times New Roman"/>
                <w:color w:val="000000"/>
                <w:highlight w:val="yellow"/>
              </w:rPr>
            </w:pPr>
            <w:r w:rsidRPr="002C2241">
              <w:rPr>
                <w:rFonts w:ascii="Times New Roman" w:hAnsi="Times New Roman" w:cs="Times New Roman"/>
                <w:color w:val="000000"/>
                <w:highlight w:val="yellow"/>
              </w:rPr>
              <w:t>88</w:t>
            </w:r>
            <w:r w:rsidR="00A42147" w:rsidRPr="002C2241">
              <w:rPr>
                <w:rFonts w:ascii="Times New Roman" w:hAnsi="Times New Roman" w:cs="Times New Roman"/>
                <w:color w:val="000000"/>
                <w:highlight w:val="yellow"/>
              </w:rPr>
              <w:t>.</w:t>
            </w:r>
            <w:r w:rsidRPr="002C2241">
              <w:rPr>
                <w:rFonts w:ascii="Times New Roman" w:hAnsi="Times New Roman" w:cs="Times New Roman"/>
                <w:color w:val="000000"/>
                <w:highlight w:val="yellow"/>
              </w:rPr>
              <w:t>4 (78</w:t>
            </w:r>
            <w:r w:rsidR="00A42147" w:rsidRPr="002C2241">
              <w:rPr>
                <w:rFonts w:ascii="Times New Roman" w:hAnsi="Times New Roman" w:cs="Times New Roman"/>
                <w:color w:val="000000"/>
                <w:highlight w:val="yellow"/>
              </w:rPr>
              <w:t>.</w:t>
            </w:r>
            <w:r w:rsidRPr="002C2241">
              <w:rPr>
                <w:rFonts w:ascii="Times New Roman" w:hAnsi="Times New Roman" w:cs="Times New Roman"/>
                <w:color w:val="000000"/>
                <w:highlight w:val="yellow"/>
              </w:rPr>
              <w:t>5 -95</w:t>
            </w:r>
            <w:r w:rsidR="00A42147" w:rsidRPr="002C2241">
              <w:rPr>
                <w:rFonts w:ascii="Times New Roman" w:hAnsi="Times New Roman" w:cs="Times New Roman"/>
                <w:color w:val="000000"/>
                <w:highlight w:val="yellow"/>
              </w:rPr>
              <w:t>.8</w:t>
            </w:r>
            <w:r w:rsidRPr="002C2241">
              <w:rPr>
                <w:rFonts w:ascii="Times New Roman" w:hAnsi="Times New Roman" w:cs="Times New Roman"/>
                <w:color w:val="000000"/>
                <w:highlight w:val="yellow"/>
              </w:rPr>
              <w:t>)</w:t>
            </w:r>
          </w:p>
        </w:tc>
        <w:tc>
          <w:tcPr>
            <w:tcW w:w="1218" w:type="dxa"/>
          </w:tcPr>
          <w:p w14:paraId="6B8B70C6" w14:textId="65381238" w:rsidR="00BD2E11" w:rsidRPr="00A713FD" w:rsidRDefault="00BD2E11" w:rsidP="00CE1AA5">
            <w:pPr>
              <w:spacing w:line="480"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218" w:type="dxa"/>
            <w:vAlign w:val="center"/>
          </w:tcPr>
          <w:p w14:paraId="7BEDFE78" w14:textId="3DA484E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5 (16.7)</w:t>
            </w:r>
          </w:p>
        </w:tc>
        <w:tc>
          <w:tcPr>
            <w:tcW w:w="1937" w:type="dxa"/>
            <w:vAlign w:val="center"/>
          </w:tcPr>
          <w:p w14:paraId="744844DE"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CYWtlcjwvQXV0aG9yPjxZZWFyPjIwMDE8L1llYXI+PFJl
Y051bT4yMTwvUmVjTnVtPjxEaXNwbGF5VGV4dD48c3R5bGUgZmFjZT0ic3VwZXJzY3JpcHQiPjIz
LDMwLDMxLDM3LDQyPC9zdHlsZT48L0Rpc3BsYXlUZXh0PjxyZWNvcmQ+PHJlYy1udW1iZXI+MjE8
L3JlYy1udW1iZXI+PGZvcmVpZ24ta2V5cz48a2V5IGFwcD0iRU4iIGRiLWlkPSJkdnNycjVzemJz
OWF3Z2UwMnRsNWVkMGQyejl0cHowcHJ2OXMiIHRpbWVzdGFtcD0iMCI+MjE8L2tleT48L2ZvcmVp
Z24ta2V5cz48cmVmLXR5cGUgbmFtZT0iSm91cm5hbCBBcnRpY2xlIj4xNzwvcmVmLXR5cGU+PGNv
bnRyaWJ1dG9ycz48YXV0aG9ycz48YXV0aG9yPkJha2VyLCBQLiBDLjwvYXV0aG9yPjxhdXRob3I+
TmVsc29uLCBELiBTLjwvYXV0aG9yPjxhdXRob3I+U2NodW5rLCBKLiBFLjwvYXV0aG9yPjwvYXV0
aG9ycz48L2NvbnRyaWJ1dG9ycz48YXV0aC1hZGRyZXNzPihCYWtlciwgTmVsc29uLCBTY2h1bmsp
IERlcGFydG1lbnQgb2YgUGVkaWF0cmljcywgVW5pdmVyc2l0eSBvZiBVdGFoIFNjaG9vbCBvZiBN
ZWRpY2luZSwgUHJpbWFyeSBDaGlsZHJlbiZhcG9zO3MgTWVkaWNhbCBDZW50ZXIsIFNhbHQgTGFr
ZSBDaXR5LCBVVCwgVW5pdGVkIFN0YXRlcyAoQmFrZXIpIDEwMSBNYXJpb24gQXZlLCBTYXVzYWxp
dG8sIENBIDk0OTY1LCBVbml0ZWQgU3RhdGVzPC9hdXRoLWFkZHJlc3M+PHRpdGxlcz48dGl0bGU+
VGhlIGFkZGl0aW9uIG9mIGNlZnRyaWF4b25lIHRvIG9yYWwgdGhlcmFweSBkb2VzIG5vdCBpbXBy
b3ZlIG91dGNvbWUgaW4gZmVicmlsZSBjaGlsZHJlbiB3aXRoIHVyaW5hcnkgdHJhY3QgaW5mZWN0
aW9uczwvdGl0bGU+PHNlY29uZGFyeS10aXRsZT5BcmNoaXZlcyBvZiBQZWRpYXRyaWNzIGFuZCBB
ZG9sZXNjZW50IE1lZGljaW5lPC9zZWNvbmRhcnktdGl0bGU+PC90aXRsZXM+PHBhZ2VzPjEzNS0x
Mzk8L3BhZ2VzPjx2b2x1bWU+MTU1PC92b2x1bWU+PG51bWJlcj4yPC9udW1iZXI+PGRhdGVzPjx5
ZWFyPjIwMDE8L3llYXI+PC9kYXRlcz48YWNjZXNzaW9uLW51bT4zMjEyODM4MTwvYWNjZXNzaW9u
LW51bT48dXJscz48cmVsYXRlZC11cmxzPjx1cmw+aHR0cDovL292aWRzcC5vdmlkLmNvbS9vdmlk
d2ViLmNnaT9UPUpTJmFtcDtDU0M9WSZhbXA7TkVXUz1OJmFtcDtQQUdFPWZ1bGx0ZXh0JmFtcDtE
PWVtZWQ4JmFtcDtBTj0zMjEyODM4MTwvdXJsPjx1cmw+aHR0cDovL3NmeGV1MDguaG9zdGVkLmV4
bGlicmlzZ3JvdXAuY29tL3NndWw/c2lkPU9WSUQ6ZW1iYXNlJmFtcDtpZD1wbWlkOjExMTc3MDg2
JmFtcDtpZD1kb2k6JmFtcDtpc3NuPTEwNzItNDcxMCZhbXA7aXNibj0mYW1wO3ZvbHVtZT0xNTUm
YW1wO2lzc3VlPTImYW1wO3NwYWdlPTEzNSZhbXA7cGFnZXM9MTM1LTEzOSZhbXA7ZGF0ZT0yMDAx
JmFtcDt0aXRsZT1BcmNoaXZlcytvZitQZWRpYXRyaWNzK2FuZCtBZG9sZXNjZW50K01lZGljaW5l
JmFtcDthdGl0bGU9VGhlK2FkZGl0aW9uK29mK2NlZnRyaWF4b25lK3RvK29yYWwrdGhlcmFweStk
b2VzK25vdCtpbXByb3ZlK291dGNvbWUraW4rZmVicmlsZStjaGlsZHJlbit3aXRoK3VyaW5hcnkr
dHJhY3QraW5mZWN0aW9ucyZhbXA7YXVsYXN0PUJha2VyJmFtcDtwaWQ9JTNDYXV0aG9yJTNFQmFr
ZXIrUC5DLiUzQk5lbHNvbitELlMuJTNCU2NodW5rK0ouRS4lM0MlMkZhdXRob3IlM0UlM0NBTiUz
RTMyMTI4Mzgx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DaG9uZzwvQXV0aG9yPjxZZWFyPjIwMDM8L1llYXI+PFJlY051bT4yODwvUmVjTnVt
PjxyZWNvcmQ+PHJlYy1udW1iZXI+Mjg8L3JlYy1udW1iZXI+PGZvcmVpZ24ta2V5cz48a2V5IGFw
cD0iRU4iIGRiLWlkPSJkdnNycjVzemJzOWF3Z2UwMnRsNWVkMGQyejl0cHowcHJ2OXMiIHRpbWVz
dGFtcD0iMCI+Mjg8L2tleT48L2ZvcmVpZ24ta2V5cz48cmVmLXR5cGUgbmFtZT0iSm91cm5hbCBB
cnRpY2xlIj4xNzwvcmVmLXR5cGU+PGNvbnRyaWJ1dG9ycz48YXV0aG9ycz48YXV0aG9yPkNob25n
LCBDLiBZLjwvYXV0aG9yPjxhdXRob3I+VGFuLCBBLiBTLiBMLjwvYXV0aG9yPjxhdXRob3I+Tmcs
IFcuPC9hdXRob3I+PGF1dGhvcj5UYW4tS2VuZHJpY2ssIEEuPC9hdXRob3I+PGF1dGhvcj5CYWxh
a3Jpc2huYW4sIEEuPC9hdXRob3I+PGF1dGhvcj5DaGFvLCBTLiBNLjwvYXV0aG9yPjwvYXV0aG9y
cz48L2NvbnRyaWJ1dG9ycz48YXV0aC1hZGRyZXNzPihDaG9uZywgVGFuLCBOZywgQ2hhbykgRGVw
YXJ0bWVudCBvZiBQYWVkaWF0cmljIE1lZGljaW5lLCBLSyBXb21lbiZhcG9zO3MgYW5kIENoaWxk
cmVuJmFwb3M7cyBIb3NwaXRhbCwgU2luZ2Fwb3JlLCBTaW5nYXBvcmUgKFRhbi1LZW5kcmljaykg
RGVwYXJ0bWVudCBvZiBEaWFnbm9zdGljIEltYWdpbmcsIEtLIFdvbWVuJmFwb3M7cyBhbmQgQ2hp
bGRyZW4mYXBvcztzIEhvc3BpdGFsLCBTaW5nYXBvcmUsIFNpbmdhcG9yZSAoQmFsYWtyaXNobmFu
KSBEZXBhcnRtZW50IG9mIE90b2xhcnluZ29sb2d5LCBLSyBXb21lbiZhcG9zO3MgYW5kIENoaWxk
cmVuJmFwb3M7cyBIb3NwaXRhbCwgU2luZ2Fwb3JlLCBTaW5nYXBvcmUgKENob25nKSBEZXBhcnRt
ZW50IG9mIFBhZWRpYXRyaWMgTWVkaWNpbmUsIEtLIFdvbWVuJmFwb3M7cyBhbmQgQ2hpbGRyZW4m
YXBvcztzIEhvc3BpdGFsLCAxMDAgQnVraXQgVGltYWggUm9hZCwgU2luZ2Fwb3JlIDIyOTg5OSwg
U2luZ2Fwb3JlPC9hdXRoLWFkZHJlc3M+PHRpdGxlcz48dGl0bGU+VHJlYXRtZW50IG9mIHVyaW5h
cnkgdHJhY3QgaW5mZWN0aW9uIHdpdGggZ2VudGFtaWNpbiBvbmNlIG9yIHRocmVlIHRpbWVzIGRh
aWx5PC90aXRsZT48c2Vjb25kYXJ5LXRpdGxlPkFjdGEgUGFlZGlhdHJpY2EsIEludGVybmF0aW9u
YWwgSm91cm5hbCBvZiBQYWVkaWF0cmljczwvc2Vjb25kYXJ5LXRpdGxlPjwvdGl0bGVzPjxwYWdl
cz4yOTEtMjk2PC9wYWdlcz48dm9sdW1lPjkyPC92b2x1bWU+PG51bWJlcj4zPC9udW1iZXI+PGRh
dGVzPjx5ZWFyPjIwMDM8L3llYXI+PC9kYXRlcz48YWNjZXNzaW9uLW51bT4zNjQwODA4MjwvYWNj
ZXNzaW9uLW51bT48dXJscz48cmVsYXRlZC11cmxzPjx1cmw+aHR0cDovL292aWRzcC5vdmlkLmNv
bS9vdmlkd2ViLmNnaT9UPUpTJmFtcDtDU0M9WSZhbXA7TkVXUz1OJmFtcDtQQUdFPWZ1bGx0ZXh0
JmFtcDtEPWVtZWQ5JmFtcDtBTj0zNjQwODA4MjwvdXJsPjx1cmw+aHR0cDovL3NmeGV1MDguaG9z
dGVkLmV4bGlicmlzZ3JvdXAuY29tL3NndWw/c2lkPU9WSUQ6ZW1iYXNlJmFtcDtpZD1wbWlkOjEy
NzI1NTQyJmFtcDtpZD1kb2k6MTAuMTA4MCUyRjA4MDM1MjUwMzEwMDA5MTk0JmFtcDtpc3NuPTA4
MDMtNTI1MyZhbXA7aXNibj0mYW1wO3ZvbHVtZT05MiZhbXA7aXNzdWU9MyZhbXA7c3BhZ2U9Mjkx
JmFtcDtwYWdlcz0yOTEtMjk2JmFtcDtkYXRlPTIwMDMmYW1wO3RpdGxlPUFjdGErUGFlZGlhdHJp
Y2ElMkMrSW50ZXJuYXRpb25hbCtKb3VybmFsK29mK1BhZWRpYXRyaWNzJmFtcDthdGl0bGU9VHJl
YXRtZW50K29mK3VyaW5hcnkrdHJhY3QraW5mZWN0aW9uK3dpdGgrZ2VudGFtaWNpbitvbmNlK29y
K3RocmVlK3RpbWVzK2RhaWx5JmFtcDthdWxhc3Q9Q2hvbmcmYW1wO3BpZD0lM0NhdXRob3IlM0VD
aG9uZytDLi1ZLiUzQlRhbitBLlMuLUwuJTNCTmcrVy4lM0JUYW4tS2VuZHJpY2srQS4lM0JCYWxh
a3Jpc2huYW4rQS4lM0JDaGFvK1MuLU0uJTNDJTJGYXV0aG9yJTNFJTNDQU4lM0UzNjQwODA4Mi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xDaXRlPjxBdXRob3I+RGFn
YW48L0F1dGhvcj48WWVhcj4xOTkyPC9ZZWFyPjxSZWNOdW0+Mjk8L1JlY051bT48cmVjb3JkPjxy
ZWMtbnVtYmVyPjI5PC9yZWMtbnVtYmVyPjxmb3JlaWduLWtleXM+PGtleSBhcHA9IkVOIiBkYi1p
ZD0iZHZzcnI1c3piczlhd2dlMDJ0bDVlZDBkMno5dHB6MHBydjlzIiB0aW1lc3RhbXA9IjAiPjI5
PC9rZXk+PC9mb3JlaWduLWtleXM+PHJlZi10eXBlIG5hbWU9IkpvdXJuYWwgQXJ0aWNsZSI+MTc8
L3JlZi10eXBlPjxjb250cmlidXRvcnM+PGF1dGhvcnM+PGF1dGhvcj5EYWdhbiwgUi48L2F1dGhv
cj48YXV0aG9yPkVpbmhvcm4sIE0uPC9hdXRob3I+PGF1dGhvcj5MYW5nLCBSLjwvYXV0aG9yPjxh
dXRob3I+UG9tZXJhbnosIEEuPC9hdXRob3I+PGF1dGhvcj5Xb2xhY2gsIEIuPC9hdXRob3I+PGF1
dGhvcj5NaXJvbiwgRC48L2F1dGhvcj48YXV0aG9yPlJheiwgUi48L2F1dGhvcj48YXV0aG9yPldl
aW5zdG9jaywgQS48L2F1dGhvcj48YXV0aG9yPlN0ZWluYmVyZ2VyLCBKLjwvYXV0aG9yPjxhdXRo
b3I+ZXQgYWwuLDwvYXV0aG9yPjwvYXV0aG9ycz48L2NvbnRyaWJ1dG9ycz48YXV0aC1hZGRyZXNz
PkRhZ2FuLFIuIFNvcm9rYSBVbml2ZXJzaXR5IE1lZGljYWwgQ2VudGVyLCBCZWVyLVNoZXZhLCBJ
c3JhZWwuPC9hdXRoLWFkZHJlc3M+PHRpdGxlcz48dGl0bGU+T25jZSBkYWlseSBjZWZpeGltZSBj
b21wYXJlZCB3aXRoIHR3aWNlIGRhaWx5IHRyaW1ldGhvcHJpbS9zdWxmYW1ldGhveGF6b2xlIGZv
ciB0cmVhdG1lbnQgb2YgdXJpbmFyeSB0cmFjdCBpbmZlY3Rpb24gaW4gaW5mYW50cyBhbmQgY2hp
bGRyZW4uPC90aXRsZT48c2Vjb25kYXJ5LXRpdGxlPlBlZGlhdHJpYyBJbmZlY3Rpb3VzIERpc2Vh
c2UgSm91cm5hbDwvc2Vjb25kYXJ5LXRpdGxlPjxzaG9ydC10aXRsZT5bRXJyYXR1bSBhcHBlYXJz
IGluIFBlZGlhdHIgSW5mZWN0IERpcyBKIDE5OTIgT2N0OzExKDEwKTo4MjEgTm90ZTogV2VpbnRy
YXViIEEgW2NvcnJlY3RlZCB0byBXZWluc3RvY2sgQV1dPC9zaG9ydC10aXRsZT48L3RpdGxlcz48
cGFnZXM+MTk4LTIwMzwvcGFnZXM+PHZvbHVtZT4xMTwvdm9sdW1lPjxudW1iZXI+MzwvbnVtYmVy
PjxkYXRlcz48eWVhcj4xOTkyPC95ZWFyPjwvZGF0ZXM+PGFjY2Vzc2lvbi1udW0+MTU2NTUzNDwv
YWNjZXNzaW9uLW51bT48d29yay10eXBlPkNsaW5pY2FsIFRyaWFsJiN4RDtDb21wYXJhdGl2ZSBT
dHVkeSYjeEQ7TXVsdGljZW50ZXIgU3R1ZHkmI3hEO1JhbmRvbWl6ZWQgQ29udHJvbGxlZCBUcmlh
bDwvd29yay10eXBlPjx1cmxzPjxyZWxhdGVkLXVybHM+PHVybD5odHRwOi8vb3ZpZHNwLm92aWQu
Y29tL292aWR3ZWIuY2dpP1Q9SlMmYW1wO0NTQz1ZJmFtcDtORVdTPU4mYW1wO1BBR0U9ZnVsbHRl
eHQmYW1wO0Q9bWVkMyZhbXA7QU49MTU2NTUzNDwvdXJsPjx1cmw+aHR0cDovL3NmeGV1MDguaG9z
dGVkLmV4bGlicmlzZ3JvdXAuY29tL3NndWw/c2lkPU9WSUQ6bWVkbGluZSZhbXA7aWQ9cG1pZDox
NTY1NTM0JmFtcDtpZD1kb2k6JmFtcDtpc3NuPTA4OTEtMzY2OCZhbXA7aXNibj0mYW1wO3ZvbHVt
ZT0xMSZhbXA7aXNzdWU9MyZhbXA7c3BhZ2U9MTk4JmFtcDtwYWdlcz0xOTgtMjAzJmFtcDtkYXRl
PTE5OTImYW1wO3RpdGxlPVBlZGlhdHJpYytJbmZlY3Rpb3VzK0Rpc2Vhc2UrSm91cm5hbCZhbXA7
YXRpdGxlPU9uY2UrZGFpbHkrY2VmaXhpbWUrY29tcGFyZWQrd2l0aCt0d2ljZStkYWlseSt0cmlt
ZXRob3ByaW0lMkZzdWxmYW1ldGhveGF6b2xlK2Zvcit0cmVhdG1lbnQrb2YrdXJpbmFyeSt0cmFj
dCtpbmZlY3Rpb24raW4raW5mYW50cythbmQrY2hpbGRyZW4uJmFtcDthdWxhc3Q9RGFnYW4mYW1w
O3BpZD0lM0NhdXRob3IlM0VEYWdhbitSJTNCRWluaG9ybitNJTNCTGFuZytSJTNCUG9tZXJhbnor
QSUzQldvbGFjaCtCJTNCTWlyb24rRCUzQlJheitSJTNCV2VpbnN0b2NrK0ElM0JTdGVpbmJlcmdl
citKJTNCZXQrYWwlM0MlMkZhdXRob3IlM0UlM0NBTiUzRTE1NjU1MzQlM0MlMkZBTiUzRSUzQ0RU
JTNFQ2xpbmljYWwrVHJpYWwlM0MlMkZEVCUzRTwvdXJsPjwvcmVsYXRlZC11cmxzPjwvdXJscz48
cmVtb3RlLWRhdGFiYXNlLW5hbWU+TUVETElORTwvcmVtb3RlLWRhdGFiYXNlLW5hbWU+PHJlbW90
ZS1kYXRhYmFzZS1wcm92aWRlcj5PdmlkIFRlY2hub2xvZ2llczwvcmVtb3RlLWRhdGFiYXNlLXBy
b3ZpZGVyPjwvcmVjb3JkPjwvQ2l0ZT48Q2l0ZT48QXV0aG9yPk1hcmlsZDwvQXV0aG9yPjxZZWFy
PjIwMDk8L1llYXI+PFJlY051bT4zNTwvUmVjTnVtPjxyZWNvcmQ+PHJlYy1udW1iZXI+MzU8L3Jl
Yy1udW1iZXI+PGZvcmVpZ24ta2V5cz48a2V5IGFwcD0iRU4iIGRiLWlkPSJkdnNycjVzemJzOWF3
Z2UwMnRsNWVkMGQyejl0cHowcHJ2OXMiIHRpbWVzdGFtcD0iMCI+MzU8L2tleT48L2ZvcmVpZ24t
a2V5cz48cmVmLXR5cGUgbmFtZT0iSm91cm5hbCBBcnRpY2xlIj4xNzwvcmVmLXR5cGU+PGNvbnRy
aWJ1dG9ycz48YXV0aG9ycz48YXV0aG9yPk1hcmlsZCwgUy48L2F1dGhvcj48YXV0aG9yPkpvZGFs
LCBVLjwvYXV0aG9yPjxhdXRob3I+U2FuZGJlcmcsIFQuPC9hdXRob3I+PC9hdXRob3JzPjwvY29u
dHJpYnV0b3JzPjxhdXRoLWFkZHJlc3M+KE1hcmlsZCwgSm9kYWwpIERlcGFydG1lbnQgb2YgUGVk
aWF0cmljcywgUXVlZW4gU2lsdmlhIENoaWxkcmVuJmFwb3M7cyBIb3NwaXRhbCwgVW5pdmVyc2l0
eSBvZiBHb3RoZW5idXJnLCBHb3RoZW5idXJnLCBTd2VkZW4gKFNhbmRiZXJnKSBEZXBhcnRtZW50
IG9mIEluZmVjdGlvdXMgRGlzZWFzZXMsIFRoZSBTYWhsZ3JlbnNrYSBBY2FkZW15LCBVbml2ZXJz
aXR5IG9mIEdvdGhlbmJ1cmcsIEdvdGhlbmJ1cmcsIFN3ZWRlbiAoTWFyaWxkKSBUaGUgUXVlZW4g
U2lsdmlhIENoaWxkcmVuJmFwb3M7cyBIb3NwaXRhbCwgNDE2IDg1IEdvdGVib3JnLCBTd2VkZW48
L2F1dGgtYWRkcmVzcz48dGl0bGVzPjx0aXRsZT5DZWZ0aWJ1dGVuIHZlcnN1cyB0cmltZXRob3By
aW0tc3VsZmFtZXRob3hhem9sZSBmb3Igb3JhbCB0cmVhdG1lbnQgb2YgZmVicmlsZSB1cmluYXJ5
IHRyYWN0IGluZmVjdGlvbiBpbiBjaGlsZHJlbjwvdGl0bGU+PHNlY29uZGFyeS10aXRsZT5QZWRp
YXRyaWMgTmVwaHJvbG9neTwvc2Vjb25kYXJ5LXRpdGxlPjwvdGl0bGVzPjxwYWdlcz41MjEtNTI2
PC9wYWdlcz48dm9sdW1lPjI0PC92b2x1bWU+PG51bWJlcj4zPC9udW1iZXI+PGRhdGVzPjx5ZWFy
PjIwMDk8L3llYXI+PC9kYXRlcz48YWNjZXNzaW9uLW51bT41MDI4MzU3NjwvYWNjZXNzaW9uLW51
bT48dXJscz48cmVsYXRlZC11cmxzPjx1cmw+aHR0cDovL292aWRzcC5vdmlkLmNvbS9vdmlkd2Vi
LmNnaT9UPUpTJmFtcDtDU0M9WSZhbXA7TkVXUz1OJmFtcDtQQUdFPWZ1bGx0ZXh0JmFtcDtEPWVt
ZWQxMiZhbXA7QU49NTAyODM1NzY8L3VybD48dXJsPmh0dHA6Ly9zZnhldTA4Lmhvc3RlZC5leGxp
YnJpc2dyb3VwLmNvbS9zZ3VsP3NpZD1PVklEOmVtYmFzZSZhbXA7aWQ9cG1pZDoxODgxODk1NCZh
bXA7aWQ9ZG9pOjEwLjEwMDclMkZzMDA0NjctMDA4LTA5OTYtNiZhbXA7aXNzbj0wOTMxLTA0MVgm
YW1wO2lzYm49JmFtcDt2b2x1bWU9MjQmYW1wO2lzc3VlPTMmYW1wO3NwYWdlPTUyMSZhbXA7cGFn
ZXM9NTIxLTUyNiZhbXA7ZGF0ZT0yMDA5JmFtcDt0aXRsZT1QZWRpYXRyaWMrTmVwaHJvbG9neSZh
bXA7YXRpdGxlPUNlZnRpYnV0ZW4rdmVyc3VzK3RyaW1ldGhvcHJpbS1zdWxmYW1ldGhveGF6b2xl
K2ZvcitvcmFsK3RyZWF0bWVudCtvZitmZWJyaWxlK3VyaW5hcnkrdHJhY3QraW5mZWN0aW9uK2lu
K2NoaWxkcmVuJmFtcDthdWxhc3Q9TWFyaWxkJmFtcDtwaWQ9JTNDYXV0aG9yJTNFTWFyaWxkK1Mu
JTNCSm9kYWwrVS4lM0JTYW5kYmVyZytULiUzQyUyRmF1dGhvciUzRSUzQ0FOJTNFNTAyODM1NzY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Q2l0ZT48QXV0aG9yPlNj
aGFhZDwvQXV0aG9yPjxZZWFyPjE5OTg8L1llYXI+PFJlY051bT40MDwvUmVjTnVtPjxyZWNvcmQ+
PHJlYy1udW1iZXI+NDA8L3JlYy1udW1iZXI+PGZvcmVpZ24ta2V5cz48a2V5IGFwcD0iRU4iIGRi
LWlkPSJkdnNycjVzemJzOWF3Z2UwMnRsNWVkMGQyejl0cHowcHJ2OXMiIHRpbWVzdGFtcD0iMCI+
NDA8L2tleT48L2ZvcmVpZ24ta2V5cz48cmVmLXR5cGUgbmFtZT0iSm91cm5hbCBBcnRpY2xlIj4x
NzwvcmVmLXR5cGU+PGNvbnRyaWJ1dG9ycz48YXV0aG9ycz48YXV0aG9yPlNjaGFhZCwgVS4gQi48
L2F1dGhvcj48YXV0aG9yPkVza29sYSwgSi48L2F1dGhvcj48YXV0aG9yPkthZmV0emlzLCBELjwv
YXV0aG9yPjxhdXRob3I+RmlzaGJhY2gsIE0uPC9hdXRob3I+PGF1dGhvcj5Bc2hrZW5hemksIFMu
PC9hdXRob3I+PGF1dGhvcj5TeXJpb3BvdWxvdSwgVi48L2F1dGhvcj48YXV0aG9yPkJvdWxlc3Rl
aXgsIEouPC9hdXRob3I+PGF1dGhvcj5EZSBQcmlsLCBWLjwvYXV0aG9yPjxhdXRob3I+R3Jlcywg
Si4gSi48L2F1dGhvcj48YXV0aG9yPlJvbGxpbiwgQy48L2F1dGhvcj48L2F1dGhvcnM+PC9jb250
cmlidXRvcnM+PGF1dGgtYWRkcmVzcz4oU2NoYWFkKSBEZXBhcnRtZW50IG9mIFBlZGlhdHJpY3Ms
IFVuaXZlcnNpdHkgQ2hpbGRyZW4mYXBvcztzIEhvc3BpdGFsLCBCYXNlbCwgU3dpdHplcmxhbmQg
KEVza29sYSkgTmF0aW9uYWwgUHVibGljIEhlYWx0aCBJbnN0aXR1dGUsIEhlbHNpbmtpLCBGaW5s
YW5kIChLYWZldHppcykgRGVwYXJ0bWVudCBvZiBQZWRpYXRyaWNzLCBBZ2xhaWEgS3lyaWFrb3Ug
Q2hpbGRyZW4mYXBvcztzIEhvc3BpdGFsLCBBdGhlbnMsIEdyZWVjZSAoU3lyaW9wb3Vsb3UpIERl
cGFydG1lbnQgb2YgUGVkaWF0cmljcywgQWdoaWEgU29waGlhIENoaWxkcmVuJmFwb3M7cyBIb3Nw
aXRhbCwgQXRoZW5zLCBHcmVlY2UgKEZpc2hiYWNoKSBEZXBhcnRtZW50IG9mIFBlZGlhdHJpY3Ms
IEhvcGl0YWwgZGUgSGF1dGVwaWVycmUsIFN0cmFzYm91cmcsIEZyYW5jZSAoQXNoa2VuYXppKSBE
ZXBhcnRtZW50IG9mIFBlZGlhdHJpY3MsIFNjaG5laWRlciBDaGlsZHJlbiZhcG9zO3MgSG9zcGl0
YWwsIFBldGFoIFRpcXZhLCBJc3JhZWwgKEJvdWxlc3RlaXgpIERlcGFydG1lbnQgb2YgUGVkaWF0
cmljcywgVW5pdmVyc2l0eSBIb3NwaXRhbCBEdXB1eXRyZW4sIExpbW9nZXMsIEZyYW5jZSAoRGUg
UHJpbCkgQmlvc3RhdGlzdC4gYW5kIERhdGEgTWdtdC4gRGVwdC4sIEJyaXN0b2wtTXllcnMgU3F1
aWJiLCBXYXRlcmxvbywgQmVsZ2l1bSAoR3JlcywgUm9sbGluKSBNZWQuIERlcGFydG1lbnQgSW5m
ZWN0aW91cyBEaXNlYXNlcywgQnJpc3RvbC1NeWVycyBTcXVpYmIsIFBhcmlzIExhIERlZmVuc2Us
IEZyYW5jZSAoU2NoYWFkKSBEZXBhcnRtZW50IG9mIFBlZGlhdHJpY3MsIFVuaXZlcnNpdHkgb2Yg
QmFzZWwsIEJhc2xlciBLaW5kZXJzcGl0YWwsIFAuTy4gQm94IENILTQwMDUsIENILTQwMDUsIEJh
c2VsLCBTd2l0emVybGFuZDwvYXV0aC1hZGRyZXNzPjx0aXRsZXM+PHRpdGxlPkNlZmVwaW1lIHZz
LiBjZWZ0YXppZGltZSB0cmVhdG1lbnQgb2YgcHllbG9uZXBocml0aXM6IEEgRXVyb3BlYW4sIHJh
bmRvbWl6ZWQsIGNvbnRyb2xsZWQgc3R1ZHkgb2YgMzAwIHBlZGlhdHJpYyBjYXNlczwvdGl0bGU+
PHNlY29uZGFyeS10aXRsZT5QZWRpYXRyaWMgSW5mZWN0aW91cyBEaXNlYXNlIEpvdXJuYWw8L3Nl
Y29uZGFyeS10aXRsZT48L3RpdGxlcz48cGFnZXM+NjM5LTY0NDwvcGFnZXM+PHZvbHVtZT4xNzwv
dm9sdW1lPjxudW1iZXI+NzwvbnVtYmVyPjxkYXRlcz48eWVhcj4xOTk4PC95ZWFyPjxwdWItZGF0
ZXM+PGRhdGU+SnVseTwvZGF0ZT48L3B1Yi1kYXRlcz48L2RhdGVzPjxhY2Nlc3Npb24tbnVtPjI4
MzQwODc3PC9hY2Nlc3Npb24tbnVtPjx1cmxzPjxyZWxhdGVkLXVybHM+PHVybD5odHRwOi8vb3Zp
ZHNwLm92aWQuY29tL292aWR3ZWIuY2dpP1Q9SlMmYW1wO0NTQz1ZJmFtcDtORVdTPU4mYW1wO1BB
R0U9ZnVsbHRleHQmYW1wO0Q9ZW1lZDcmYW1wO0FOPTI4MzQwODc3PC91cmw+PHVybD5odHRwOi8v
c2Z4ZXUwOC5ob3N0ZWQuZXhsaWJyaXNncm91cC5jb20vc2d1bD9zaWQ9T1ZJRDplbWJhc2UmYW1w
O2lkPXBtaWQ6OTY4NjczMiZhbXA7aWQ9ZG9pOjEwLjEwOTclMkYwMDAwNjQ1NC0xOTk4MDcwMDAt
MDAwMTImYW1wO2lzc249MDg5MS0zNjY4JmFtcDtpc2JuPSZhbXA7dm9sdW1lPTE3JmFtcDtpc3N1
ZT03JmFtcDtzcGFnZT02MzkmYW1wO3BhZ2VzPTYzOS02NDQmYW1wO2RhdGU9MTk5OCZhbXA7dGl0
bGU9UGVkaWF0cmljK0luZmVjdGlvdXMrRGlzZWFzZStKb3VybmFsJmFtcDthdGl0bGU9Q2VmZXBp
bWUrdnMuK2NlZnRhemlkaW1lK3RyZWF0bWVudCtvZitweWVsb25lcGhyaXRpcyUzQStBK0V1cm9w
ZWFuJTJDK3JhbmRvbWl6ZWQlMkMrY29udHJvbGxlZCtzdHVkeStvZiszMDArcGVkaWF0cmljK2Nh
c2VzJmFtcDthdWxhc3Q9U2NoYWFkJmFtcDtwaWQ9JTNDYXV0aG9yJTNFU2NoYWFkK1UuQi4lM0JF
c2tvbGErSi4lM0JLYWZldHppcytELiUzQkZpc2hiYWNoK00uJTNCQXNoa2VuYXppK1MuJTNCU3ly
aW9wb3Vsb3UrVi4lM0JCb3VsZXN0ZWl4K0ouJTNCRGUrUHJpbCtWLiUzQkdyZXMrSi4tSi4lM0JS
b2xsaW4rQy4lM0MlMkZhdXRob3IlM0UlM0NBTiUzRTI4MzQwODc3JTNDJTJGQU4lM0UlM0NEVCUz
RUpvdXJuYWwlM0ErQXJ0aWNsZSUzQyUyRkRUJTNFPC91cmw+PC9yZWxhdGVkLXVybHM+PC91cmxz
PjxyZW1vdGUtZGF0YWJhc2UtbmFtZT5FbWJhc2U8L3JlbW90ZS1kYXRhYmFzZS1uYW1lPjxyZW1v
dGUtZGF0YWJhc2UtcHJvdmlkZXI+T3ZpZCBUZWNobm9sb2dpZXM8L3JlbW90ZS1kYXRhYmFzZS1w
cm92aWRlcj48L3JlY29yZD48L0NpdGU+PC9FbmROb3RlPgB=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CYWtlcjwvQXV0aG9yPjxZZWFyPjIwMDE8L1llYXI+PFJl
Y051bT4yMTwvUmVjTnVtPjxEaXNwbGF5VGV4dD48c3R5bGUgZmFjZT0ic3VwZXJzY3JpcHQiPjIz
LDMwLDMxLDM3LDQyPC9zdHlsZT48L0Rpc3BsYXlUZXh0PjxyZWNvcmQ+PHJlYy1udW1iZXI+MjE8
L3JlYy1udW1iZXI+PGZvcmVpZ24ta2V5cz48a2V5IGFwcD0iRU4iIGRiLWlkPSJkdnNycjVzemJz
OWF3Z2UwMnRsNWVkMGQyejl0cHowcHJ2OXMiIHRpbWVzdGFtcD0iMCI+MjE8L2tleT48L2ZvcmVp
Z24ta2V5cz48cmVmLXR5cGUgbmFtZT0iSm91cm5hbCBBcnRpY2xlIj4xNzwvcmVmLXR5cGU+PGNv
bnRyaWJ1dG9ycz48YXV0aG9ycz48YXV0aG9yPkJha2VyLCBQLiBDLjwvYXV0aG9yPjxhdXRob3I+
TmVsc29uLCBELiBTLjwvYXV0aG9yPjxhdXRob3I+U2NodW5rLCBKLiBFLjwvYXV0aG9yPjwvYXV0
aG9ycz48L2NvbnRyaWJ1dG9ycz48YXV0aC1hZGRyZXNzPihCYWtlciwgTmVsc29uLCBTY2h1bmsp
IERlcGFydG1lbnQgb2YgUGVkaWF0cmljcywgVW5pdmVyc2l0eSBvZiBVdGFoIFNjaG9vbCBvZiBN
ZWRpY2luZSwgUHJpbWFyeSBDaGlsZHJlbiZhcG9zO3MgTWVkaWNhbCBDZW50ZXIsIFNhbHQgTGFr
ZSBDaXR5LCBVVCwgVW5pdGVkIFN0YXRlcyAoQmFrZXIpIDEwMSBNYXJpb24gQXZlLCBTYXVzYWxp
dG8sIENBIDk0OTY1LCBVbml0ZWQgU3RhdGVzPC9hdXRoLWFkZHJlc3M+PHRpdGxlcz48dGl0bGU+
VGhlIGFkZGl0aW9uIG9mIGNlZnRyaWF4b25lIHRvIG9yYWwgdGhlcmFweSBkb2VzIG5vdCBpbXBy
b3ZlIG91dGNvbWUgaW4gZmVicmlsZSBjaGlsZHJlbiB3aXRoIHVyaW5hcnkgdHJhY3QgaW5mZWN0
aW9uczwvdGl0bGU+PHNlY29uZGFyeS10aXRsZT5BcmNoaXZlcyBvZiBQZWRpYXRyaWNzIGFuZCBB
ZG9sZXNjZW50IE1lZGljaW5lPC9zZWNvbmRhcnktdGl0bGU+PC90aXRsZXM+PHBhZ2VzPjEzNS0x
Mzk8L3BhZ2VzPjx2b2x1bWU+MTU1PC92b2x1bWU+PG51bWJlcj4yPC9udW1iZXI+PGRhdGVzPjx5
ZWFyPjIwMDE8L3llYXI+PC9kYXRlcz48YWNjZXNzaW9uLW51bT4zMjEyODM4MTwvYWNjZXNzaW9u
LW51bT48dXJscz48cmVsYXRlZC11cmxzPjx1cmw+aHR0cDovL292aWRzcC5vdmlkLmNvbS9vdmlk
d2ViLmNnaT9UPUpTJmFtcDtDU0M9WSZhbXA7TkVXUz1OJmFtcDtQQUdFPWZ1bGx0ZXh0JmFtcDtE
PWVtZWQ4JmFtcDtBTj0zMjEyODM4MTwvdXJsPjx1cmw+aHR0cDovL3NmeGV1MDguaG9zdGVkLmV4
bGlicmlzZ3JvdXAuY29tL3NndWw/c2lkPU9WSUQ6ZW1iYXNlJmFtcDtpZD1wbWlkOjExMTc3MDg2
JmFtcDtpZD1kb2k6JmFtcDtpc3NuPTEwNzItNDcxMCZhbXA7aXNibj0mYW1wO3ZvbHVtZT0xNTUm
YW1wO2lzc3VlPTImYW1wO3NwYWdlPTEzNSZhbXA7cGFnZXM9MTM1LTEzOSZhbXA7ZGF0ZT0yMDAx
JmFtcDt0aXRsZT1BcmNoaXZlcytvZitQZWRpYXRyaWNzK2FuZCtBZG9sZXNjZW50K01lZGljaW5l
JmFtcDthdGl0bGU9VGhlK2FkZGl0aW9uK29mK2NlZnRyaWF4b25lK3RvK29yYWwrdGhlcmFweStk
b2VzK25vdCtpbXByb3ZlK291dGNvbWUraW4rZmVicmlsZStjaGlsZHJlbit3aXRoK3VyaW5hcnkr
dHJhY3QraW5mZWN0aW9ucyZhbXA7YXVsYXN0PUJha2VyJmFtcDtwaWQ9JTNDYXV0aG9yJTNFQmFr
ZXIrUC5DLiUzQk5lbHNvbitELlMuJTNCU2NodW5rK0ouRS4lM0MlMkZhdXRob3IlM0UlM0NBTiUz
RTMyMTI4Mzgx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DaG9uZzwvQXV0aG9yPjxZZWFyPjIwMDM8L1llYXI+PFJlY051bT4yODwvUmVjTnVt
PjxyZWNvcmQ+PHJlYy1udW1iZXI+Mjg8L3JlYy1udW1iZXI+PGZvcmVpZ24ta2V5cz48a2V5IGFw
cD0iRU4iIGRiLWlkPSJkdnNycjVzemJzOWF3Z2UwMnRsNWVkMGQyejl0cHowcHJ2OXMiIHRpbWVz
dGFtcD0iMCI+Mjg8L2tleT48L2ZvcmVpZ24ta2V5cz48cmVmLXR5cGUgbmFtZT0iSm91cm5hbCBB
cnRpY2xlIj4xNzwvcmVmLXR5cGU+PGNvbnRyaWJ1dG9ycz48YXV0aG9ycz48YXV0aG9yPkNob25n
LCBDLiBZLjwvYXV0aG9yPjxhdXRob3I+VGFuLCBBLiBTLiBMLjwvYXV0aG9yPjxhdXRob3I+Tmcs
IFcuPC9hdXRob3I+PGF1dGhvcj5UYW4tS2VuZHJpY2ssIEEuPC9hdXRob3I+PGF1dGhvcj5CYWxh
a3Jpc2huYW4sIEEuPC9hdXRob3I+PGF1dGhvcj5DaGFvLCBTLiBNLjwvYXV0aG9yPjwvYXV0aG9y
cz48L2NvbnRyaWJ1dG9ycz48YXV0aC1hZGRyZXNzPihDaG9uZywgVGFuLCBOZywgQ2hhbykgRGVw
YXJ0bWVudCBvZiBQYWVkaWF0cmljIE1lZGljaW5lLCBLSyBXb21lbiZhcG9zO3MgYW5kIENoaWxk
cmVuJmFwb3M7cyBIb3NwaXRhbCwgU2luZ2Fwb3JlLCBTaW5nYXBvcmUgKFRhbi1LZW5kcmljaykg
RGVwYXJ0bWVudCBvZiBEaWFnbm9zdGljIEltYWdpbmcsIEtLIFdvbWVuJmFwb3M7cyBhbmQgQ2hp
bGRyZW4mYXBvcztzIEhvc3BpdGFsLCBTaW5nYXBvcmUsIFNpbmdhcG9yZSAoQmFsYWtyaXNobmFu
KSBEZXBhcnRtZW50IG9mIE90b2xhcnluZ29sb2d5LCBLSyBXb21lbiZhcG9zO3MgYW5kIENoaWxk
cmVuJmFwb3M7cyBIb3NwaXRhbCwgU2luZ2Fwb3JlLCBTaW5nYXBvcmUgKENob25nKSBEZXBhcnRt
ZW50IG9mIFBhZWRpYXRyaWMgTWVkaWNpbmUsIEtLIFdvbWVuJmFwb3M7cyBhbmQgQ2hpbGRyZW4m
YXBvcztzIEhvc3BpdGFsLCAxMDAgQnVraXQgVGltYWggUm9hZCwgU2luZ2Fwb3JlIDIyOTg5OSwg
U2luZ2Fwb3JlPC9hdXRoLWFkZHJlc3M+PHRpdGxlcz48dGl0bGU+VHJlYXRtZW50IG9mIHVyaW5h
cnkgdHJhY3QgaW5mZWN0aW9uIHdpdGggZ2VudGFtaWNpbiBvbmNlIG9yIHRocmVlIHRpbWVzIGRh
aWx5PC90aXRsZT48c2Vjb25kYXJ5LXRpdGxlPkFjdGEgUGFlZGlhdHJpY2EsIEludGVybmF0aW9u
YWwgSm91cm5hbCBvZiBQYWVkaWF0cmljczwvc2Vjb25kYXJ5LXRpdGxlPjwvdGl0bGVzPjxwYWdl
cz4yOTEtMjk2PC9wYWdlcz48dm9sdW1lPjkyPC92b2x1bWU+PG51bWJlcj4zPC9udW1iZXI+PGRh
dGVzPjx5ZWFyPjIwMDM8L3llYXI+PC9kYXRlcz48YWNjZXNzaW9uLW51bT4zNjQwODA4MjwvYWNj
ZXNzaW9uLW51bT48dXJscz48cmVsYXRlZC11cmxzPjx1cmw+aHR0cDovL292aWRzcC5vdmlkLmNv
bS9vdmlkd2ViLmNnaT9UPUpTJmFtcDtDU0M9WSZhbXA7TkVXUz1OJmFtcDtQQUdFPWZ1bGx0ZXh0
JmFtcDtEPWVtZWQ5JmFtcDtBTj0zNjQwODA4MjwvdXJsPjx1cmw+aHR0cDovL3NmeGV1MDguaG9z
dGVkLmV4bGlicmlzZ3JvdXAuY29tL3NndWw/c2lkPU9WSUQ6ZW1iYXNlJmFtcDtpZD1wbWlkOjEy
NzI1NTQyJmFtcDtpZD1kb2k6MTAuMTA4MCUyRjA4MDM1MjUwMzEwMDA5MTk0JmFtcDtpc3NuPTA4
MDMtNTI1MyZhbXA7aXNibj0mYW1wO3ZvbHVtZT05MiZhbXA7aXNzdWU9MyZhbXA7c3BhZ2U9Mjkx
JmFtcDtwYWdlcz0yOTEtMjk2JmFtcDtkYXRlPTIwMDMmYW1wO3RpdGxlPUFjdGErUGFlZGlhdHJp
Y2ElMkMrSW50ZXJuYXRpb25hbCtKb3VybmFsK29mK1BhZWRpYXRyaWNzJmFtcDthdGl0bGU9VHJl
YXRtZW50K29mK3VyaW5hcnkrdHJhY3QraW5mZWN0aW9uK3dpdGgrZ2VudGFtaWNpbitvbmNlK29y
K3RocmVlK3RpbWVzK2RhaWx5JmFtcDthdWxhc3Q9Q2hvbmcmYW1wO3BpZD0lM0NhdXRob3IlM0VD
aG9uZytDLi1ZLiUzQlRhbitBLlMuLUwuJTNCTmcrVy4lM0JUYW4tS2VuZHJpY2srQS4lM0JCYWxh
a3Jpc2huYW4rQS4lM0JDaGFvK1MuLU0uJTNDJTJGYXV0aG9yJTNFJTNDQU4lM0UzNjQwODA4Mi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xDaXRlPjxBdXRob3I+RGFn
YW48L0F1dGhvcj48WWVhcj4xOTkyPC9ZZWFyPjxSZWNOdW0+Mjk8L1JlY051bT48cmVjb3JkPjxy
ZWMtbnVtYmVyPjI5PC9yZWMtbnVtYmVyPjxmb3JlaWduLWtleXM+PGtleSBhcHA9IkVOIiBkYi1p
ZD0iZHZzcnI1c3piczlhd2dlMDJ0bDVlZDBkMno5dHB6MHBydjlzIiB0aW1lc3RhbXA9IjAiPjI5
PC9rZXk+PC9mb3JlaWduLWtleXM+PHJlZi10eXBlIG5hbWU9IkpvdXJuYWwgQXJ0aWNsZSI+MTc8
L3JlZi10eXBlPjxjb250cmlidXRvcnM+PGF1dGhvcnM+PGF1dGhvcj5EYWdhbiwgUi48L2F1dGhv
cj48YXV0aG9yPkVpbmhvcm4sIE0uPC9hdXRob3I+PGF1dGhvcj5MYW5nLCBSLjwvYXV0aG9yPjxh
dXRob3I+UG9tZXJhbnosIEEuPC9hdXRob3I+PGF1dGhvcj5Xb2xhY2gsIEIuPC9hdXRob3I+PGF1
dGhvcj5NaXJvbiwgRC48L2F1dGhvcj48YXV0aG9yPlJheiwgUi48L2F1dGhvcj48YXV0aG9yPldl
aW5zdG9jaywgQS48L2F1dGhvcj48YXV0aG9yPlN0ZWluYmVyZ2VyLCBKLjwvYXV0aG9yPjxhdXRo
b3I+ZXQgYWwuLDwvYXV0aG9yPjwvYXV0aG9ycz48L2NvbnRyaWJ1dG9ycz48YXV0aC1hZGRyZXNz
PkRhZ2FuLFIuIFNvcm9rYSBVbml2ZXJzaXR5IE1lZGljYWwgQ2VudGVyLCBCZWVyLVNoZXZhLCBJ
c3JhZWwuPC9hdXRoLWFkZHJlc3M+PHRpdGxlcz48dGl0bGU+T25jZSBkYWlseSBjZWZpeGltZSBj
b21wYXJlZCB3aXRoIHR3aWNlIGRhaWx5IHRyaW1ldGhvcHJpbS9zdWxmYW1ldGhveGF6b2xlIGZv
ciB0cmVhdG1lbnQgb2YgdXJpbmFyeSB0cmFjdCBpbmZlY3Rpb24gaW4gaW5mYW50cyBhbmQgY2hp
bGRyZW4uPC90aXRsZT48c2Vjb25kYXJ5LXRpdGxlPlBlZGlhdHJpYyBJbmZlY3Rpb3VzIERpc2Vh
c2UgSm91cm5hbDwvc2Vjb25kYXJ5LXRpdGxlPjxzaG9ydC10aXRsZT5bRXJyYXR1bSBhcHBlYXJz
IGluIFBlZGlhdHIgSW5mZWN0IERpcyBKIDE5OTIgT2N0OzExKDEwKTo4MjEgTm90ZTogV2VpbnRy
YXViIEEgW2NvcnJlY3RlZCB0byBXZWluc3RvY2sgQV1dPC9zaG9ydC10aXRsZT48L3RpdGxlcz48
cGFnZXM+MTk4LTIwMzwvcGFnZXM+PHZvbHVtZT4xMTwvdm9sdW1lPjxudW1iZXI+MzwvbnVtYmVy
PjxkYXRlcz48eWVhcj4xOTkyPC95ZWFyPjwvZGF0ZXM+PGFjY2Vzc2lvbi1udW0+MTU2NTUzNDwv
YWNjZXNzaW9uLW51bT48d29yay10eXBlPkNsaW5pY2FsIFRyaWFsJiN4RDtDb21wYXJhdGl2ZSBT
dHVkeSYjeEQ7TXVsdGljZW50ZXIgU3R1ZHkmI3hEO1JhbmRvbWl6ZWQgQ29udHJvbGxlZCBUcmlh
bDwvd29yay10eXBlPjx1cmxzPjxyZWxhdGVkLXVybHM+PHVybD5odHRwOi8vb3ZpZHNwLm92aWQu
Y29tL292aWR3ZWIuY2dpP1Q9SlMmYW1wO0NTQz1ZJmFtcDtORVdTPU4mYW1wO1BBR0U9ZnVsbHRl
eHQmYW1wO0Q9bWVkMyZhbXA7QU49MTU2NTUzNDwvdXJsPjx1cmw+aHR0cDovL3NmeGV1MDguaG9z
dGVkLmV4bGlicmlzZ3JvdXAuY29tL3NndWw/c2lkPU9WSUQ6bWVkbGluZSZhbXA7aWQ9cG1pZDox
NTY1NTM0JmFtcDtpZD1kb2k6JmFtcDtpc3NuPTA4OTEtMzY2OCZhbXA7aXNibj0mYW1wO3ZvbHVt
ZT0xMSZhbXA7aXNzdWU9MyZhbXA7c3BhZ2U9MTk4JmFtcDtwYWdlcz0xOTgtMjAzJmFtcDtkYXRl
PTE5OTImYW1wO3RpdGxlPVBlZGlhdHJpYytJbmZlY3Rpb3VzK0Rpc2Vhc2UrSm91cm5hbCZhbXA7
YXRpdGxlPU9uY2UrZGFpbHkrY2VmaXhpbWUrY29tcGFyZWQrd2l0aCt0d2ljZStkYWlseSt0cmlt
ZXRob3ByaW0lMkZzdWxmYW1ldGhveGF6b2xlK2Zvcit0cmVhdG1lbnQrb2YrdXJpbmFyeSt0cmFj
dCtpbmZlY3Rpb24raW4raW5mYW50cythbmQrY2hpbGRyZW4uJmFtcDthdWxhc3Q9RGFnYW4mYW1w
O3BpZD0lM0NhdXRob3IlM0VEYWdhbitSJTNCRWluaG9ybitNJTNCTGFuZytSJTNCUG9tZXJhbnor
QSUzQldvbGFjaCtCJTNCTWlyb24rRCUzQlJheitSJTNCV2VpbnN0b2NrK0ElM0JTdGVpbmJlcmdl
citKJTNCZXQrYWwlM0MlMkZhdXRob3IlM0UlM0NBTiUzRTE1NjU1MzQlM0MlMkZBTiUzRSUzQ0RU
JTNFQ2xpbmljYWwrVHJpYWwlM0MlMkZEVCUzRTwvdXJsPjwvcmVsYXRlZC11cmxzPjwvdXJscz48
cmVtb3RlLWRhdGFiYXNlLW5hbWU+TUVETElORTwvcmVtb3RlLWRhdGFiYXNlLW5hbWU+PHJlbW90
ZS1kYXRhYmFzZS1wcm92aWRlcj5PdmlkIFRlY2hub2xvZ2llczwvcmVtb3RlLWRhdGFiYXNlLXBy
b3ZpZGVyPjwvcmVjb3JkPjwvQ2l0ZT48Q2l0ZT48QXV0aG9yPk1hcmlsZDwvQXV0aG9yPjxZZWFy
PjIwMDk8L1llYXI+PFJlY051bT4zNTwvUmVjTnVtPjxyZWNvcmQ+PHJlYy1udW1iZXI+MzU8L3Jl
Yy1udW1iZXI+PGZvcmVpZ24ta2V5cz48a2V5IGFwcD0iRU4iIGRiLWlkPSJkdnNycjVzemJzOWF3
Z2UwMnRsNWVkMGQyejl0cHowcHJ2OXMiIHRpbWVzdGFtcD0iMCI+MzU8L2tleT48L2ZvcmVpZ24t
a2V5cz48cmVmLXR5cGUgbmFtZT0iSm91cm5hbCBBcnRpY2xlIj4xNzwvcmVmLXR5cGU+PGNvbnRy
aWJ1dG9ycz48YXV0aG9ycz48YXV0aG9yPk1hcmlsZCwgUy48L2F1dGhvcj48YXV0aG9yPkpvZGFs
LCBVLjwvYXV0aG9yPjxhdXRob3I+U2FuZGJlcmcsIFQuPC9hdXRob3I+PC9hdXRob3JzPjwvY29u
dHJpYnV0b3JzPjxhdXRoLWFkZHJlc3M+KE1hcmlsZCwgSm9kYWwpIERlcGFydG1lbnQgb2YgUGVk
aWF0cmljcywgUXVlZW4gU2lsdmlhIENoaWxkcmVuJmFwb3M7cyBIb3NwaXRhbCwgVW5pdmVyc2l0
eSBvZiBHb3RoZW5idXJnLCBHb3RoZW5idXJnLCBTd2VkZW4gKFNhbmRiZXJnKSBEZXBhcnRtZW50
IG9mIEluZmVjdGlvdXMgRGlzZWFzZXMsIFRoZSBTYWhsZ3JlbnNrYSBBY2FkZW15LCBVbml2ZXJz
aXR5IG9mIEdvdGhlbmJ1cmcsIEdvdGhlbmJ1cmcsIFN3ZWRlbiAoTWFyaWxkKSBUaGUgUXVlZW4g
U2lsdmlhIENoaWxkcmVuJmFwb3M7cyBIb3NwaXRhbCwgNDE2IDg1IEdvdGVib3JnLCBTd2VkZW48
L2F1dGgtYWRkcmVzcz48dGl0bGVzPjx0aXRsZT5DZWZ0aWJ1dGVuIHZlcnN1cyB0cmltZXRob3By
aW0tc3VsZmFtZXRob3hhem9sZSBmb3Igb3JhbCB0cmVhdG1lbnQgb2YgZmVicmlsZSB1cmluYXJ5
IHRyYWN0IGluZmVjdGlvbiBpbiBjaGlsZHJlbjwvdGl0bGU+PHNlY29uZGFyeS10aXRsZT5QZWRp
YXRyaWMgTmVwaHJvbG9neTwvc2Vjb25kYXJ5LXRpdGxlPjwvdGl0bGVzPjxwYWdlcz41MjEtNTI2
PC9wYWdlcz48dm9sdW1lPjI0PC92b2x1bWU+PG51bWJlcj4zPC9udW1iZXI+PGRhdGVzPjx5ZWFy
PjIwMDk8L3llYXI+PC9kYXRlcz48YWNjZXNzaW9uLW51bT41MDI4MzU3NjwvYWNjZXNzaW9uLW51
bT48dXJscz48cmVsYXRlZC11cmxzPjx1cmw+aHR0cDovL292aWRzcC5vdmlkLmNvbS9vdmlkd2Vi
LmNnaT9UPUpTJmFtcDtDU0M9WSZhbXA7TkVXUz1OJmFtcDtQQUdFPWZ1bGx0ZXh0JmFtcDtEPWVt
ZWQxMiZhbXA7QU49NTAyODM1NzY8L3VybD48dXJsPmh0dHA6Ly9zZnhldTA4Lmhvc3RlZC5leGxp
YnJpc2dyb3VwLmNvbS9zZ3VsP3NpZD1PVklEOmVtYmFzZSZhbXA7aWQ9cG1pZDoxODgxODk1NCZh
bXA7aWQ9ZG9pOjEwLjEwMDclMkZzMDA0NjctMDA4LTA5OTYtNiZhbXA7aXNzbj0wOTMxLTA0MVgm
YW1wO2lzYm49JmFtcDt2b2x1bWU9MjQmYW1wO2lzc3VlPTMmYW1wO3NwYWdlPTUyMSZhbXA7cGFn
ZXM9NTIxLTUyNiZhbXA7ZGF0ZT0yMDA5JmFtcDt0aXRsZT1QZWRpYXRyaWMrTmVwaHJvbG9neSZh
bXA7YXRpdGxlPUNlZnRpYnV0ZW4rdmVyc3VzK3RyaW1ldGhvcHJpbS1zdWxmYW1ldGhveGF6b2xl
K2ZvcitvcmFsK3RyZWF0bWVudCtvZitmZWJyaWxlK3VyaW5hcnkrdHJhY3QraW5mZWN0aW9uK2lu
K2NoaWxkcmVuJmFtcDthdWxhc3Q9TWFyaWxkJmFtcDtwaWQ9JTNDYXV0aG9yJTNFTWFyaWxkK1Mu
JTNCSm9kYWwrVS4lM0JTYW5kYmVyZytULiUzQyUyRmF1dGhvciUzRSUzQ0FOJTNFNTAyODM1NzY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Q2l0ZT48QXV0aG9yPlNj
aGFhZDwvQXV0aG9yPjxZZWFyPjE5OTg8L1llYXI+PFJlY051bT40MDwvUmVjTnVtPjxyZWNvcmQ+
PHJlYy1udW1iZXI+NDA8L3JlYy1udW1iZXI+PGZvcmVpZ24ta2V5cz48a2V5IGFwcD0iRU4iIGRi
LWlkPSJkdnNycjVzemJzOWF3Z2UwMnRsNWVkMGQyejl0cHowcHJ2OXMiIHRpbWVzdGFtcD0iMCI+
NDA8L2tleT48L2ZvcmVpZ24ta2V5cz48cmVmLXR5cGUgbmFtZT0iSm91cm5hbCBBcnRpY2xlIj4x
NzwvcmVmLXR5cGU+PGNvbnRyaWJ1dG9ycz48YXV0aG9ycz48YXV0aG9yPlNjaGFhZCwgVS4gQi48
L2F1dGhvcj48YXV0aG9yPkVza29sYSwgSi48L2F1dGhvcj48YXV0aG9yPkthZmV0emlzLCBELjwv
YXV0aG9yPjxhdXRob3I+RmlzaGJhY2gsIE0uPC9hdXRob3I+PGF1dGhvcj5Bc2hrZW5hemksIFMu
PC9hdXRob3I+PGF1dGhvcj5TeXJpb3BvdWxvdSwgVi48L2F1dGhvcj48YXV0aG9yPkJvdWxlc3Rl
aXgsIEouPC9hdXRob3I+PGF1dGhvcj5EZSBQcmlsLCBWLjwvYXV0aG9yPjxhdXRob3I+R3Jlcywg
Si4gSi48L2F1dGhvcj48YXV0aG9yPlJvbGxpbiwgQy48L2F1dGhvcj48L2F1dGhvcnM+PC9jb250
cmlidXRvcnM+PGF1dGgtYWRkcmVzcz4oU2NoYWFkKSBEZXBhcnRtZW50IG9mIFBlZGlhdHJpY3Ms
IFVuaXZlcnNpdHkgQ2hpbGRyZW4mYXBvcztzIEhvc3BpdGFsLCBCYXNlbCwgU3dpdHplcmxhbmQg
KEVza29sYSkgTmF0aW9uYWwgUHVibGljIEhlYWx0aCBJbnN0aXR1dGUsIEhlbHNpbmtpLCBGaW5s
YW5kIChLYWZldHppcykgRGVwYXJ0bWVudCBvZiBQZWRpYXRyaWNzLCBBZ2xhaWEgS3lyaWFrb3Ug
Q2hpbGRyZW4mYXBvcztzIEhvc3BpdGFsLCBBdGhlbnMsIEdyZWVjZSAoU3lyaW9wb3Vsb3UpIERl
cGFydG1lbnQgb2YgUGVkaWF0cmljcywgQWdoaWEgU29waGlhIENoaWxkcmVuJmFwb3M7cyBIb3Nw
aXRhbCwgQXRoZW5zLCBHcmVlY2UgKEZpc2hiYWNoKSBEZXBhcnRtZW50IG9mIFBlZGlhdHJpY3Ms
IEhvcGl0YWwgZGUgSGF1dGVwaWVycmUsIFN0cmFzYm91cmcsIEZyYW5jZSAoQXNoa2VuYXppKSBE
ZXBhcnRtZW50IG9mIFBlZGlhdHJpY3MsIFNjaG5laWRlciBDaGlsZHJlbiZhcG9zO3MgSG9zcGl0
YWwsIFBldGFoIFRpcXZhLCBJc3JhZWwgKEJvdWxlc3RlaXgpIERlcGFydG1lbnQgb2YgUGVkaWF0
cmljcywgVW5pdmVyc2l0eSBIb3NwaXRhbCBEdXB1eXRyZW4sIExpbW9nZXMsIEZyYW5jZSAoRGUg
UHJpbCkgQmlvc3RhdGlzdC4gYW5kIERhdGEgTWdtdC4gRGVwdC4sIEJyaXN0b2wtTXllcnMgU3F1
aWJiLCBXYXRlcmxvbywgQmVsZ2l1bSAoR3JlcywgUm9sbGluKSBNZWQuIERlcGFydG1lbnQgSW5m
ZWN0aW91cyBEaXNlYXNlcywgQnJpc3RvbC1NeWVycyBTcXVpYmIsIFBhcmlzIExhIERlZmVuc2Us
IEZyYW5jZSAoU2NoYWFkKSBEZXBhcnRtZW50IG9mIFBlZGlhdHJpY3MsIFVuaXZlcnNpdHkgb2Yg
QmFzZWwsIEJhc2xlciBLaW5kZXJzcGl0YWwsIFAuTy4gQm94IENILTQwMDUsIENILTQwMDUsIEJh
c2VsLCBTd2l0emVybGFuZDwvYXV0aC1hZGRyZXNzPjx0aXRsZXM+PHRpdGxlPkNlZmVwaW1lIHZz
LiBjZWZ0YXppZGltZSB0cmVhdG1lbnQgb2YgcHllbG9uZXBocml0aXM6IEEgRXVyb3BlYW4sIHJh
bmRvbWl6ZWQsIGNvbnRyb2xsZWQgc3R1ZHkgb2YgMzAwIHBlZGlhdHJpYyBjYXNlczwvdGl0bGU+
PHNlY29uZGFyeS10aXRsZT5QZWRpYXRyaWMgSW5mZWN0aW91cyBEaXNlYXNlIEpvdXJuYWw8L3Nl
Y29uZGFyeS10aXRsZT48L3RpdGxlcz48cGFnZXM+NjM5LTY0NDwvcGFnZXM+PHZvbHVtZT4xNzwv
dm9sdW1lPjxudW1iZXI+NzwvbnVtYmVyPjxkYXRlcz48eWVhcj4xOTk4PC95ZWFyPjxwdWItZGF0
ZXM+PGRhdGU+SnVseTwvZGF0ZT48L3B1Yi1kYXRlcz48L2RhdGVzPjxhY2Nlc3Npb24tbnVtPjI4
MzQwODc3PC9hY2Nlc3Npb24tbnVtPjx1cmxzPjxyZWxhdGVkLXVybHM+PHVybD5odHRwOi8vb3Zp
ZHNwLm92aWQuY29tL292aWR3ZWIuY2dpP1Q9SlMmYW1wO0NTQz1ZJmFtcDtORVdTPU4mYW1wO1BB
R0U9ZnVsbHRleHQmYW1wO0Q9ZW1lZDcmYW1wO0FOPTI4MzQwODc3PC91cmw+PHVybD5odHRwOi8v
c2Z4ZXUwOC5ob3N0ZWQuZXhsaWJyaXNncm91cC5jb20vc2d1bD9zaWQ9T1ZJRDplbWJhc2UmYW1w
O2lkPXBtaWQ6OTY4NjczMiZhbXA7aWQ9ZG9pOjEwLjEwOTclMkYwMDAwNjQ1NC0xOTk4MDcwMDAt
MDAwMTImYW1wO2lzc249MDg5MS0zNjY4JmFtcDtpc2JuPSZhbXA7dm9sdW1lPTE3JmFtcDtpc3N1
ZT03JmFtcDtzcGFnZT02MzkmYW1wO3BhZ2VzPTYzOS02NDQmYW1wO2RhdGU9MTk5OCZhbXA7dGl0
bGU9UGVkaWF0cmljK0luZmVjdGlvdXMrRGlzZWFzZStKb3VybmFsJmFtcDthdGl0bGU9Q2VmZXBp
bWUrdnMuK2NlZnRhemlkaW1lK3RyZWF0bWVudCtvZitweWVsb25lcGhyaXRpcyUzQStBK0V1cm9w
ZWFuJTJDK3JhbmRvbWl6ZWQlMkMrY29udHJvbGxlZCtzdHVkeStvZiszMDArcGVkaWF0cmljK2Nh
c2VzJmFtcDthdWxhc3Q9U2NoYWFkJmFtcDtwaWQ9JTNDYXV0aG9yJTNFU2NoYWFkK1UuQi4lM0JF
c2tvbGErSi4lM0JLYWZldHppcytELiUzQkZpc2hiYWNoK00uJTNCQXNoa2VuYXppK1MuJTNCU3ly
aW9wb3Vsb3UrVi4lM0JCb3VsZXN0ZWl4K0ouJTNCRGUrUHJpbCtWLiUzQkdyZXMrSi4tSi4lM0JS
b2xsaW4rQy4lM0MlMkZhdXRob3IlM0UlM0NBTiUzRTI4MzQwODc3JTNDJTJGQU4lM0UlM0NEVCUz
RUpvdXJuYWwlM0ErQXJ0aWNsZSUzQyUyRkRUJTNFPC91cmw+PC9yZWxhdGVkLXVybHM+PC91cmxz
PjxyZW1vdGUtZGF0YWJhc2UtbmFtZT5FbWJhc2U8L3JlbW90ZS1kYXRhYmFzZS1uYW1lPjxyZW1v
dGUtZGF0YWJhc2UtcHJvdmlkZXI+T3ZpZCBUZWNobm9sb2dpZXM8L3JlbW90ZS1kYXRhYmFzZS1w
cm92aWRlcj48L3JlY29yZD48L0NpdGU+PC9FbmROb3RlPgB=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23,30,31,37,42</w:t>
            </w:r>
            <w:r w:rsidRPr="00A713FD">
              <w:rPr>
                <w:rFonts w:ascii="Times New Roman" w:hAnsi="Times New Roman" w:cs="Times New Roman"/>
                <w:sz w:val="20"/>
                <w:szCs w:val="20"/>
              </w:rPr>
              <w:fldChar w:fldCharType="end"/>
            </w:r>
          </w:p>
        </w:tc>
      </w:tr>
      <w:tr w:rsidR="00BD2E11" w:rsidRPr="00A713FD" w14:paraId="6971128E" w14:textId="77777777" w:rsidTr="00BD2E11">
        <w:trPr>
          <w:jc w:val="center"/>
        </w:trPr>
        <w:tc>
          <w:tcPr>
            <w:tcW w:w="1904" w:type="dxa"/>
            <w:gridSpan w:val="2"/>
            <w:vMerge/>
            <w:vAlign w:val="center"/>
          </w:tcPr>
          <w:p w14:paraId="379EC7A3" w14:textId="77777777" w:rsidR="00BD2E11" w:rsidRPr="00A713FD" w:rsidRDefault="00BD2E11" w:rsidP="00CE1AA5">
            <w:pPr>
              <w:spacing w:line="480" w:lineRule="auto"/>
              <w:ind w:left="720"/>
              <w:jc w:val="center"/>
              <w:rPr>
                <w:rFonts w:ascii="Times New Roman" w:hAnsi="Times New Roman" w:cs="Times New Roman"/>
                <w:sz w:val="20"/>
                <w:szCs w:val="20"/>
              </w:rPr>
            </w:pPr>
          </w:p>
        </w:tc>
        <w:tc>
          <w:tcPr>
            <w:tcW w:w="3136" w:type="dxa"/>
            <w:vAlign w:val="center"/>
          </w:tcPr>
          <w:p w14:paraId="615D9CC4"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Nitrofurantoin</w:t>
            </w:r>
            <w:proofErr w:type="spellEnd"/>
          </w:p>
        </w:tc>
        <w:tc>
          <w:tcPr>
            <w:tcW w:w="830" w:type="dxa"/>
            <w:vAlign w:val="center"/>
          </w:tcPr>
          <w:p w14:paraId="5F540243"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po</w:t>
            </w:r>
            <w:proofErr w:type="spellEnd"/>
          </w:p>
        </w:tc>
        <w:tc>
          <w:tcPr>
            <w:tcW w:w="1218" w:type="dxa"/>
            <w:vAlign w:val="center"/>
          </w:tcPr>
          <w:p w14:paraId="34E7B63B"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7</w:t>
            </w:r>
          </w:p>
        </w:tc>
        <w:tc>
          <w:tcPr>
            <w:tcW w:w="992" w:type="dxa"/>
          </w:tcPr>
          <w:p w14:paraId="3846D2DF"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10147BE6"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7-10</w:t>
            </w:r>
          </w:p>
        </w:tc>
        <w:tc>
          <w:tcPr>
            <w:tcW w:w="1495" w:type="dxa"/>
          </w:tcPr>
          <w:p w14:paraId="79DE145A" w14:textId="682DADDE" w:rsidR="00BD2E11" w:rsidRPr="002C2241" w:rsidRDefault="00F94C12" w:rsidP="00CE1AA5">
            <w:pPr>
              <w:spacing w:line="480" w:lineRule="auto"/>
              <w:jc w:val="center"/>
              <w:rPr>
                <w:rFonts w:ascii="Times New Roman" w:hAnsi="Times New Roman" w:cs="Times New Roman"/>
                <w:sz w:val="20"/>
                <w:szCs w:val="16"/>
                <w:highlight w:val="yellow"/>
              </w:rPr>
            </w:pPr>
            <w:r w:rsidRPr="002C2241">
              <w:rPr>
                <w:rFonts w:ascii="Times New Roman" w:hAnsi="Times New Roman" w:cs="Times New Roman"/>
                <w:sz w:val="20"/>
                <w:szCs w:val="16"/>
                <w:highlight w:val="yellow"/>
              </w:rPr>
              <w:t>na</w:t>
            </w:r>
          </w:p>
        </w:tc>
        <w:tc>
          <w:tcPr>
            <w:tcW w:w="1218" w:type="dxa"/>
          </w:tcPr>
          <w:p w14:paraId="410618F2" w14:textId="77777777" w:rsidR="00BD2E11" w:rsidRPr="00A713FD" w:rsidRDefault="00BD2E11" w:rsidP="00CE1AA5">
            <w:pPr>
              <w:spacing w:line="480" w:lineRule="auto"/>
              <w:jc w:val="center"/>
              <w:rPr>
                <w:rFonts w:ascii="Times New Roman" w:hAnsi="Times New Roman" w:cs="Times New Roman"/>
                <w:sz w:val="20"/>
                <w:szCs w:val="20"/>
              </w:rPr>
            </w:pPr>
          </w:p>
        </w:tc>
        <w:tc>
          <w:tcPr>
            <w:tcW w:w="1218" w:type="dxa"/>
            <w:vAlign w:val="center"/>
          </w:tcPr>
          <w:p w14:paraId="7CE1D395" w14:textId="5F725A7B"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 (3.3)</w:t>
            </w:r>
          </w:p>
        </w:tc>
        <w:tc>
          <w:tcPr>
            <w:tcW w:w="1937" w:type="dxa"/>
            <w:vAlign w:val="center"/>
          </w:tcPr>
          <w:p w14:paraId="7E7F01B2"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QZW5hPC9BdXRob3I+PFllYXI+MjAwOTwvWWVhcj48UmVj
TnVtPjM5PC9SZWNOdW0+PERpc3BsYXlUZXh0PjxzdHlsZSBmYWNlPSJzdXBlcnNjcmlwdCI+NDE8
L3N0eWxlPjwvRGlzcGxheVRleHQ+PHJlY29yZD48cmVjLW51bWJlcj4zOTwvcmVjLW51bWJlcj48
Zm9yZWlnbi1rZXlzPjxrZXkgYXBwPSJFTiIgZGItaWQ9ImR2c3JyNXN6YnM5YXdnZTAydGw1ZWQw
ZDJ6OXRwejBwcnY5cyIgdGltZXN0YW1wPSIwIj4zOTwva2V5PjwvZm9yZWlnbi1rZXlzPjxyZWYt
dHlwZSBuYW1lPSJKb3VybmFsIEFydGljbGUiPjE3PC9yZWYtdHlwZT48Y29udHJpYnV0b3JzPjxh
dXRob3JzPjxhdXRob3I+UGVuYSwgRC4gQS48L2F1dGhvcj48YXV0aG9yPlZpdmlhbmksIFMuIFQu
PC9hdXRob3I+PGF1dGhvcj5sZSBDb3JyZSwgUC4gTi48L2F1dGhvcj48YXV0aG9yPk1vcmFsZXMs
IE0uIFYuPC9hdXRob3I+PGF1dGhvcj5Nb250ZWNpbm9zLCBCLiBDLjwvYXV0aG9yPjxhdXRob3I+
R2FqYXJkbywgUy4gQy48L2F1dGhvcj48L2F1dGhvcnM+PC9jb250cmlidXRvcnM+PGF1dGgtYWRk
cmVzcz4oUGVuYSBELiwgVml2aWFuaSBTLiwgR2FqYXJkbyBTLikgU3ViLURpcmVjY2lvbiBNZWRp
Y2EgZGVsIE5pbm8gVW5pZGFkIGRlIEhvc3BpdGFsaXphY2lvbiBUcmFuc2l0b3JpYSwgQ29tcGxl
am8gSG9zcGl0YWxhcmlvLCBTYW50aWFnbywgQ2hpbGUgKFBlbmEgRC4sIFZpdmlhbmkgUy4pIFNl
cnZpY2lvIGRlIFBlZGlhdHJpYSwgVW5pZGFkIGRlIEluZmVjdG9sb2dpYSwgQ29tcGxlam8gSG9z
cGl0YWxhcmlvLCBTYW50aWFnbywgQ2hpbGUgKFBlbmEgRC4sIGxlIENvcnJlIFAuLCBNb3JhbGVz
IE0uLCBNb250ZWNpbm9zIEIuKSBGYWN1bHRhZCBkZSBNZWRpY2luYSwgRGVwYXJ0YW1lbnRvIGRl
IFBlZGlhdHJpYSwgUG9udGlmaWNpYSBVbml2ZXJzaWRhZCBDYXRvbGljYSBkZSBDaGlsZSwgU2Fu
dGlhZ28sIENoaWxlPC9hdXRoLWFkZHJlc3M+PHRpdGxlcz48dGl0bGU+VHJlYXRtZW50IG9mIHVy
aW5hcnkgdHJhY3QgaW5mZWN0aW9ucyBpbiBmZWJyaWxlIGluZmFudHM6IEV4cGVyaWVuY2Ugb2Yg
b3V0cGF0aWVudCBpbnRyYXZlbm91cyBhbnRpYmlvdGljIHRyZWF0bWVudC4gW1NwYW5pc2hdPC90
aXRsZT48c2Vjb25kYXJ5LXRpdGxlPlJldmlzdGEgQ2hpbGVuYSBkZSBJbmZlY3RvbG9naWE8L3Nl
Y29uZGFyeS10aXRsZT48dHJhbnNsYXRlZC10aXRsZT5NYW5lam8gZGUgbGEgaW5mZWNjaW9uIGRl
bCB0cmFjdG8gdXJpbmFyaW8gZW4gbGFjdGFudGVzIGZlYnJpbGVzOiBFeHBlcmllbmNpYSBkZSB0
cmF0YW1pZW50byBhbnRpbWljcm9iaWFubyBpbnRyYXZlbm9zbyBhbWJ1bGF0b3Jpby48L3RyYW5z
bGF0ZWQtdGl0bGU+PC90aXRsZXM+PHBhZ2VzPjM1MC0zNTQ8L3BhZ2VzPjx2b2x1bWU+MjY8L3Zv
bHVtZT48bnVtYmVyPjQ8L251bWJlcj48ZGF0ZXM+PHllYXI+MjAwOTwveWVhcj48cHViLWRhdGVz
PjxkYXRlPkF1Zy48L2RhdGU+PC9wdWItZGF0ZXM+PC9kYXRlcz48YWNjZXNzaW9uLW51bT4zNTU0
Mzg0NzE8L2FjY2Vzc2lvbi1udW0+PHVybHM+PHJlbGF0ZWQtdXJscz48dXJsPmh0dHA6Ly9vdmlk
c3Aub3ZpZC5jb20vb3ZpZHdlYi5jZ2k/VD1KUyZhbXA7Q1NDPVkmYW1wO05FV1M9TiZhbXA7UEFH
RT1mdWxsdGV4dCZhbXA7RD1lbWVkMTImYW1wO0FOPTM1NTQzODQ3MTwvdXJsPjx1cmw+aHR0cDov
L3NmeGV1MDguaG9zdGVkLmV4bGlicmlzZ3JvdXAuY29tL3NndWw/c2lkPU9WSUQ6ZW1iYXNlJmFt
cDtpZD1wbWlkOjE5ODAyNDAzJmFtcDtpZD1kb2k6JmFtcDtpc3NuPTA3MTYtMTAxOCZhbXA7aXNi
bj0mYW1wO3ZvbHVtZT0yNiZhbXA7aXNzdWU9NCZhbXA7c3BhZ2U9MzUwJmFtcDtwYWdlcz0zNTAt
MzU0JmFtcDtkYXRlPTIwMDkmYW1wO3RpdGxlPVJldmlzdGErQ2hpbGVuYStkZStJbmZlY3RvbG9n
aWEmYW1wO2F0aXRsZT1NYW5lam8rZGUrbGEraW5mZWNjaW9uK2RlbCt0cmFjdG8rdXJpbmFyaW8r
ZW4rbGFjdGFudGVzK2ZlYnJpbGVzJTNBK0V4cGVyaWVuY2lhK2RlK3RyYXRhbWllbnRvK2FudGlt
aWNyb2JpYW5vK2ludHJhdmVub3NvK2FtYnVsYXRvcmlvJmFtcDthdWxhc3Q9UGVuYSZhbXA7cGlk
PSUzQ2F1dGhvciUzRVBlbmErRC4rQS4lM0JWaXZpYW5pK1MuK1QuJTNCbGUrQ29ycmUrUC4rTi4l
M0JNb3JhbGVzK00uK1YuJTNCTW9udGVjaW5vcytCLitDLiUzQkdhamFyZG8rUy4rQy4lM0MlMkZh
dXRob3IlM0UlM0NBTiUzRTM1NTQzODQ3MSUzQyUyRkFOJTNFJTNDRFQlM0VKb3VybmFsJTNBK0Fy
dGljbGUlM0MlMkZEVCUzRTwvdXJsPjwvcmVsYXRlZC11cmxzPjwvdXJscz48cmVtb3RlLWRhdGFi
YXNlLW5hbWU+RW1iYXNlPC9yZW1vdGUtZGF0YWJhc2UtbmFtZT48cmVtb3RlLWRhdGFiYXNlLXBy
b3ZpZGVyPk92aWQgVGVjaG5vbG9naWVzPC9yZW1vdGUtZGF0YWJhc2UtcHJvdmlkZXI+PC9yZWNv
cmQ+PC9DaXRlPjwvRW5kTm90ZT4A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QZW5hPC9BdXRob3I+PFllYXI+MjAwOTwvWWVhcj48UmVj
TnVtPjM5PC9SZWNOdW0+PERpc3BsYXlUZXh0PjxzdHlsZSBmYWNlPSJzdXBlcnNjcmlwdCI+NDE8
L3N0eWxlPjwvRGlzcGxheVRleHQ+PHJlY29yZD48cmVjLW51bWJlcj4zOTwvcmVjLW51bWJlcj48
Zm9yZWlnbi1rZXlzPjxrZXkgYXBwPSJFTiIgZGItaWQ9ImR2c3JyNXN6YnM5YXdnZTAydGw1ZWQw
ZDJ6OXRwejBwcnY5cyIgdGltZXN0YW1wPSIwIj4zOTwva2V5PjwvZm9yZWlnbi1rZXlzPjxyZWYt
dHlwZSBuYW1lPSJKb3VybmFsIEFydGljbGUiPjE3PC9yZWYtdHlwZT48Y29udHJpYnV0b3JzPjxh
dXRob3JzPjxhdXRob3I+UGVuYSwgRC4gQS48L2F1dGhvcj48YXV0aG9yPlZpdmlhbmksIFMuIFQu
PC9hdXRob3I+PGF1dGhvcj5sZSBDb3JyZSwgUC4gTi48L2F1dGhvcj48YXV0aG9yPk1vcmFsZXMs
IE0uIFYuPC9hdXRob3I+PGF1dGhvcj5Nb250ZWNpbm9zLCBCLiBDLjwvYXV0aG9yPjxhdXRob3I+
R2FqYXJkbywgUy4gQy48L2F1dGhvcj48L2F1dGhvcnM+PC9jb250cmlidXRvcnM+PGF1dGgtYWRk
cmVzcz4oUGVuYSBELiwgVml2aWFuaSBTLiwgR2FqYXJkbyBTLikgU3ViLURpcmVjY2lvbiBNZWRp
Y2EgZGVsIE5pbm8gVW5pZGFkIGRlIEhvc3BpdGFsaXphY2lvbiBUcmFuc2l0b3JpYSwgQ29tcGxl
am8gSG9zcGl0YWxhcmlvLCBTYW50aWFnbywgQ2hpbGUgKFBlbmEgRC4sIFZpdmlhbmkgUy4pIFNl
cnZpY2lvIGRlIFBlZGlhdHJpYSwgVW5pZGFkIGRlIEluZmVjdG9sb2dpYSwgQ29tcGxlam8gSG9z
cGl0YWxhcmlvLCBTYW50aWFnbywgQ2hpbGUgKFBlbmEgRC4sIGxlIENvcnJlIFAuLCBNb3JhbGVz
IE0uLCBNb250ZWNpbm9zIEIuKSBGYWN1bHRhZCBkZSBNZWRpY2luYSwgRGVwYXJ0YW1lbnRvIGRl
IFBlZGlhdHJpYSwgUG9udGlmaWNpYSBVbml2ZXJzaWRhZCBDYXRvbGljYSBkZSBDaGlsZSwgU2Fu
dGlhZ28sIENoaWxlPC9hdXRoLWFkZHJlc3M+PHRpdGxlcz48dGl0bGU+VHJlYXRtZW50IG9mIHVy
aW5hcnkgdHJhY3QgaW5mZWN0aW9ucyBpbiBmZWJyaWxlIGluZmFudHM6IEV4cGVyaWVuY2Ugb2Yg
b3V0cGF0aWVudCBpbnRyYXZlbm91cyBhbnRpYmlvdGljIHRyZWF0bWVudC4gW1NwYW5pc2hdPC90
aXRsZT48c2Vjb25kYXJ5LXRpdGxlPlJldmlzdGEgQ2hpbGVuYSBkZSBJbmZlY3RvbG9naWE8L3Nl
Y29uZGFyeS10aXRsZT48dHJhbnNsYXRlZC10aXRsZT5NYW5lam8gZGUgbGEgaW5mZWNjaW9uIGRl
bCB0cmFjdG8gdXJpbmFyaW8gZW4gbGFjdGFudGVzIGZlYnJpbGVzOiBFeHBlcmllbmNpYSBkZSB0
cmF0YW1pZW50byBhbnRpbWljcm9iaWFubyBpbnRyYXZlbm9zbyBhbWJ1bGF0b3Jpby48L3RyYW5z
bGF0ZWQtdGl0bGU+PC90aXRsZXM+PHBhZ2VzPjM1MC0zNTQ8L3BhZ2VzPjx2b2x1bWU+MjY8L3Zv
bHVtZT48bnVtYmVyPjQ8L251bWJlcj48ZGF0ZXM+PHllYXI+MjAwOTwveWVhcj48cHViLWRhdGVz
PjxkYXRlPkF1Zy48L2RhdGU+PC9wdWItZGF0ZXM+PC9kYXRlcz48YWNjZXNzaW9uLW51bT4zNTU0
Mzg0NzE8L2FjY2Vzc2lvbi1udW0+PHVybHM+PHJlbGF0ZWQtdXJscz48dXJsPmh0dHA6Ly9vdmlk
c3Aub3ZpZC5jb20vb3ZpZHdlYi5jZ2k/VD1KUyZhbXA7Q1NDPVkmYW1wO05FV1M9TiZhbXA7UEFH
RT1mdWxsdGV4dCZhbXA7RD1lbWVkMTImYW1wO0FOPTM1NTQzODQ3MTwvdXJsPjx1cmw+aHR0cDov
L3NmeGV1MDguaG9zdGVkLmV4bGlicmlzZ3JvdXAuY29tL3NndWw/c2lkPU9WSUQ6ZW1iYXNlJmFt
cDtpZD1wbWlkOjE5ODAyNDAzJmFtcDtpZD1kb2k6JmFtcDtpc3NuPTA3MTYtMTAxOCZhbXA7aXNi
bj0mYW1wO3ZvbHVtZT0yNiZhbXA7aXNzdWU9NCZhbXA7c3BhZ2U9MzUwJmFtcDtwYWdlcz0zNTAt
MzU0JmFtcDtkYXRlPTIwMDkmYW1wO3RpdGxlPVJldmlzdGErQ2hpbGVuYStkZStJbmZlY3RvbG9n
aWEmYW1wO2F0aXRsZT1NYW5lam8rZGUrbGEraW5mZWNjaW9uK2RlbCt0cmFjdG8rdXJpbmFyaW8r
ZW4rbGFjdGFudGVzK2ZlYnJpbGVzJTNBK0V4cGVyaWVuY2lhK2RlK3RyYXRhbWllbnRvK2FudGlt
aWNyb2JpYW5vK2ludHJhdmVub3NvK2FtYnVsYXRvcmlvJmFtcDthdWxhc3Q9UGVuYSZhbXA7cGlk
PSUzQ2F1dGhvciUzRVBlbmErRC4rQS4lM0JWaXZpYW5pK1MuK1QuJTNCbGUrQ29ycmUrUC4rTi4l
M0JNb3JhbGVzK00uK1YuJTNCTW9udGVjaW5vcytCLitDLiUzQkdhamFyZG8rUy4rQy4lM0MlMkZh
dXRob3IlM0UlM0NBTiUzRTM1NTQzODQ3MSUzQyUyRkFOJTNFJTNDRFQlM0VKb3VybmFsJTNBK0Fy
dGljbGUlM0MlMkZEVCUzRTwvdXJsPjwvcmVsYXRlZC11cmxzPjwvdXJscz48cmVtb3RlLWRhdGFi
YXNlLW5hbWU+RW1iYXNlPC9yZW1vdGUtZGF0YWJhc2UtbmFtZT48cmVtb3RlLWRhdGFiYXNlLXBy
b3ZpZGVyPk92aWQgVGVjaG5vbG9naWVzPC9yZW1vdGUtZGF0YWJhc2UtcHJvdmlkZXI+PC9yZWNv
cmQ+PC9DaXRlPjwvRW5kTm90ZT4A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41</w:t>
            </w:r>
            <w:r w:rsidRPr="00A713FD">
              <w:rPr>
                <w:rFonts w:ascii="Times New Roman" w:hAnsi="Times New Roman" w:cs="Times New Roman"/>
                <w:sz w:val="20"/>
                <w:szCs w:val="20"/>
              </w:rPr>
              <w:fldChar w:fldCharType="end"/>
            </w:r>
          </w:p>
        </w:tc>
      </w:tr>
      <w:tr w:rsidR="00BD2E11" w:rsidRPr="00A713FD" w14:paraId="612B8305" w14:textId="77777777" w:rsidTr="00BD2E11">
        <w:trPr>
          <w:jc w:val="center"/>
        </w:trPr>
        <w:tc>
          <w:tcPr>
            <w:tcW w:w="1904" w:type="dxa"/>
            <w:gridSpan w:val="2"/>
            <w:vMerge/>
            <w:vAlign w:val="center"/>
          </w:tcPr>
          <w:p w14:paraId="31E1CC65" w14:textId="77777777" w:rsidR="00BD2E11" w:rsidRPr="00A713FD" w:rsidRDefault="00BD2E11" w:rsidP="00CE1AA5">
            <w:pPr>
              <w:spacing w:line="480" w:lineRule="auto"/>
              <w:ind w:left="720"/>
              <w:jc w:val="center"/>
              <w:rPr>
                <w:rFonts w:ascii="Times New Roman" w:hAnsi="Times New Roman" w:cs="Times New Roman"/>
                <w:sz w:val="20"/>
                <w:szCs w:val="20"/>
              </w:rPr>
            </w:pPr>
          </w:p>
        </w:tc>
        <w:tc>
          <w:tcPr>
            <w:tcW w:w="3136" w:type="dxa"/>
            <w:vAlign w:val="center"/>
          </w:tcPr>
          <w:p w14:paraId="3E6B0D5E"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Ciprofloxacin</w:t>
            </w:r>
          </w:p>
        </w:tc>
        <w:tc>
          <w:tcPr>
            <w:tcW w:w="830" w:type="dxa"/>
            <w:vAlign w:val="center"/>
          </w:tcPr>
          <w:p w14:paraId="2BEC9E59"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po</w:t>
            </w:r>
            <w:proofErr w:type="spellEnd"/>
          </w:p>
        </w:tc>
        <w:tc>
          <w:tcPr>
            <w:tcW w:w="1218" w:type="dxa"/>
            <w:vAlign w:val="center"/>
          </w:tcPr>
          <w:p w14:paraId="2F8395F3"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20</w:t>
            </w:r>
          </w:p>
        </w:tc>
        <w:tc>
          <w:tcPr>
            <w:tcW w:w="992" w:type="dxa"/>
          </w:tcPr>
          <w:p w14:paraId="661C480B"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6604B3BF"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7-10</w:t>
            </w:r>
          </w:p>
        </w:tc>
        <w:tc>
          <w:tcPr>
            <w:tcW w:w="1495" w:type="dxa"/>
          </w:tcPr>
          <w:p w14:paraId="733DFEF4" w14:textId="3B741935" w:rsidR="00BD2E11" w:rsidRPr="002C2241" w:rsidRDefault="00F94C12" w:rsidP="00CE1AA5">
            <w:pPr>
              <w:spacing w:line="480" w:lineRule="auto"/>
              <w:jc w:val="center"/>
              <w:rPr>
                <w:rFonts w:ascii="Times New Roman" w:hAnsi="Times New Roman" w:cs="Times New Roman"/>
                <w:sz w:val="20"/>
                <w:szCs w:val="16"/>
                <w:highlight w:val="yellow"/>
              </w:rPr>
            </w:pPr>
            <w:r w:rsidRPr="002C2241">
              <w:rPr>
                <w:rFonts w:ascii="Times New Roman" w:hAnsi="Times New Roman" w:cs="Times New Roman"/>
                <w:sz w:val="20"/>
                <w:szCs w:val="16"/>
                <w:highlight w:val="yellow"/>
              </w:rPr>
              <w:t>na</w:t>
            </w:r>
          </w:p>
        </w:tc>
        <w:tc>
          <w:tcPr>
            <w:tcW w:w="1218" w:type="dxa"/>
          </w:tcPr>
          <w:p w14:paraId="39211DB2" w14:textId="77777777" w:rsidR="00BD2E11" w:rsidRPr="00A713FD" w:rsidRDefault="00BD2E11" w:rsidP="00CE1AA5">
            <w:pPr>
              <w:spacing w:line="480" w:lineRule="auto"/>
              <w:jc w:val="center"/>
              <w:rPr>
                <w:rFonts w:ascii="Times New Roman" w:hAnsi="Times New Roman" w:cs="Times New Roman"/>
                <w:sz w:val="20"/>
                <w:szCs w:val="20"/>
              </w:rPr>
            </w:pPr>
          </w:p>
        </w:tc>
        <w:tc>
          <w:tcPr>
            <w:tcW w:w="1218" w:type="dxa"/>
            <w:vAlign w:val="center"/>
          </w:tcPr>
          <w:p w14:paraId="5D7099DA" w14:textId="21F7C3D9"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 (3.3)</w:t>
            </w:r>
          </w:p>
        </w:tc>
        <w:tc>
          <w:tcPr>
            <w:tcW w:w="1937" w:type="dxa"/>
            <w:vAlign w:val="center"/>
          </w:tcPr>
          <w:p w14:paraId="43CB1683"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QZW5hPC9BdXRob3I+PFllYXI+MjAwOTwvWWVhcj48UmVj
TnVtPjM5PC9SZWNOdW0+PERpc3BsYXlUZXh0PjxzdHlsZSBmYWNlPSJzdXBlcnNjcmlwdCI+NDE8
L3N0eWxlPjwvRGlzcGxheVRleHQ+PHJlY29yZD48cmVjLW51bWJlcj4zOTwvcmVjLW51bWJlcj48
Zm9yZWlnbi1rZXlzPjxrZXkgYXBwPSJFTiIgZGItaWQ9ImR2c3JyNXN6YnM5YXdnZTAydGw1ZWQw
ZDJ6OXRwejBwcnY5cyIgdGltZXN0YW1wPSIwIj4zOTwva2V5PjwvZm9yZWlnbi1rZXlzPjxyZWYt
dHlwZSBuYW1lPSJKb3VybmFsIEFydGljbGUiPjE3PC9yZWYtdHlwZT48Y29udHJpYnV0b3JzPjxh
dXRob3JzPjxhdXRob3I+UGVuYSwgRC4gQS48L2F1dGhvcj48YXV0aG9yPlZpdmlhbmksIFMuIFQu
PC9hdXRob3I+PGF1dGhvcj5sZSBDb3JyZSwgUC4gTi48L2F1dGhvcj48YXV0aG9yPk1vcmFsZXMs
IE0uIFYuPC9hdXRob3I+PGF1dGhvcj5Nb250ZWNpbm9zLCBCLiBDLjwvYXV0aG9yPjxhdXRob3I+
R2FqYXJkbywgUy4gQy48L2F1dGhvcj48L2F1dGhvcnM+PC9jb250cmlidXRvcnM+PGF1dGgtYWRk
cmVzcz4oUGVuYSBELiwgVml2aWFuaSBTLiwgR2FqYXJkbyBTLikgU3ViLURpcmVjY2lvbiBNZWRp
Y2EgZGVsIE5pbm8gVW5pZGFkIGRlIEhvc3BpdGFsaXphY2lvbiBUcmFuc2l0b3JpYSwgQ29tcGxl
am8gSG9zcGl0YWxhcmlvLCBTYW50aWFnbywgQ2hpbGUgKFBlbmEgRC4sIFZpdmlhbmkgUy4pIFNl
cnZpY2lvIGRlIFBlZGlhdHJpYSwgVW5pZGFkIGRlIEluZmVjdG9sb2dpYSwgQ29tcGxlam8gSG9z
cGl0YWxhcmlvLCBTYW50aWFnbywgQ2hpbGUgKFBlbmEgRC4sIGxlIENvcnJlIFAuLCBNb3JhbGVz
IE0uLCBNb250ZWNpbm9zIEIuKSBGYWN1bHRhZCBkZSBNZWRpY2luYSwgRGVwYXJ0YW1lbnRvIGRl
IFBlZGlhdHJpYSwgUG9udGlmaWNpYSBVbml2ZXJzaWRhZCBDYXRvbGljYSBkZSBDaGlsZSwgU2Fu
dGlhZ28sIENoaWxlPC9hdXRoLWFkZHJlc3M+PHRpdGxlcz48dGl0bGU+VHJlYXRtZW50IG9mIHVy
aW5hcnkgdHJhY3QgaW5mZWN0aW9ucyBpbiBmZWJyaWxlIGluZmFudHM6IEV4cGVyaWVuY2Ugb2Yg
b3V0cGF0aWVudCBpbnRyYXZlbm91cyBhbnRpYmlvdGljIHRyZWF0bWVudC4gW1NwYW5pc2hdPC90
aXRsZT48c2Vjb25kYXJ5LXRpdGxlPlJldmlzdGEgQ2hpbGVuYSBkZSBJbmZlY3RvbG9naWE8L3Nl
Y29uZGFyeS10aXRsZT48dHJhbnNsYXRlZC10aXRsZT5NYW5lam8gZGUgbGEgaW5mZWNjaW9uIGRl
bCB0cmFjdG8gdXJpbmFyaW8gZW4gbGFjdGFudGVzIGZlYnJpbGVzOiBFeHBlcmllbmNpYSBkZSB0
cmF0YW1pZW50byBhbnRpbWljcm9iaWFubyBpbnRyYXZlbm9zbyBhbWJ1bGF0b3Jpby48L3RyYW5z
bGF0ZWQtdGl0bGU+PC90aXRsZXM+PHBhZ2VzPjM1MC0zNTQ8L3BhZ2VzPjx2b2x1bWU+MjY8L3Zv
bHVtZT48bnVtYmVyPjQ8L251bWJlcj48ZGF0ZXM+PHllYXI+MjAwOTwveWVhcj48cHViLWRhdGVz
PjxkYXRlPkF1Zy48L2RhdGU+PC9wdWItZGF0ZXM+PC9kYXRlcz48YWNjZXNzaW9uLW51bT4zNTU0
Mzg0NzE8L2FjY2Vzc2lvbi1udW0+PHVybHM+PHJlbGF0ZWQtdXJscz48dXJsPmh0dHA6Ly9vdmlk
c3Aub3ZpZC5jb20vb3ZpZHdlYi5jZ2k/VD1KUyZhbXA7Q1NDPVkmYW1wO05FV1M9TiZhbXA7UEFH
RT1mdWxsdGV4dCZhbXA7RD1lbWVkMTImYW1wO0FOPTM1NTQzODQ3MTwvdXJsPjx1cmw+aHR0cDov
L3NmeGV1MDguaG9zdGVkLmV4bGlicmlzZ3JvdXAuY29tL3NndWw/c2lkPU9WSUQ6ZW1iYXNlJmFt
cDtpZD1wbWlkOjE5ODAyNDAzJmFtcDtpZD1kb2k6JmFtcDtpc3NuPTA3MTYtMTAxOCZhbXA7aXNi
bj0mYW1wO3ZvbHVtZT0yNiZhbXA7aXNzdWU9NCZhbXA7c3BhZ2U9MzUwJmFtcDtwYWdlcz0zNTAt
MzU0JmFtcDtkYXRlPTIwMDkmYW1wO3RpdGxlPVJldmlzdGErQ2hpbGVuYStkZStJbmZlY3RvbG9n
aWEmYW1wO2F0aXRsZT1NYW5lam8rZGUrbGEraW5mZWNjaW9uK2RlbCt0cmFjdG8rdXJpbmFyaW8r
ZW4rbGFjdGFudGVzK2ZlYnJpbGVzJTNBK0V4cGVyaWVuY2lhK2RlK3RyYXRhbWllbnRvK2FudGlt
aWNyb2JpYW5vK2ludHJhdmVub3NvK2FtYnVsYXRvcmlvJmFtcDthdWxhc3Q9UGVuYSZhbXA7cGlk
PSUzQ2F1dGhvciUzRVBlbmErRC4rQS4lM0JWaXZpYW5pK1MuK1QuJTNCbGUrQ29ycmUrUC4rTi4l
M0JNb3JhbGVzK00uK1YuJTNCTW9udGVjaW5vcytCLitDLiUzQkdhamFyZG8rUy4rQy4lM0MlMkZh
dXRob3IlM0UlM0NBTiUzRTM1NTQzODQ3MSUzQyUyRkFOJTNFJTNDRFQlM0VKb3VybmFsJTNBK0Fy
dGljbGUlM0MlMkZEVCUzRTwvdXJsPjwvcmVsYXRlZC11cmxzPjwvdXJscz48cmVtb3RlLWRhdGFi
YXNlLW5hbWU+RW1iYXNlPC9yZW1vdGUtZGF0YWJhc2UtbmFtZT48cmVtb3RlLWRhdGFiYXNlLXBy
b3ZpZGVyPk92aWQgVGVjaG5vbG9naWVzPC9yZW1vdGUtZGF0YWJhc2UtcHJvdmlkZXI+PC9yZWNv
cmQ+PC9DaXRlPjwvRW5kTm90ZT4A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QZW5hPC9BdXRob3I+PFllYXI+MjAwOTwvWWVhcj48UmVj
TnVtPjM5PC9SZWNOdW0+PERpc3BsYXlUZXh0PjxzdHlsZSBmYWNlPSJzdXBlcnNjcmlwdCI+NDE8
L3N0eWxlPjwvRGlzcGxheVRleHQ+PHJlY29yZD48cmVjLW51bWJlcj4zOTwvcmVjLW51bWJlcj48
Zm9yZWlnbi1rZXlzPjxrZXkgYXBwPSJFTiIgZGItaWQ9ImR2c3JyNXN6YnM5YXdnZTAydGw1ZWQw
ZDJ6OXRwejBwcnY5cyIgdGltZXN0YW1wPSIwIj4zOTwva2V5PjwvZm9yZWlnbi1rZXlzPjxyZWYt
dHlwZSBuYW1lPSJKb3VybmFsIEFydGljbGUiPjE3PC9yZWYtdHlwZT48Y29udHJpYnV0b3JzPjxh
dXRob3JzPjxhdXRob3I+UGVuYSwgRC4gQS48L2F1dGhvcj48YXV0aG9yPlZpdmlhbmksIFMuIFQu
PC9hdXRob3I+PGF1dGhvcj5sZSBDb3JyZSwgUC4gTi48L2F1dGhvcj48YXV0aG9yPk1vcmFsZXMs
IE0uIFYuPC9hdXRob3I+PGF1dGhvcj5Nb250ZWNpbm9zLCBCLiBDLjwvYXV0aG9yPjxhdXRob3I+
R2FqYXJkbywgUy4gQy48L2F1dGhvcj48L2F1dGhvcnM+PC9jb250cmlidXRvcnM+PGF1dGgtYWRk
cmVzcz4oUGVuYSBELiwgVml2aWFuaSBTLiwgR2FqYXJkbyBTLikgU3ViLURpcmVjY2lvbiBNZWRp
Y2EgZGVsIE5pbm8gVW5pZGFkIGRlIEhvc3BpdGFsaXphY2lvbiBUcmFuc2l0b3JpYSwgQ29tcGxl
am8gSG9zcGl0YWxhcmlvLCBTYW50aWFnbywgQ2hpbGUgKFBlbmEgRC4sIFZpdmlhbmkgUy4pIFNl
cnZpY2lvIGRlIFBlZGlhdHJpYSwgVW5pZGFkIGRlIEluZmVjdG9sb2dpYSwgQ29tcGxlam8gSG9z
cGl0YWxhcmlvLCBTYW50aWFnbywgQ2hpbGUgKFBlbmEgRC4sIGxlIENvcnJlIFAuLCBNb3JhbGVz
IE0uLCBNb250ZWNpbm9zIEIuKSBGYWN1bHRhZCBkZSBNZWRpY2luYSwgRGVwYXJ0YW1lbnRvIGRl
IFBlZGlhdHJpYSwgUG9udGlmaWNpYSBVbml2ZXJzaWRhZCBDYXRvbGljYSBkZSBDaGlsZSwgU2Fu
dGlhZ28sIENoaWxlPC9hdXRoLWFkZHJlc3M+PHRpdGxlcz48dGl0bGU+VHJlYXRtZW50IG9mIHVy
aW5hcnkgdHJhY3QgaW5mZWN0aW9ucyBpbiBmZWJyaWxlIGluZmFudHM6IEV4cGVyaWVuY2Ugb2Yg
b3V0cGF0aWVudCBpbnRyYXZlbm91cyBhbnRpYmlvdGljIHRyZWF0bWVudC4gW1NwYW5pc2hdPC90
aXRsZT48c2Vjb25kYXJ5LXRpdGxlPlJldmlzdGEgQ2hpbGVuYSBkZSBJbmZlY3RvbG9naWE8L3Nl
Y29uZGFyeS10aXRsZT48dHJhbnNsYXRlZC10aXRsZT5NYW5lam8gZGUgbGEgaW5mZWNjaW9uIGRl
bCB0cmFjdG8gdXJpbmFyaW8gZW4gbGFjdGFudGVzIGZlYnJpbGVzOiBFeHBlcmllbmNpYSBkZSB0
cmF0YW1pZW50byBhbnRpbWljcm9iaWFubyBpbnRyYXZlbm9zbyBhbWJ1bGF0b3Jpby48L3RyYW5z
bGF0ZWQtdGl0bGU+PC90aXRsZXM+PHBhZ2VzPjM1MC0zNTQ8L3BhZ2VzPjx2b2x1bWU+MjY8L3Zv
bHVtZT48bnVtYmVyPjQ8L251bWJlcj48ZGF0ZXM+PHllYXI+MjAwOTwveWVhcj48cHViLWRhdGVz
PjxkYXRlPkF1Zy48L2RhdGU+PC9wdWItZGF0ZXM+PC9kYXRlcz48YWNjZXNzaW9uLW51bT4zNTU0
Mzg0NzE8L2FjY2Vzc2lvbi1udW0+PHVybHM+PHJlbGF0ZWQtdXJscz48dXJsPmh0dHA6Ly9vdmlk
c3Aub3ZpZC5jb20vb3ZpZHdlYi5jZ2k/VD1KUyZhbXA7Q1NDPVkmYW1wO05FV1M9TiZhbXA7UEFH
RT1mdWxsdGV4dCZhbXA7RD1lbWVkMTImYW1wO0FOPTM1NTQzODQ3MTwvdXJsPjx1cmw+aHR0cDov
L3NmeGV1MDguaG9zdGVkLmV4bGlicmlzZ3JvdXAuY29tL3NndWw/c2lkPU9WSUQ6ZW1iYXNlJmFt
cDtpZD1wbWlkOjE5ODAyNDAzJmFtcDtpZD1kb2k6JmFtcDtpc3NuPTA3MTYtMTAxOCZhbXA7aXNi
bj0mYW1wO3ZvbHVtZT0yNiZhbXA7aXNzdWU9NCZhbXA7c3BhZ2U9MzUwJmFtcDtwYWdlcz0zNTAt
MzU0JmFtcDtkYXRlPTIwMDkmYW1wO3RpdGxlPVJldmlzdGErQ2hpbGVuYStkZStJbmZlY3RvbG9n
aWEmYW1wO2F0aXRsZT1NYW5lam8rZGUrbGEraW5mZWNjaW9uK2RlbCt0cmFjdG8rdXJpbmFyaW8r
ZW4rbGFjdGFudGVzK2ZlYnJpbGVzJTNBK0V4cGVyaWVuY2lhK2RlK3RyYXRhbWllbnRvK2FudGlt
aWNyb2JpYW5vK2ludHJhdmVub3NvK2FtYnVsYXRvcmlvJmFtcDthdWxhc3Q9UGVuYSZhbXA7cGlk
PSUzQ2F1dGhvciUzRVBlbmErRC4rQS4lM0JWaXZpYW5pK1MuK1QuJTNCbGUrQ29ycmUrUC4rTi4l
M0JNb3JhbGVzK00uK1YuJTNCTW9udGVjaW5vcytCLitDLiUzQkdhamFyZG8rUy4rQy4lM0MlMkZh
dXRob3IlM0UlM0NBTiUzRTM1NTQzODQ3MSUzQyUyRkFOJTNFJTNDRFQlM0VKb3VybmFsJTNBK0Fy
dGljbGUlM0MlMkZEVCUzRTwvdXJsPjwvcmVsYXRlZC11cmxzPjwvdXJscz48cmVtb3RlLWRhdGFi
YXNlLW5hbWU+RW1iYXNlPC9yZW1vdGUtZGF0YWJhc2UtbmFtZT48cmVtb3RlLWRhdGFiYXNlLXBy
b3ZpZGVyPk92aWQgVGVjaG5vbG9naWVzPC9yZW1vdGUtZGF0YWJhc2UtcHJvdmlkZXI+PC9yZWNv
cmQ+PC9DaXRlPjwvRW5kTm90ZT4A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41</w:t>
            </w:r>
            <w:r w:rsidRPr="00A713FD">
              <w:rPr>
                <w:rFonts w:ascii="Times New Roman" w:hAnsi="Times New Roman" w:cs="Times New Roman"/>
                <w:sz w:val="20"/>
                <w:szCs w:val="20"/>
              </w:rPr>
              <w:fldChar w:fldCharType="end"/>
            </w:r>
          </w:p>
        </w:tc>
      </w:tr>
      <w:tr w:rsidR="00BD2E11" w:rsidRPr="00A713FD" w14:paraId="5DF9B27A" w14:textId="77777777" w:rsidTr="00BD2E11">
        <w:trPr>
          <w:jc w:val="center"/>
        </w:trPr>
        <w:tc>
          <w:tcPr>
            <w:tcW w:w="1904" w:type="dxa"/>
            <w:gridSpan w:val="2"/>
            <w:vAlign w:val="center"/>
          </w:tcPr>
          <w:p w14:paraId="5D4E3214"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Antibiotic not specified</w:t>
            </w:r>
          </w:p>
        </w:tc>
        <w:tc>
          <w:tcPr>
            <w:tcW w:w="3136" w:type="dxa"/>
            <w:vAlign w:val="center"/>
          </w:tcPr>
          <w:p w14:paraId="1BE40C40"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830" w:type="dxa"/>
            <w:vAlign w:val="center"/>
          </w:tcPr>
          <w:p w14:paraId="16B6A4B5"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218" w:type="dxa"/>
            <w:vAlign w:val="center"/>
          </w:tcPr>
          <w:p w14:paraId="77D962BB" w14:textId="77777777" w:rsidR="00BD2E11" w:rsidRPr="00A713FD" w:rsidRDefault="00BD2E11" w:rsidP="00CE1AA5">
            <w:pPr>
              <w:spacing w:line="480" w:lineRule="auto"/>
              <w:jc w:val="center"/>
              <w:rPr>
                <w:rFonts w:ascii="Times New Roman" w:hAnsi="Times New Roman" w:cs="Times New Roman"/>
                <w:sz w:val="20"/>
                <w:szCs w:val="20"/>
              </w:rPr>
            </w:pPr>
          </w:p>
        </w:tc>
        <w:tc>
          <w:tcPr>
            <w:tcW w:w="992" w:type="dxa"/>
          </w:tcPr>
          <w:p w14:paraId="69AD9BDD"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444157E8"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p w14:paraId="19D64B55" w14:textId="77777777" w:rsidR="00BD2E11" w:rsidRPr="00A713FD" w:rsidRDefault="00BD2E11" w:rsidP="00CE1AA5">
            <w:pPr>
              <w:spacing w:line="480" w:lineRule="auto"/>
              <w:rPr>
                <w:rFonts w:ascii="Times New Roman" w:hAnsi="Times New Roman" w:cs="Times New Roman"/>
                <w:sz w:val="20"/>
                <w:szCs w:val="20"/>
              </w:rPr>
            </w:pPr>
          </w:p>
        </w:tc>
        <w:tc>
          <w:tcPr>
            <w:tcW w:w="1495" w:type="dxa"/>
          </w:tcPr>
          <w:p w14:paraId="17512A5B" w14:textId="6FF7CDE2" w:rsidR="00BD2E11" w:rsidRPr="002C2241" w:rsidRDefault="00F94C12" w:rsidP="00CE1AA5">
            <w:pPr>
              <w:spacing w:line="480" w:lineRule="auto"/>
              <w:jc w:val="center"/>
              <w:rPr>
                <w:rFonts w:ascii="Times New Roman" w:hAnsi="Times New Roman" w:cs="Times New Roman"/>
                <w:sz w:val="20"/>
                <w:szCs w:val="16"/>
                <w:highlight w:val="yellow"/>
              </w:rPr>
            </w:pPr>
            <w:r w:rsidRPr="002C2241">
              <w:rPr>
                <w:rFonts w:ascii="Times New Roman" w:hAnsi="Times New Roman" w:cs="Times New Roman"/>
                <w:sz w:val="20"/>
                <w:szCs w:val="16"/>
                <w:highlight w:val="yellow"/>
              </w:rPr>
              <w:t>na</w:t>
            </w:r>
          </w:p>
        </w:tc>
        <w:tc>
          <w:tcPr>
            <w:tcW w:w="1218" w:type="dxa"/>
          </w:tcPr>
          <w:p w14:paraId="44D74FE9" w14:textId="77777777" w:rsidR="00BD2E11" w:rsidRPr="00A713FD" w:rsidRDefault="00BD2E11" w:rsidP="00CE1AA5">
            <w:pPr>
              <w:spacing w:line="480" w:lineRule="auto"/>
              <w:jc w:val="center"/>
              <w:rPr>
                <w:rFonts w:ascii="Times New Roman" w:hAnsi="Times New Roman" w:cs="Times New Roman"/>
                <w:sz w:val="20"/>
                <w:szCs w:val="20"/>
              </w:rPr>
            </w:pPr>
          </w:p>
        </w:tc>
        <w:tc>
          <w:tcPr>
            <w:tcW w:w="1218" w:type="dxa"/>
            <w:vAlign w:val="center"/>
          </w:tcPr>
          <w:p w14:paraId="4D14AC82" w14:textId="467D028A"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 (3.3)</w:t>
            </w:r>
          </w:p>
        </w:tc>
        <w:tc>
          <w:tcPr>
            <w:tcW w:w="1937" w:type="dxa"/>
            <w:vAlign w:val="center"/>
          </w:tcPr>
          <w:p w14:paraId="2D2ACCA5"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DaGVuZzwvQXV0aG9yPjxZZWFyPjIwMDY8L1llYXI+PFJl
Y051bT4yNzwvUmVjTnVtPjxEaXNwbGF5VGV4dD48c3R5bGUgZmFjZT0ic3VwZXJzY3JpcHQiPjI5
PC9zdHlsZT48L0Rpc3BsYXlUZXh0PjxyZWNvcmQ+PHJlYy1udW1iZXI+Mjc8L3JlYy1udW1iZXI+
PGZvcmVpZ24ta2V5cz48a2V5IGFwcD0iRU4iIGRiLWlkPSJkdnNycjVzemJzOWF3Z2UwMnRsNWVk
MGQyejl0cHowcHJ2OXMiIHRpbWVzdGFtcD0iMCI+Mjc8L2tleT48L2ZvcmVpZ24ta2V5cz48cmVm
LXR5cGUgbmFtZT0iRWxlY3Ryb25pYyBBcnRpY2xlIj40MzwvcmVmLXR5cGU+PGNvbnRyaWJ1dG9y
cz48YXV0aG9ycz48YXV0aG9yPkNoZW5nLCBDLiBILjwvYXV0aG9yPjxhdXRob3I+VHNhdSwgWS4g
Sy48L2F1dGhvcj48YXV0aG9yPkxpbiwgVC4gWS48L2F1dGhvcj48L2F1dGhvcnM+PC9jb250cmli
dXRvcnM+PHRpdGxlcz48dGl0bGU+RWZmZWN0aXZlIGR1cmF0aW9uIG9mIGFudGltaWNyb2JpYWwg
dGhlcmFweSBmb3IgdGhlIHRyZWF0bWVudCBvZiBhY3V0ZSBsb2JhciBuZXBocm9uaWE8L3RpdGxl
PjxzZWNvbmRhcnktdGl0bGU+UGVkaWF0cmljczwvc2Vjb25kYXJ5LXRpdGxlPjwvdGl0bGVzPjxw
ZXJpb2RpY2FsPjxmdWxsLXRpdGxlPlBlZGlhdHJpY3M8L2Z1bGwtdGl0bGU+PGFiYnItMT5QZWRp
YXRyaWNzPC9hYmJyLTE+PC9wZXJpb2RpY2FsPjxwYWdlcz5lODQtOTwvcGFnZXM+PHZvbHVtZT4x
MTc8L3ZvbHVtZT48bnVtYmVyPjE8L251bWJlcj48a2V5d29yZHM+PGtleXdvcmQ+QWN1dGUgRGlz
ZWFzZTwva2V5d29yZD48a2V5d29yZD5BZG9sZXNjZW50PC9rZXl3b3JkPjxrZXl3b3JkPkFudGkt
SW5mZWN0aXZlIEFnZW50cyBbYWRtaW5pc3RyYXRpb24gJmFtcDsgZG9zYWdlXTwva2V5d29yZD48
a2V5d29yZD5CYWN0ZXJpYWwgSW5mZWN0aW9ucyBbZHJ1ZyB0aGVyYXB5XTwva2V5d29yZD48a2V5
d29yZD5EcnVnIEFkbWluaXN0cmF0aW9uIFNjaGVkdWxlPC9rZXl3b3JkPjxrZXl3b3JkPkZvY2Fs
IEluZmVjdGlvbiBbZHJ1ZyB0aGVyYXB5XTwva2V5d29yZD48a2V5d29yZD5OZXBocml0aXMgW2Ry
dWcgdGhlcmFweV0gW21pY3JvYmlvbG9neV08L2tleXdvcmQ+PGtleXdvcmQ+Q2hpbGRbY2hlY2t3
b3JkXTwva2V5d29yZD48a2V5d29yZD5DaGlsZCwgUHJlc2Nob29sW2NoZWNrd29yZF08L2tleXdv
cmQ+PGtleXdvcmQ+RmVtYWxlW2NoZWNrd29yZF08L2tleXdvcmQ+PGtleXdvcmQ+SHVtYW5zW2No
ZWNrd29yZF08L2tleXdvcmQ+PGtleXdvcmQ+SW5mYW50W2NoZWNrd29yZF08L2tleXdvcmQ+PGtl
eXdvcmQ+TWFsZVtjaGVja3dvcmRdPC9rZXl3b3JkPjxrZXl3b3JkPmFjdXRlIGxvYmFyIG5lcGhy
b25pYS9kaSBbRGlhZ25vc2lzXTwva2V5d29yZD48a2V5d29yZD5hY3V0ZSBsb2JhciBuZXBocm9u
aWEvZHQgW0RydWcgVGhlcmFweV08L2tleXdvcmQ+PGtleXdvcmQ+YWRvbGVzY2VudDwva2V5d29y
ZD48a2V5d29yZD5hbnRpYmlvdGljIHRoZXJhcHk8L2tleXdvcmQ+PGtleXdvcmQ+YW50aW1pY3Jv
YmlhbCB0aGVyYXB5PC9rZXl3b3JkPjxrZXl3b3JkPmFydGljbGU8L2tleXdvcmQ+PGtleXdvcmQ+
YmFjdGVyaWFsIGluZmVjdGlvbi9kdCBbRHJ1ZyBUaGVyYXB5XTwva2V5d29yZD48a2V5d29yZD5i
YWN0ZXJpdW0gY3VsdHVyZTwva2V5d29yZD48a2V5d29yZD5jaGlsZDwva2V5d29yZD48a2V5d29y
ZD5jbGluaWNhbCB0cmlhbDwva2V5d29yZD48a2V5d29yZD5jb21wdXRlciBhc3Npc3RlZCB0b21v
Z3JhcGh5PC9rZXl3b3JkPjxrZXl3b3JkPmNvbnRyb2xsZWQgY2xpbmljYWwgdHJpYWw8L2tleXdv
cmQ+PGtleXdvcmQ+Y29udHJvbGxlZCBzdHVkeTwva2V5d29yZD48a2V5d29yZD5kcnVnIGVmZmlj
YWN5PC9rZXl3b3JkPjxrZXl3b3JkPkVzY2hlcmljaGlhIGNvbGk8L2tleXdvcmQ+PGtleXdvcmQ+
ZmVtYWxlPC9rZXl3b3JkPjxrZXl3b3JkPmZvbGxvdyB1cDwva2V5d29yZD48a2V5d29yZD5ob3Nw
aXRhbGl6YXRpb248L2tleXdvcmQ+PGtleXdvcmQ+aHVtYW48L2tleXdvcmQ+PGtleXdvcmQ+aW5m
YW50PC9rZXl3b3JkPjxrZXl3b3JkPmtpZG5leSBkaXNlYXNlL2RpIFtEaWFnbm9zaXNdPC9rZXl3
b3JkPjxrZXl3b3JkPmtpZG5leSBkaXNlYXNlL2R0IFtEcnVnIFRoZXJhcHldPC9rZXl3b3JkPjxr
ZXl3b3JkPktsZWJzaWVsbGEgcG5ldW1vbmlhZTwva2V5d29yZD48a2V5d29yZD5tYWpvciBjbGlu
aWNhbCBzdHVkeTwva2V5d29yZD48a2V5d29yZD5tYWxlPC9rZXl3b3JkPjxrZXl3b3JkPm5lcGhy
aXRpcy9kaSBbRGlhZ25vc2lzXTwva2V5d29yZD48a2V5d29yZD5uZXBocml0aXMvZHQgW0RydWcg
VGhlcmFweV08L2tleXdvcmQ+PGtleXdvcmQ+cHJpb3JpdHkgam91cm5hbDwva2V5d29yZD48a2V5
d29yZD5Qc2V1ZG9tb25hcyBhZXJ1Z2lub3NhPC9rZXl3b3JkPjxrZXl3b3JkPnJhbmRvbWl6ZWQg
Y29udHJvbGxlZCB0cmlhbDwva2V5d29yZD48a2V5d29yZD50cmVhdG1lbnQgZHVyYXRpb248L2tl
eXdvcmQ+PGtleXdvcmQ+dHJlYXRtZW50IGZhaWx1cmU8L2tleXdvcmQ+PGtleXdvcmQ+dHJlYXRt
ZW50IG91dGNvbWU8L2tleXdvcmQ+PGtleXdvcmQ+dXJpbmFseXNpczwva2V5d29yZD48a2V5d29y
ZD5hbnRpYmlvdGljIGFnZW50L2N0IFtDbGluaWNhbCBUcmlhbF08L2tleXdvcmQ+PGtleXdvcmQ+
YW50aWJpb3RpYyBhZ2VudC9hZCBbRHJ1ZyBBZG1pbmlzdHJhdGlvbl08L2tleXdvcmQ+PGtleXdv
cmQ+YW50aWJpb3RpYyBhZ2VudC9kdCBbRHJ1ZyBUaGVyYXB5XTwva2V5d29yZD48a2V5d29yZD5h
bnRpYmlvdGljIGFnZW50L2l2IFtJbnRyYXZlbm91cyBEcnVnIEFkbWluaXN0cmF0aW9uXTwva2V5
d29yZD48a2V5d29yZD5hbnRpYmlvdGljIGFnZW50L3BvIFtPcmFsIERydWcgQWRtaW5pc3RyYXRp
b25dPC9rZXl3b3JkPjxrZXl3b3JkPmFudGlpbmZlY3RpdmUgYWdlbnQvY3QgW0NsaW5pY2FsIFRy
aWFsXTwva2V5d29yZD48a2V5d29yZD5hbnRpaW5mZWN0aXZlIGFnZW50L2FkIFtEcnVnIEFkbWlu
aXN0cmF0aW9uXTwva2V5d29yZD48a2V5d29yZD5hbnRpaW5mZWN0aXZlIGFnZW50L2R0IFtEcnVn
IFRoZXJhcHldPC9rZXl3b3JkPjxrZXl3b3JkPmFudGlpbmZlY3RpdmUgYWdlbnQvaXYgW0ludHJh
dmVub3VzIERydWcgQWRtaW5pc3RyYXRpb25dPC9rZXl3b3JkPjxrZXl3b3JkPmFudGlpbmZlY3Rp
dmUgYWdlbnQvcG8gW09yYWwgRHJ1ZyBBZG1pbmlzdHJhdGlvbl0gTGluayB0byB0aGUgT3ZpZCBG
dWxsIFRleHQgb3IgY2l0YXRpb246IGh0dHA6Ly9vdmlkc3Aub3ZpZC5jb20vb3ZpZHdlYi5jZ2k/
VD1KUyZhbXA7Q1NDPVkmYW1wO05FV1M9TiZhbXA7UEFHRT1mdWxsdGV4dCZhbXA7RD1lbWVkNyZh
bXA7QU49MjAwNzAxNzc4Njwva2V5d29yZD48a2V5d29yZD5Tci1yZW5hbDwva2V5d29yZD48L2tl
eXdvcmRzPjxkYXRlcz48eWVhcj4yMDA2PC95ZWFyPjwvZGF0ZXM+PGFjY2Vzc2lvbi1udW0+Q04t
MDA1NTMzMjk8L2FjY2Vzc2lvbi1udW0+PHdvcmstdHlwZT5Db21wYXJhdGl2ZSBTdHVkeTsgUmFu
ZG9taXplZCBDb250cm9sbGVkIFRyaWFsPC93b3JrLXR5cGU+PHVybHM+PHJlbGF0ZWQtdXJscz48
dXJsPmh0dHA6Ly9vbmxpbmVsaWJyYXJ5LndpbGV5LmNvbS9vL2NvY2hyYW5lL2NsY2VudHJhbC9h
cnRpY2xlcy8zMjkvQ04tMDA1NTMzMjkvZnJhbWUuaHRtbDwvdXJsPjx1cmw+aHR0cDovL3BlZGlh
dHJpY3MuYWFwcHVibGljYXRpb25zLm9yZy9jb250ZW50L3BlZGlhdHJpY3MvMTE3LzEvZTg0LmZ1
bGwucGRmPC91cmw+PC9yZWxhdGVkLXVybHM+PC91cmxzPjxjdXN0b20zPlB1Ym1lZCAxNjMyNjY5
MzwvY3VzdG9tMz48ZWxlY3Ryb25pYy1yZXNvdXJjZS1udW0+MTAuMTU0Mi9wZWRzLjIwMDUtMDkx
NzwvZWxlY3Ryb25pYy1yZXNvdXJjZS1udW0+PC9yZWNvcmQ+PC9DaXRlPjwvRW5kTm90ZT4A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DaGVuZzwvQXV0aG9yPjxZZWFyPjIwMDY8L1llYXI+PFJl
Y051bT4yNzwvUmVjTnVtPjxEaXNwbGF5VGV4dD48c3R5bGUgZmFjZT0ic3VwZXJzY3JpcHQiPjI5
PC9zdHlsZT48L0Rpc3BsYXlUZXh0PjxyZWNvcmQ+PHJlYy1udW1iZXI+Mjc8L3JlYy1udW1iZXI+
PGZvcmVpZ24ta2V5cz48a2V5IGFwcD0iRU4iIGRiLWlkPSJkdnNycjVzemJzOWF3Z2UwMnRsNWVk
MGQyejl0cHowcHJ2OXMiIHRpbWVzdGFtcD0iMCI+Mjc8L2tleT48L2ZvcmVpZ24ta2V5cz48cmVm
LXR5cGUgbmFtZT0iRWxlY3Ryb25pYyBBcnRpY2xlIj40MzwvcmVmLXR5cGU+PGNvbnRyaWJ1dG9y
cz48YXV0aG9ycz48YXV0aG9yPkNoZW5nLCBDLiBILjwvYXV0aG9yPjxhdXRob3I+VHNhdSwgWS4g
Sy48L2F1dGhvcj48YXV0aG9yPkxpbiwgVC4gWS48L2F1dGhvcj48L2F1dGhvcnM+PC9jb250cmli
dXRvcnM+PHRpdGxlcz48dGl0bGU+RWZmZWN0aXZlIGR1cmF0aW9uIG9mIGFudGltaWNyb2JpYWwg
dGhlcmFweSBmb3IgdGhlIHRyZWF0bWVudCBvZiBhY3V0ZSBsb2JhciBuZXBocm9uaWE8L3RpdGxl
PjxzZWNvbmRhcnktdGl0bGU+UGVkaWF0cmljczwvc2Vjb25kYXJ5LXRpdGxlPjwvdGl0bGVzPjxw
ZXJpb2RpY2FsPjxmdWxsLXRpdGxlPlBlZGlhdHJpY3M8L2Z1bGwtdGl0bGU+PGFiYnItMT5QZWRp
YXRyaWNzPC9hYmJyLTE+PC9wZXJpb2RpY2FsPjxwYWdlcz5lODQtOTwvcGFnZXM+PHZvbHVtZT4x
MTc8L3ZvbHVtZT48bnVtYmVyPjE8L251bWJlcj48a2V5d29yZHM+PGtleXdvcmQ+QWN1dGUgRGlz
ZWFzZTwva2V5d29yZD48a2V5d29yZD5BZG9sZXNjZW50PC9rZXl3b3JkPjxrZXl3b3JkPkFudGkt
SW5mZWN0aXZlIEFnZW50cyBbYWRtaW5pc3RyYXRpb24gJmFtcDsgZG9zYWdlXTwva2V5d29yZD48
a2V5d29yZD5CYWN0ZXJpYWwgSW5mZWN0aW9ucyBbZHJ1ZyB0aGVyYXB5XTwva2V5d29yZD48a2V5
d29yZD5EcnVnIEFkbWluaXN0cmF0aW9uIFNjaGVkdWxlPC9rZXl3b3JkPjxrZXl3b3JkPkZvY2Fs
IEluZmVjdGlvbiBbZHJ1ZyB0aGVyYXB5XTwva2V5d29yZD48a2V5d29yZD5OZXBocml0aXMgW2Ry
dWcgdGhlcmFweV0gW21pY3JvYmlvbG9neV08L2tleXdvcmQ+PGtleXdvcmQ+Q2hpbGRbY2hlY2t3
b3JkXTwva2V5d29yZD48a2V5d29yZD5DaGlsZCwgUHJlc2Nob29sW2NoZWNrd29yZF08L2tleXdv
cmQ+PGtleXdvcmQ+RmVtYWxlW2NoZWNrd29yZF08L2tleXdvcmQ+PGtleXdvcmQ+SHVtYW5zW2No
ZWNrd29yZF08L2tleXdvcmQ+PGtleXdvcmQ+SW5mYW50W2NoZWNrd29yZF08L2tleXdvcmQ+PGtl
eXdvcmQ+TWFsZVtjaGVja3dvcmRdPC9rZXl3b3JkPjxrZXl3b3JkPmFjdXRlIGxvYmFyIG5lcGhy
b25pYS9kaSBbRGlhZ25vc2lzXTwva2V5d29yZD48a2V5d29yZD5hY3V0ZSBsb2JhciBuZXBocm9u
aWEvZHQgW0RydWcgVGhlcmFweV08L2tleXdvcmQ+PGtleXdvcmQ+YWRvbGVzY2VudDwva2V5d29y
ZD48a2V5d29yZD5hbnRpYmlvdGljIHRoZXJhcHk8L2tleXdvcmQ+PGtleXdvcmQ+YW50aW1pY3Jv
YmlhbCB0aGVyYXB5PC9rZXl3b3JkPjxrZXl3b3JkPmFydGljbGU8L2tleXdvcmQ+PGtleXdvcmQ+
YmFjdGVyaWFsIGluZmVjdGlvbi9kdCBbRHJ1ZyBUaGVyYXB5XTwva2V5d29yZD48a2V5d29yZD5i
YWN0ZXJpdW0gY3VsdHVyZTwva2V5d29yZD48a2V5d29yZD5jaGlsZDwva2V5d29yZD48a2V5d29y
ZD5jbGluaWNhbCB0cmlhbDwva2V5d29yZD48a2V5d29yZD5jb21wdXRlciBhc3Npc3RlZCB0b21v
Z3JhcGh5PC9rZXl3b3JkPjxrZXl3b3JkPmNvbnRyb2xsZWQgY2xpbmljYWwgdHJpYWw8L2tleXdv
cmQ+PGtleXdvcmQ+Y29udHJvbGxlZCBzdHVkeTwva2V5d29yZD48a2V5d29yZD5kcnVnIGVmZmlj
YWN5PC9rZXl3b3JkPjxrZXl3b3JkPkVzY2hlcmljaGlhIGNvbGk8L2tleXdvcmQ+PGtleXdvcmQ+
ZmVtYWxlPC9rZXl3b3JkPjxrZXl3b3JkPmZvbGxvdyB1cDwva2V5d29yZD48a2V5d29yZD5ob3Nw
aXRhbGl6YXRpb248L2tleXdvcmQ+PGtleXdvcmQ+aHVtYW48L2tleXdvcmQ+PGtleXdvcmQ+aW5m
YW50PC9rZXl3b3JkPjxrZXl3b3JkPmtpZG5leSBkaXNlYXNlL2RpIFtEaWFnbm9zaXNdPC9rZXl3
b3JkPjxrZXl3b3JkPmtpZG5leSBkaXNlYXNlL2R0IFtEcnVnIFRoZXJhcHldPC9rZXl3b3JkPjxr
ZXl3b3JkPktsZWJzaWVsbGEgcG5ldW1vbmlhZTwva2V5d29yZD48a2V5d29yZD5tYWpvciBjbGlu
aWNhbCBzdHVkeTwva2V5d29yZD48a2V5d29yZD5tYWxlPC9rZXl3b3JkPjxrZXl3b3JkPm5lcGhy
aXRpcy9kaSBbRGlhZ25vc2lzXTwva2V5d29yZD48a2V5d29yZD5uZXBocml0aXMvZHQgW0RydWcg
VGhlcmFweV08L2tleXdvcmQ+PGtleXdvcmQ+cHJpb3JpdHkgam91cm5hbDwva2V5d29yZD48a2V5
d29yZD5Qc2V1ZG9tb25hcyBhZXJ1Z2lub3NhPC9rZXl3b3JkPjxrZXl3b3JkPnJhbmRvbWl6ZWQg
Y29udHJvbGxlZCB0cmlhbDwva2V5d29yZD48a2V5d29yZD50cmVhdG1lbnQgZHVyYXRpb248L2tl
eXdvcmQ+PGtleXdvcmQ+dHJlYXRtZW50IGZhaWx1cmU8L2tleXdvcmQ+PGtleXdvcmQ+dHJlYXRt
ZW50IG91dGNvbWU8L2tleXdvcmQ+PGtleXdvcmQ+dXJpbmFseXNpczwva2V5d29yZD48a2V5d29y
ZD5hbnRpYmlvdGljIGFnZW50L2N0IFtDbGluaWNhbCBUcmlhbF08L2tleXdvcmQ+PGtleXdvcmQ+
YW50aWJpb3RpYyBhZ2VudC9hZCBbRHJ1ZyBBZG1pbmlzdHJhdGlvbl08L2tleXdvcmQ+PGtleXdv
cmQ+YW50aWJpb3RpYyBhZ2VudC9kdCBbRHJ1ZyBUaGVyYXB5XTwva2V5d29yZD48a2V5d29yZD5h
bnRpYmlvdGljIGFnZW50L2l2IFtJbnRyYXZlbm91cyBEcnVnIEFkbWluaXN0cmF0aW9uXTwva2V5
d29yZD48a2V5d29yZD5hbnRpYmlvdGljIGFnZW50L3BvIFtPcmFsIERydWcgQWRtaW5pc3RyYXRp
b25dPC9rZXl3b3JkPjxrZXl3b3JkPmFudGlpbmZlY3RpdmUgYWdlbnQvY3QgW0NsaW5pY2FsIFRy
aWFsXTwva2V5d29yZD48a2V5d29yZD5hbnRpaW5mZWN0aXZlIGFnZW50L2FkIFtEcnVnIEFkbWlu
aXN0cmF0aW9uXTwva2V5d29yZD48a2V5d29yZD5hbnRpaW5mZWN0aXZlIGFnZW50L2R0IFtEcnVn
IFRoZXJhcHldPC9rZXl3b3JkPjxrZXl3b3JkPmFudGlpbmZlY3RpdmUgYWdlbnQvaXYgW0ludHJh
dmVub3VzIERydWcgQWRtaW5pc3RyYXRpb25dPC9rZXl3b3JkPjxrZXl3b3JkPmFudGlpbmZlY3Rp
dmUgYWdlbnQvcG8gW09yYWwgRHJ1ZyBBZG1pbmlzdHJhdGlvbl0gTGluayB0byB0aGUgT3ZpZCBG
dWxsIFRleHQgb3IgY2l0YXRpb246IGh0dHA6Ly9vdmlkc3Aub3ZpZC5jb20vb3ZpZHdlYi5jZ2k/
VD1KUyZhbXA7Q1NDPVkmYW1wO05FV1M9TiZhbXA7UEFHRT1mdWxsdGV4dCZhbXA7RD1lbWVkNyZh
bXA7QU49MjAwNzAxNzc4Njwva2V5d29yZD48a2V5d29yZD5Tci1yZW5hbDwva2V5d29yZD48L2tl
eXdvcmRzPjxkYXRlcz48eWVhcj4yMDA2PC95ZWFyPjwvZGF0ZXM+PGFjY2Vzc2lvbi1udW0+Q04t
MDA1NTMzMjk8L2FjY2Vzc2lvbi1udW0+PHdvcmstdHlwZT5Db21wYXJhdGl2ZSBTdHVkeTsgUmFu
ZG9taXplZCBDb250cm9sbGVkIFRyaWFsPC93b3JrLXR5cGU+PHVybHM+PHJlbGF0ZWQtdXJscz48
dXJsPmh0dHA6Ly9vbmxpbmVsaWJyYXJ5LndpbGV5LmNvbS9vL2NvY2hyYW5lL2NsY2VudHJhbC9h
cnRpY2xlcy8zMjkvQ04tMDA1NTMzMjkvZnJhbWUuaHRtbDwvdXJsPjx1cmw+aHR0cDovL3BlZGlh
dHJpY3MuYWFwcHVibGljYXRpb25zLm9yZy9jb250ZW50L3BlZGlhdHJpY3MvMTE3LzEvZTg0LmZ1
bGwucGRmPC91cmw+PC9yZWxhdGVkLXVybHM+PC91cmxzPjxjdXN0b20zPlB1Ym1lZCAxNjMyNjY5
MzwvY3VzdG9tMz48ZWxlY3Ryb25pYy1yZXNvdXJjZS1udW0+MTAuMTU0Mi9wZWRzLjIwMDUtMDkx
NzwvZWxlY3Ryb25pYy1yZXNvdXJjZS1udW0+PC9yZWNvcmQ+PC9DaXRlPjwvRW5kTm90ZT4A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29</w:t>
            </w:r>
            <w:r w:rsidRPr="00A713FD">
              <w:rPr>
                <w:rFonts w:ascii="Times New Roman" w:hAnsi="Times New Roman" w:cs="Times New Roman"/>
                <w:sz w:val="20"/>
                <w:szCs w:val="20"/>
              </w:rPr>
              <w:fldChar w:fldCharType="end"/>
            </w:r>
          </w:p>
        </w:tc>
      </w:tr>
      <w:tr w:rsidR="00BD2E11" w:rsidRPr="00A713FD" w14:paraId="4E8981D1" w14:textId="77777777" w:rsidTr="00BD2E11">
        <w:trPr>
          <w:trHeight w:val="562"/>
          <w:jc w:val="center"/>
        </w:trPr>
        <w:tc>
          <w:tcPr>
            <w:tcW w:w="1904" w:type="dxa"/>
            <w:gridSpan w:val="2"/>
            <w:vMerge w:val="restart"/>
            <w:vAlign w:val="center"/>
          </w:tcPr>
          <w:p w14:paraId="4F40D8AC" w14:textId="2F89D6BE"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Supplemental therapies</w:t>
            </w:r>
          </w:p>
        </w:tc>
        <w:tc>
          <w:tcPr>
            <w:tcW w:w="3136" w:type="dxa"/>
            <w:vAlign w:val="center"/>
          </w:tcPr>
          <w:p w14:paraId="05C51CF9"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Vitamin A</w:t>
            </w:r>
          </w:p>
        </w:tc>
        <w:tc>
          <w:tcPr>
            <w:tcW w:w="830" w:type="dxa"/>
            <w:vAlign w:val="center"/>
          </w:tcPr>
          <w:p w14:paraId="75F531CE"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po</w:t>
            </w:r>
            <w:proofErr w:type="spellEnd"/>
          </w:p>
        </w:tc>
        <w:tc>
          <w:tcPr>
            <w:tcW w:w="1218" w:type="dxa"/>
            <w:vAlign w:val="center"/>
          </w:tcPr>
          <w:p w14:paraId="5A849243"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992" w:type="dxa"/>
          </w:tcPr>
          <w:p w14:paraId="2AEBF9DF"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500/kg</w:t>
            </w:r>
          </w:p>
        </w:tc>
        <w:tc>
          <w:tcPr>
            <w:tcW w:w="1444" w:type="dxa"/>
          </w:tcPr>
          <w:p w14:paraId="39DD9835"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0</w:t>
            </w:r>
          </w:p>
        </w:tc>
        <w:tc>
          <w:tcPr>
            <w:tcW w:w="1495" w:type="dxa"/>
          </w:tcPr>
          <w:p w14:paraId="71010599" w14:textId="10A249D2" w:rsidR="00BD2E11" w:rsidRPr="002C2241" w:rsidRDefault="00F94C12" w:rsidP="00CE1AA5">
            <w:pPr>
              <w:spacing w:line="480" w:lineRule="auto"/>
              <w:jc w:val="center"/>
              <w:rPr>
                <w:rFonts w:ascii="Times New Roman" w:hAnsi="Times New Roman" w:cs="Times New Roman"/>
                <w:sz w:val="20"/>
                <w:szCs w:val="16"/>
                <w:highlight w:val="yellow"/>
              </w:rPr>
            </w:pPr>
            <w:r w:rsidRPr="002C2241">
              <w:rPr>
                <w:rFonts w:ascii="Times New Roman" w:hAnsi="Times New Roman" w:cs="Times New Roman"/>
                <w:sz w:val="20"/>
                <w:szCs w:val="16"/>
                <w:highlight w:val="yellow"/>
              </w:rPr>
              <w:t>na</w:t>
            </w:r>
          </w:p>
        </w:tc>
        <w:tc>
          <w:tcPr>
            <w:tcW w:w="1218" w:type="dxa"/>
          </w:tcPr>
          <w:p w14:paraId="037C1E0C" w14:textId="77777777" w:rsidR="00BD2E11" w:rsidRPr="00A713FD" w:rsidRDefault="00BD2E11" w:rsidP="00CE1AA5">
            <w:pPr>
              <w:spacing w:line="480" w:lineRule="auto"/>
              <w:jc w:val="center"/>
              <w:rPr>
                <w:rFonts w:ascii="Times New Roman" w:hAnsi="Times New Roman" w:cs="Times New Roman"/>
                <w:sz w:val="20"/>
                <w:szCs w:val="20"/>
              </w:rPr>
            </w:pPr>
          </w:p>
        </w:tc>
        <w:tc>
          <w:tcPr>
            <w:tcW w:w="1218" w:type="dxa"/>
            <w:vAlign w:val="center"/>
          </w:tcPr>
          <w:p w14:paraId="05250BF0" w14:textId="13216714"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 (3.3)</w:t>
            </w:r>
          </w:p>
        </w:tc>
        <w:tc>
          <w:tcPr>
            <w:tcW w:w="1937" w:type="dxa"/>
            <w:vAlign w:val="center"/>
          </w:tcPr>
          <w:p w14:paraId="7947B221"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Tb2JvdXRpPC9BdXRob3I+PFllYXI+MjAxMzwvWWVhcj48
UmVjTnVtPjQxPC9SZWNOdW0+PERpc3BsYXlUZXh0PjxzdHlsZSBmYWNlPSJzdXBlcnNjcmlwdCI+
NDM8L3N0eWxlPjwvRGlzcGxheVRleHQ+PHJlY29yZD48cmVjLW51bWJlcj40MTwvcmVjLW51bWJl
cj48Zm9yZWlnbi1rZXlzPjxrZXkgYXBwPSJFTiIgZGItaWQ9ImR2c3JyNXN6YnM5YXdnZTAydGw1
ZWQwZDJ6OXRwejBwcnY5cyIgdGltZXN0YW1wPSIwIj40MTwva2V5PjwvZm9yZWlnbi1rZXlzPjxy
ZWYtdHlwZSBuYW1lPSJFbGVjdHJvbmljIEFydGljbGUiPjQzPC9yZWYtdHlwZT48Y29udHJpYnV0
b3JzPjxhdXRob3JzPjxhdXRob3I+U29ib3V0aSwgQi48L2F1dGhvcj48YXV0aG9yPkhvb21hbiwg
Ti48L2F1dGhvcj48YXV0aG9yPk1vdmFoZWQsIE0uPC9hdXRob3I+PC9hdXRob3JzPjwvY29udHJp
YnV0b3JzPjx0aXRsZXM+PHRpdGxlPlRoZSBlZmZlY3Qgb2Ygdml0YW1pbiBFIG9yIHZpdGFtaW4g
QSBvbiB0aGUgcHJldmVudGlvbiBvZiByZW5hbCBzY2FycmluZyBpbiBjaGlsZHJlbiB3aXRoIGFj
dXRlIHB5ZWxvbmVwaHJpdGlzPC90aXRsZT48c2Vjb25kYXJ5LXRpdGxlPlBlZGlhdHJpYyBuZXBo
cm9sb2d5IChCZXJsaW4sIEdlcm1hbnkpPC9zZWNvbmRhcnktdGl0bGU+PC90aXRsZXM+PHBhZ2Vz
PjI3Ny04MzwvcGFnZXM+PHZvbHVtZT4yODwvdm9sdW1lPjxudW1iZXI+MjwvbnVtYmVyPjxrZXl3
b3Jkcz48a2V5d29yZD5BbnRpLUJhY3RlcmlhbCBBZ2VudHMgW3RoZXJhcGV1dGljIHVzZV08L2tl
eXdvcmQ+PGtleXdvcmQ+QW50aW94aWRhbnRzIFt0aGVyYXBldXRpYyB1c2VdPC9rZXl3b3JkPjxr
ZXl3b3JkPkNpY2F0cml4IFtldGlvbG9neV0gW3ByZXZlbnRpb24gJmFtcDsgY29udHJvbF0gW3Jh
ZGlvbnVjbGlkZSBpbWFnaW5nXTwva2V5d29yZD48a2V5d29yZD5EaWV0YXJ5IFN1cHBsZW1lbnRz
PC9rZXl3b3JkPjxrZXl3b3JkPkluZmFudCwgTmV3Ym9ybjwva2V5d29yZD48a2V5d29yZD5LaWRu
ZXkgW3BhdGhvbG9neV08L2tleXdvcmQ+PGtleXdvcmQ+UHllbG9uZXBocml0aXMgW2NvbXBsaWNh
dGlvbnNdPC9rZXl3b3JkPjxrZXl3b3JkPlJhZGlvcGhhcm1hY2V1dGljYWxzPC9rZXl3b3JkPjxr
ZXl3b3JkPlRlY2huZXRpdW0gVGMgOTltIERpbWVyY2FwdG9zdWNjaW5pYyBBY2lkPC9rZXl3b3Jk
PjxrZXl3b3JkPlZpdGFtaW4gQSBbdGhlcmFwZXV0aWMgdXNlXTwva2V5d29yZD48a2V5d29yZD5W
aXRhbWluIEUgW3RoZXJhcGV1dGljIHVzZV08L2tleXdvcmQ+PGtleXdvcmQ+Q2hpbGRbY2hlY2t3
b3JkXTwva2V5d29yZD48a2V5d29yZD5DaGlsZCwgUHJlc2Nob29sW2NoZWNrd29yZF08L2tleXdv
cmQ+PGtleXdvcmQ+RmVtYWxlW2NoZWNrd29yZF08L2tleXdvcmQ+PGtleXdvcmQ+SHVtYW5zW2No
ZWNrd29yZF08L2tleXdvcmQ+PGtleXdvcmQ+SW5mYW50W2NoZWNrd29yZF08L2tleXdvcmQ+PGtl
eXdvcmQ+U3ItY29tcG1lZDwva2V5d29yZD48L2tleXdvcmRzPjxkYXRlcz48eWVhcj4yMDEzPC95
ZWFyPjwvZGF0ZXM+PGFjY2Vzc2lvbi1udW0+Q04tMDA4Nzg2MjI8L2FjY2Vzc2lvbi1udW0+PHdv
cmstdHlwZT5SYW5kb21pemVkIENvbnRyb2xsZWQgVHJpYWw8L3dvcmstdHlwZT48dXJscz48cmVs
YXRlZC11cmxzPjx1cmw+aHR0cDovL29ubGluZWxpYnJhcnkud2lsZXkuY29tL28vY29jaHJhbmUv
Y2xjZW50cmFsL2FydGljbGVzLzYyMi9DTi0wMDg3ODYyMi9mcmFtZS5odG1sPC91cmw+PHVybD5o
dHRwOi8vZG93bmxvYWQuc3ByaW5nZXIuY29tL3N0YXRpYy9wZGYvOTM5L2FydCUyNTNBMTAuMTAw
NyUyNTJGczAwNDY3LTAxMi0yMzA4LTQucGRmP29yaWdpblVybD1odHRwJTNBJTJGJTJGbGluay5z
cHJpbmdlci5jb20lMkZhcnRpY2xlJTJGMTAuMTAwNyUyRnMwMDQ2Ny0wMTItMjMwOC00JmFtcDt0
b2tlbjI9ZXhwPTE0ODAwMDU1MTF+YWNsPSUyRnN0YXRpYyUyRnBkZiUyRjkzOSUyRmFydCUyNTI1
M0ExMC4xMDA3JTI1MjUyRnMwMDQ2Ny0wMTItMjMwOC00LnBkZiUzRm9yaWdpblVybCUzRGh0dHAl
MjUzQSUyNTJGJTI1MkZsaW5rLnNwcmluZ2VyLmNvbSUyNTJGYXJ0aWNsZSUyNTJGMTAuMTAwNyUy
NTJGczAwNDY3LTAxMi0yMzA4LTQqfmhtYWM9OTU0MzkyMDU3MWZiYjM1ZDEzNmE3ZDVkMDAzYWVi
YjIzZGQ2NTE3YzQzOWE5MzgyNmMxZWFkOTM2NjdiY2YwYjwvdXJsPjwvcmVsYXRlZC11cmxzPjwv
dXJscz48Y3VzdG9tMz5QdWJtZWQgMjMwNTI2NTA8L2N1c3RvbTM+PGVsZWN0cm9uaWMtcmVzb3Vy
Y2UtbnVtPjEwLjEwMDcvczAwNDY3LTAxMi0yMzA4LTQ8L2VsZWN0cm9uaWMtcmVzb3VyY2UtbnVt
PjwvcmVjb3JkPjwvQ2l0ZT48L0VuZE5vdGU+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Tb2JvdXRpPC9BdXRob3I+PFllYXI+MjAxMzwvWWVhcj48
UmVjTnVtPjQxPC9SZWNOdW0+PERpc3BsYXlUZXh0PjxzdHlsZSBmYWNlPSJzdXBlcnNjcmlwdCI+
NDM8L3N0eWxlPjwvRGlzcGxheVRleHQ+PHJlY29yZD48cmVjLW51bWJlcj40MTwvcmVjLW51bWJl
cj48Zm9yZWlnbi1rZXlzPjxrZXkgYXBwPSJFTiIgZGItaWQ9ImR2c3JyNXN6YnM5YXdnZTAydGw1
ZWQwZDJ6OXRwejBwcnY5cyIgdGltZXN0YW1wPSIwIj40MTwva2V5PjwvZm9yZWlnbi1rZXlzPjxy
ZWYtdHlwZSBuYW1lPSJFbGVjdHJvbmljIEFydGljbGUiPjQzPC9yZWYtdHlwZT48Y29udHJpYnV0
b3JzPjxhdXRob3JzPjxhdXRob3I+U29ib3V0aSwgQi48L2F1dGhvcj48YXV0aG9yPkhvb21hbiwg
Ti48L2F1dGhvcj48YXV0aG9yPk1vdmFoZWQsIE0uPC9hdXRob3I+PC9hdXRob3JzPjwvY29udHJp
YnV0b3JzPjx0aXRsZXM+PHRpdGxlPlRoZSBlZmZlY3Qgb2Ygdml0YW1pbiBFIG9yIHZpdGFtaW4g
QSBvbiB0aGUgcHJldmVudGlvbiBvZiByZW5hbCBzY2FycmluZyBpbiBjaGlsZHJlbiB3aXRoIGFj
dXRlIHB5ZWxvbmVwaHJpdGlzPC90aXRsZT48c2Vjb25kYXJ5LXRpdGxlPlBlZGlhdHJpYyBuZXBo
cm9sb2d5IChCZXJsaW4sIEdlcm1hbnkpPC9zZWNvbmRhcnktdGl0bGU+PC90aXRsZXM+PHBhZ2Vz
PjI3Ny04MzwvcGFnZXM+PHZvbHVtZT4yODwvdm9sdW1lPjxudW1iZXI+MjwvbnVtYmVyPjxrZXl3
b3Jkcz48a2V5d29yZD5BbnRpLUJhY3RlcmlhbCBBZ2VudHMgW3RoZXJhcGV1dGljIHVzZV08L2tl
eXdvcmQ+PGtleXdvcmQ+QW50aW94aWRhbnRzIFt0aGVyYXBldXRpYyB1c2VdPC9rZXl3b3JkPjxr
ZXl3b3JkPkNpY2F0cml4IFtldGlvbG9neV0gW3ByZXZlbnRpb24gJmFtcDsgY29udHJvbF0gW3Jh
ZGlvbnVjbGlkZSBpbWFnaW5nXTwva2V5d29yZD48a2V5d29yZD5EaWV0YXJ5IFN1cHBsZW1lbnRz
PC9rZXl3b3JkPjxrZXl3b3JkPkluZmFudCwgTmV3Ym9ybjwva2V5d29yZD48a2V5d29yZD5LaWRu
ZXkgW3BhdGhvbG9neV08L2tleXdvcmQ+PGtleXdvcmQ+UHllbG9uZXBocml0aXMgW2NvbXBsaWNh
dGlvbnNdPC9rZXl3b3JkPjxrZXl3b3JkPlJhZGlvcGhhcm1hY2V1dGljYWxzPC9rZXl3b3JkPjxr
ZXl3b3JkPlRlY2huZXRpdW0gVGMgOTltIERpbWVyY2FwdG9zdWNjaW5pYyBBY2lkPC9rZXl3b3Jk
PjxrZXl3b3JkPlZpdGFtaW4gQSBbdGhlcmFwZXV0aWMgdXNlXTwva2V5d29yZD48a2V5d29yZD5W
aXRhbWluIEUgW3RoZXJhcGV1dGljIHVzZV08L2tleXdvcmQ+PGtleXdvcmQ+Q2hpbGRbY2hlY2t3
b3JkXTwva2V5d29yZD48a2V5d29yZD5DaGlsZCwgUHJlc2Nob29sW2NoZWNrd29yZF08L2tleXdv
cmQ+PGtleXdvcmQ+RmVtYWxlW2NoZWNrd29yZF08L2tleXdvcmQ+PGtleXdvcmQ+SHVtYW5zW2No
ZWNrd29yZF08L2tleXdvcmQ+PGtleXdvcmQ+SW5mYW50W2NoZWNrd29yZF08L2tleXdvcmQ+PGtl
eXdvcmQ+U3ItY29tcG1lZDwva2V5d29yZD48L2tleXdvcmRzPjxkYXRlcz48eWVhcj4yMDEzPC95
ZWFyPjwvZGF0ZXM+PGFjY2Vzc2lvbi1udW0+Q04tMDA4Nzg2MjI8L2FjY2Vzc2lvbi1udW0+PHdv
cmstdHlwZT5SYW5kb21pemVkIENvbnRyb2xsZWQgVHJpYWw8L3dvcmstdHlwZT48dXJscz48cmVs
YXRlZC11cmxzPjx1cmw+aHR0cDovL29ubGluZWxpYnJhcnkud2lsZXkuY29tL28vY29jaHJhbmUv
Y2xjZW50cmFsL2FydGljbGVzLzYyMi9DTi0wMDg3ODYyMi9mcmFtZS5odG1sPC91cmw+PHVybD5o
dHRwOi8vZG93bmxvYWQuc3ByaW5nZXIuY29tL3N0YXRpYy9wZGYvOTM5L2FydCUyNTNBMTAuMTAw
NyUyNTJGczAwNDY3LTAxMi0yMzA4LTQucGRmP29yaWdpblVybD1odHRwJTNBJTJGJTJGbGluay5z
cHJpbmdlci5jb20lMkZhcnRpY2xlJTJGMTAuMTAwNyUyRnMwMDQ2Ny0wMTItMjMwOC00JmFtcDt0
b2tlbjI9ZXhwPTE0ODAwMDU1MTF+YWNsPSUyRnN0YXRpYyUyRnBkZiUyRjkzOSUyRmFydCUyNTI1
M0ExMC4xMDA3JTI1MjUyRnMwMDQ2Ny0wMTItMjMwOC00LnBkZiUzRm9yaWdpblVybCUzRGh0dHAl
MjUzQSUyNTJGJTI1MkZsaW5rLnNwcmluZ2VyLmNvbSUyNTJGYXJ0aWNsZSUyNTJGMTAuMTAwNyUy
NTJGczAwNDY3LTAxMi0yMzA4LTQqfmhtYWM9OTU0MzkyMDU3MWZiYjM1ZDEzNmE3ZDVkMDAzYWVi
YjIzZGQ2NTE3YzQzOWE5MzgyNmMxZWFkOTM2NjdiY2YwYjwvdXJsPjwvcmVsYXRlZC11cmxzPjwv
dXJscz48Y3VzdG9tMz5QdWJtZWQgMjMwNTI2NTA8L2N1c3RvbTM+PGVsZWN0cm9uaWMtcmVzb3Vy
Y2UtbnVtPjEwLjEwMDcvczAwNDY3LTAxMi0yMzA4LTQ8L2VsZWN0cm9uaWMtcmVzb3VyY2UtbnVt
PjwvcmVjb3JkPjwvQ2l0ZT48L0VuZE5vdGU+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43</w:t>
            </w:r>
            <w:r w:rsidRPr="00A713FD">
              <w:rPr>
                <w:rFonts w:ascii="Times New Roman" w:hAnsi="Times New Roman" w:cs="Times New Roman"/>
                <w:sz w:val="20"/>
                <w:szCs w:val="20"/>
              </w:rPr>
              <w:fldChar w:fldCharType="end"/>
            </w:r>
          </w:p>
        </w:tc>
      </w:tr>
      <w:tr w:rsidR="00BD2E11" w:rsidRPr="00A713FD" w14:paraId="1271B20A" w14:textId="77777777" w:rsidTr="00BD2E11">
        <w:trPr>
          <w:jc w:val="center"/>
        </w:trPr>
        <w:tc>
          <w:tcPr>
            <w:tcW w:w="1904" w:type="dxa"/>
            <w:gridSpan w:val="2"/>
            <w:vMerge/>
            <w:vAlign w:val="center"/>
          </w:tcPr>
          <w:p w14:paraId="0C460313" w14:textId="77777777" w:rsidR="00BD2E11" w:rsidRPr="00A713FD" w:rsidRDefault="00BD2E11" w:rsidP="00CE1AA5">
            <w:pPr>
              <w:spacing w:line="480" w:lineRule="auto"/>
              <w:ind w:left="720"/>
              <w:jc w:val="center"/>
              <w:rPr>
                <w:rFonts w:ascii="Times New Roman" w:hAnsi="Times New Roman" w:cs="Times New Roman"/>
                <w:sz w:val="20"/>
                <w:szCs w:val="20"/>
              </w:rPr>
            </w:pPr>
          </w:p>
        </w:tc>
        <w:tc>
          <w:tcPr>
            <w:tcW w:w="3136" w:type="dxa"/>
            <w:vAlign w:val="center"/>
          </w:tcPr>
          <w:p w14:paraId="74F0A2B3"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Vitamin E</w:t>
            </w:r>
          </w:p>
        </w:tc>
        <w:tc>
          <w:tcPr>
            <w:tcW w:w="830" w:type="dxa"/>
            <w:vAlign w:val="center"/>
          </w:tcPr>
          <w:p w14:paraId="4E9EB313"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po</w:t>
            </w:r>
            <w:proofErr w:type="spellEnd"/>
          </w:p>
        </w:tc>
        <w:tc>
          <w:tcPr>
            <w:tcW w:w="1218" w:type="dxa"/>
            <w:vAlign w:val="center"/>
          </w:tcPr>
          <w:p w14:paraId="3948B818"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992" w:type="dxa"/>
          </w:tcPr>
          <w:p w14:paraId="35CB428B"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20-100</w:t>
            </w:r>
          </w:p>
        </w:tc>
        <w:tc>
          <w:tcPr>
            <w:tcW w:w="1444" w:type="dxa"/>
          </w:tcPr>
          <w:p w14:paraId="51C48F75"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0-14</w:t>
            </w:r>
          </w:p>
        </w:tc>
        <w:tc>
          <w:tcPr>
            <w:tcW w:w="1495" w:type="dxa"/>
          </w:tcPr>
          <w:p w14:paraId="7F6E7303" w14:textId="3CF6B45D" w:rsidR="00BD2E11" w:rsidRPr="002C2241" w:rsidRDefault="00F94C12" w:rsidP="00CE1AA5">
            <w:pPr>
              <w:spacing w:line="480" w:lineRule="auto"/>
              <w:jc w:val="center"/>
              <w:rPr>
                <w:rFonts w:ascii="Times New Roman" w:hAnsi="Times New Roman" w:cs="Times New Roman"/>
                <w:sz w:val="20"/>
                <w:szCs w:val="16"/>
                <w:highlight w:val="yellow"/>
              </w:rPr>
            </w:pPr>
            <w:r w:rsidRPr="002C2241">
              <w:rPr>
                <w:rFonts w:ascii="Times New Roman" w:hAnsi="Times New Roman" w:cs="Times New Roman"/>
                <w:sz w:val="20"/>
                <w:szCs w:val="16"/>
                <w:highlight w:val="yellow"/>
              </w:rPr>
              <w:t>na</w:t>
            </w:r>
          </w:p>
        </w:tc>
        <w:tc>
          <w:tcPr>
            <w:tcW w:w="1218" w:type="dxa"/>
          </w:tcPr>
          <w:p w14:paraId="5418D49E" w14:textId="77777777" w:rsidR="00BD2E11" w:rsidRPr="00A713FD" w:rsidRDefault="00BD2E11" w:rsidP="00CE1AA5">
            <w:pPr>
              <w:spacing w:line="480" w:lineRule="auto"/>
              <w:jc w:val="center"/>
              <w:rPr>
                <w:rFonts w:ascii="Times New Roman" w:hAnsi="Times New Roman" w:cs="Times New Roman"/>
                <w:sz w:val="20"/>
                <w:szCs w:val="20"/>
              </w:rPr>
            </w:pPr>
          </w:p>
        </w:tc>
        <w:tc>
          <w:tcPr>
            <w:tcW w:w="1218" w:type="dxa"/>
            <w:vAlign w:val="center"/>
          </w:tcPr>
          <w:p w14:paraId="7CC067D9" w14:textId="4B99532D"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2 (6.6)</w:t>
            </w:r>
          </w:p>
        </w:tc>
        <w:tc>
          <w:tcPr>
            <w:tcW w:w="1937" w:type="dxa"/>
            <w:vAlign w:val="center"/>
          </w:tcPr>
          <w:p w14:paraId="7C5CE2B2"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Tb2JvdXRpPC9BdXRob3I+PFllYXI+MjAxMzwvWWVhcj48
UmVjTnVtPjQxPC9SZWNOdW0+PERpc3BsYXlUZXh0PjxzdHlsZSBmYWNlPSJzdXBlcnNjcmlwdCI+
NDMsNTA8L3N0eWxlPjwvRGlzcGxheVRleHQ+PHJlY29yZD48cmVjLW51bWJlcj40MTwvcmVjLW51
bWJlcj48Zm9yZWlnbi1rZXlzPjxrZXkgYXBwPSJFTiIgZGItaWQ9ImR2c3JyNXN6YnM5YXdnZTAy
dGw1ZWQwZDJ6OXRwejBwcnY5cyIgdGltZXN0YW1wPSIwIj40MTwva2V5PjwvZm9yZWlnbi1rZXlz
PjxyZWYtdHlwZSBuYW1lPSJFbGVjdHJvbmljIEFydGljbGUiPjQzPC9yZWYtdHlwZT48Y29udHJp
YnV0b3JzPjxhdXRob3JzPjxhdXRob3I+U29ib3V0aSwgQi48L2F1dGhvcj48YXV0aG9yPkhvb21h
biwgTi48L2F1dGhvcj48YXV0aG9yPk1vdmFoZWQsIE0uPC9hdXRob3I+PC9hdXRob3JzPjwvY29u
dHJpYnV0b3JzPjx0aXRsZXM+PHRpdGxlPlRoZSBlZmZlY3Qgb2Ygdml0YW1pbiBFIG9yIHZpdGFt
aW4gQSBvbiB0aGUgcHJldmVudGlvbiBvZiByZW5hbCBzY2FycmluZyBpbiBjaGlsZHJlbiB3aXRo
IGFjdXRlIHB5ZWxvbmVwaHJpdGlzPC90aXRsZT48c2Vjb25kYXJ5LXRpdGxlPlBlZGlhdHJpYyBu
ZXBocm9sb2d5IChCZXJsaW4sIEdlcm1hbnkpPC9zZWNvbmRhcnktdGl0bGU+PC90aXRsZXM+PHBh
Z2VzPjI3Ny04MzwvcGFnZXM+PHZvbHVtZT4yODwvdm9sdW1lPjxudW1iZXI+MjwvbnVtYmVyPjxr
ZXl3b3Jkcz48a2V5d29yZD5BbnRpLUJhY3RlcmlhbCBBZ2VudHMgW3RoZXJhcGV1dGljIHVzZV08
L2tleXdvcmQ+PGtleXdvcmQ+QW50aW94aWRhbnRzIFt0aGVyYXBldXRpYyB1c2VdPC9rZXl3b3Jk
PjxrZXl3b3JkPkNpY2F0cml4IFtldGlvbG9neV0gW3ByZXZlbnRpb24gJmFtcDsgY29udHJvbF0g
W3JhZGlvbnVjbGlkZSBpbWFnaW5nXTwva2V5d29yZD48a2V5d29yZD5EaWV0YXJ5IFN1cHBsZW1l
bnRzPC9rZXl3b3JkPjxrZXl3b3JkPkluZmFudCwgTmV3Ym9ybjwva2V5d29yZD48a2V5d29yZD5L
aWRuZXkgW3BhdGhvbG9neV08L2tleXdvcmQ+PGtleXdvcmQ+UHllbG9uZXBocml0aXMgW2NvbXBs
aWNhdGlvbnNdPC9rZXl3b3JkPjxrZXl3b3JkPlJhZGlvcGhhcm1hY2V1dGljYWxzPC9rZXl3b3Jk
PjxrZXl3b3JkPlRlY2huZXRpdW0gVGMgOTltIERpbWVyY2FwdG9zdWNjaW5pYyBBY2lkPC9rZXl3
b3JkPjxrZXl3b3JkPlZpdGFtaW4gQSBbdGhlcmFwZXV0aWMgdXNlXTwva2V5d29yZD48a2V5d29y
ZD5WaXRhbWluIEUgW3RoZXJhcGV1dGljIHVzZV08L2tleXdvcmQ+PGtleXdvcmQ+Q2hpbGRbY2hl
Y2t3b3JkXTwva2V5d29yZD48a2V5d29yZD5DaGlsZCwgUHJlc2Nob29sW2NoZWNrd29yZF08L2tl
eXdvcmQ+PGtleXdvcmQ+RmVtYWxlW2NoZWNrd29yZF08L2tleXdvcmQ+PGtleXdvcmQ+SHVtYW5z
W2NoZWNrd29yZF08L2tleXdvcmQ+PGtleXdvcmQ+SW5mYW50W2NoZWNrd29yZF08L2tleXdvcmQ+
PGtleXdvcmQ+U3ItY29tcG1lZDwva2V5d29yZD48L2tleXdvcmRzPjxkYXRlcz48eWVhcj4yMDEz
PC95ZWFyPjwvZGF0ZXM+PGFjY2Vzc2lvbi1udW0+Q04tMDA4Nzg2MjI8L2FjY2Vzc2lvbi1udW0+
PHdvcmstdHlwZT5SYW5kb21pemVkIENvbnRyb2xsZWQgVHJpYWw8L3dvcmstdHlwZT48dXJscz48
cmVsYXRlZC11cmxzPjx1cmw+aHR0cDovL29ubGluZWxpYnJhcnkud2lsZXkuY29tL28vY29jaHJh
bmUvY2xjZW50cmFsL2FydGljbGVzLzYyMi9DTi0wMDg3ODYyMi9mcmFtZS5odG1sPC91cmw+PHVy
bD5odHRwOi8vZG93bmxvYWQuc3ByaW5nZXIuY29tL3N0YXRpYy9wZGYvOTM5L2FydCUyNTNBMTAu
MTAwNyUyNTJGczAwNDY3LTAxMi0yMzA4LTQucGRmP29yaWdpblVybD1odHRwJTNBJTJGJTJGbGlu
ay5zcHJpbmdlci5jb20lMkZhcnRpY2xlJTJGMTAuMTAwNyUyRnMwMDQ2Ny0wMTItMjMwOC00JmFt
cDt0b2tlbjI9ZXhwPTE0ODAwMDU1MTF+YWNsPSUyRnN0YXRpYyUyRnBkZiUyRjkzOSUyRmFydCUy
NTI1M0ExMC4xMDA3JTI1MjUyRnMwMDQ2Ny0wMTItMjMwOC00LnBkZiUzRm9yaWdpblVybCUzRGh0
dHAlMjUzQSUyNTJGJTI1MkZsaW5rLnNwcmluZ2VyLmNvbSUyNTJGYXJ0aWNsZSUyNTJGMTAuMTAw
NyUyNTJGczAwNDY3LTAxMi0yMzA4LTQqfmhtYWM9OTU0MzkyMDU3MWZiYjM1ZDEzNmE3ZDVkMDAz
YWViYjIzZGQ2NTE3YzQzOWE5MzgyNmMxZWFkOTM2NjdiY2YwYjwvdXJsPjwvcmVsYXRlZC11cmxz
PjwvdXJscz48Y3VzdG9tMz5QdWJtZWQgMjMwNTI2NTA8L2N1c3RvbTM+PGVsZWN0cm9uaWMtcmVz
b3VyY2UtbnVtPjEwLjEwMDcvczAwNDY3LTAxMi0yMzA4LTQ8L2VsZWN0cm9uaWMtcmVzb3VyY2Ut
bnVtPjwvcmVjb3JkPjwvQ2l0ZT48Q2l0ZT48QXV0aG9yPllvdXNlZmljaGFpamFuPC9BdXRob3I+
PFllYXI+MjAxNTwvWWVhcj48UmVjTnVtPjQ4PC9SZWNOdW0+PHJlY29yZD48cmVjLW51bWJlcj40
ODwvcmVjLW51bWJlcj48Zm9yZWlnbi1rZXlzPjxrZXkgYXBwPSJFTiIgZGItaWQ9ImR2c3JyNXN6
YnM5YXdnZTAydGw1ZWQwZDJ6OXRwejBwcnY5cyIgdGltZXN0YW1wPSIwIj40ODwva2V5PjwvZm9y
ZWlnbi1rZXlzPjxyZWYtdHlwZSBuYW1lPSJKb3VybmFsIEFydGljbGUiPjE3PC9yZWYtdHlwZT48
Y29udHJpYnV0b3JzPjxhdXRob3JzPjxhdXRob3I+WW91c2VmaWNoYWlqYW4sIFAuPC9hdXRob3I+
PGF1dGhvcj5LYWhiYXppLCBNLjwvYXV0aG9yPjxhdXRob3I+UmFzdGksIFMuPC9hdXRob3I+PGF1
dGhvcj5SYWZlaWUsIE0uPC9hdXRob3I+PGF1dGhvcj5TaGFyYWZraGFoLCBNLjwvYXV0aG9yPjwv
YXV0aG9ycz48L2NvbnRyaWJ1dG9ycz48YXV0aC1hZGRyZXNzPihZb3VzZWZpY2hhaWphbikgRGl2
aXNpb24gb2YgUGVkaWF0cmljIE5lcGhyb2xvZ3ksIERlcGFydG1lbnQgb2YgUGVkaWF0cmljcywg
QXJhayBVbml2ZXJzaXR5IG9mIE1lZGljYWwgU2NpZW5jZXMsIEFyYWssIElyYW4sIElzbGFtaWMg
UmVwdWJsaWMgb2YgKEthaGJhemksIFJhc3RpKSBEZXBhcnRtZW50IG9mIFBlZGlhdHJpY3MsIEFy
YWsgVW5pdmVyc2l0eSBvZiBNZWRpY2FsIFNjaWVuY2VzLCBBcmFrLCBJcmFuLCBJc2xhbWljIFJl
cHVibGljIG9mIChSYWZlaWUpIERlcGFydG1lbnQgb2YgQmlvc3RhdGlzdGljcyBhbmQgRXBpZGVt
aW9sb2d5LCBBcmFrIHVuaXZlcnNpdHkgb2YgTWVkaWNhbCBTY2llbmNlcywgQXJhaywgSXJhbiwg
SXNsYW1pYyBSZXB1YmxpYyBvZiAoU2hhcmFma2hhaCkgU2Nob29sIG9mIE1lZGljaW5lLCBBcmFr
IFVuaXZlcnNpdHkgb2YgTWVkaWNhbCBTY2llbmNlcywgQXJhaywgSXJhbiwgSXNsYW1pYyBSZXB1
YmxpYyBvZjwvYXV0aC1hZGRyZXNzPjx0aXRsZXM+PHRpdGxlPlZpdGFtaW4gRSBhcyBhZGp1dmFu
dCB0cmVhdG1lbnQgZm9yIHVyaW5hcnkgdHJhY3QgaW5mZWN0aW9uIGluIGdpcmxzIHdpdGggYWN1
dGUgcHllbG9uZXBocml0aXM8L3RpdGxlPjxzZWNvbmRhcnktdGl0bGU+SXJhbmlhbiBKb3VybmFs
IG9mIEtpZG5leSBEaXNlYXNlczwvc2Vjb25kYXJ5LXRpdGxlPjwvdGl0bGVzPjxwYWdlcz45Ny0x
MDQ8L3BhZ2VzPjx2b2x1bWU+OTwvdm9sdW1lPjxudW1iZXI+MjwvbnVtYmVyPjxkYXRlcz48eWVh
cj4yMDE1PC95ZWFyPjwvZGF0ZXM+PHVybHM+PHJlbGF0ZWQtdXJscz48dXJsPmh0dHA6Ly9vdmlk
c3Aub3ZpZC5jb20vb3ZpZHdlYi5jZ2k/VD1KUyZhbXA7Q1NDPVkmYW1wO05FV1M9TiZhbXA7UEFH
RT1mdWxsdGV4dCZhbXA7RD1lbWVkMThhJmFtcDtBTj02MDM2Nzk1MjM8L3VybD48dXJsPmh0dHA6
Ly9zZnhldTA4Lmhvc3RlZC5leGxpYnJpc2dyb3VwLmNvbS9zZ3VsP3NpZD1PVklEOmVtYmFzZSZh
bXA7aWQ9cG1pZDoyNTg1MTI4NyZhbXA7aWQ9ZG9pOiZhbXA7aXNzbj0xNzM1LTg1ODImYW1wO2lz
Ym49JmFtcDt2b2x1bWU9OSZhbXA7aXNzdWU9MiZhbXA7c3BhZ2U9OTcmYW1wO3BhZ2VzPTk3LTEw
NCZhbXA7ZGF0ZT0yMDE1JmFtcDt0aXRsZT1JcmFuaWFuK0pvdXJuYWwrb2YrS2lkbmV5K0Rpc2Vh
c2VzJmFtcDthdGl0bGU9Vml0YW1pbitFK2FzK2FkanV2YW50K3RyZWF0bWVudCtmb3IrdXJpbmFy
eSt0cmFjdCtpbmZlY3Rpb24raW4rZ2lybHMrd2l0aCthY3V0ZStweWVsb25lcGhyaXRpcyZhbXA7
YXVsYXN0PVlvdXNlZmljaGFpamFuJmFtcDtwaWQ9JTNDYXV0aG9yJTNFWW91c2VmaWNoYWlqYW4r
UC4lM0JLYWhiYXppK00uJTNCUmFzdGkrUy4lM0JSYWZlaWUrTS4lM0JTaGFyYWZraGFoK00uJTND
JTJGYXV0aG9yJTNFJTNDQU4lM0U2MDM2Nzk1MjMlM0MlMkZBTiUzRSUzQ0RUJTNFSm91cm5hbCUz
QStBcnRpY2xlJTNDJTJGRFQlM0U8L3VybD48L3JlbGF0ZWQtdXJscz48L3VybHM+PHJlbW90ZS1k
YXRhYmFzZS1wcm92aWRlcj5PdmlkIFRlY2hub2xvZ2llc1VJIC0gNjAzNjc5NTIzPC9yZW1vdGUt
ZGF0YWJhc2UtcHJvdmlkZXI+PC9yZWNvcmQ+PC9DaXRlPjwvRW5kTm90ZT4A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Tb2JvdXRpPC9BdXRob3I+PFllYXI+MjAxMzwvWWVhcj48
UmVjTnVtPjQxPC9SZWNOdW0+PERpc3BsYXlUZXh0PjxzdHlsZSBmYWNlPSJzdXBlcnNjcmlwdCI+
NDMsNTA8L3N0eWxlPjwvRGlzcGxheVRleHQ+PHJlY29yZD48cmVjLW51bWJlcj40MTwvcmVjLW51
bWJlcj48Zm9yZWlnbi1rZXlzPjxrZXkgYXBwPSJFTiIgZGItaWQ9ImR2c3JyNXN6YnM5YXdnZTAy
dGw1ZWQwZDJ6OXRwejBwcnY5cyIgdGltZXN0YW1wPSIwIj40MTwva2V5PjwvZm9yZWlnbi1rZXlz
PjxyZWYtdHlwZSBuYW1lPSJFbGVjdHJvbmljIEFydGljbGUiPjQzPC9yZWYtdHlwZT48Y29udHJp
YnV0b3JzPjxhdXRob3JzPjxhdXRob3I+U29ib3V0aSwgQi48L2F1dGhvcj48YXV0aG9yPkhvb21h
biwgTi48L2F1dGhvcj48YXV0aG9yPk1vdmFoZWQsIE0uPC9hdXRob3I+PC9hdXRob3JzPjwvY29u
dHJpYnV0b3JzPjx0aXRsZXM+PHRpdGxlPlRoZSBlZmZlY3Qgb2Ygdml0YW1pbiBFIG9yIHZpdGFt
aW4gQSBvbiB0aGUgcHJldmVudGlvbiBvZiByZW5hbCBzY2FycmluZyBpbiBjaGlsZHJlbiB3aXRo
IGFjdXRlIHB5ZWxvbmVwaHJpdGlzPC90aXRsZT48c2Vjb25kYXJ5LXRpdGxlPlBlZGlhdHJpYyBu
ZXBocm9sb2d5IChCZXJsaW4sIEdlcm1hbnkpPC9zZWNvbmRhcnktdGl0bGU+PC90aXRsZXM+PHBh
Z2VzPjI3Ny04MzwvcGFnZXM+PHZvbHVtZT4yODwvdm9sdW1lPjxudW1iZXI+MjwvbnVtYmVyPjxr
ZXl3b3Jkcz48a2V5d29yZD5BbnRpLUJhY3RlcmlhbCBBZ2VudHMgW3RoZXJhcGV1dGljIHVzZV08
L2tleXdvcmQ+PGtleXdvcmQ+QW50aW94aWRhbnRzIFt0aGVyYXBldXRpYyB1c2VdPC9rZXl3b3Jk
PjxrZXl3b3JkPkNpY2F0cml4IFtldGlvbG9neV0gW3ByZXZlbnRpb24gJmFtcDsgY29udHJvbF0g
W3JhZGlvbnVjbGlkZSBpbWFnaW5nXTwva2V5d29yZD48a2V5d29yZD5EaWV0YXJ5IFN1cHBsZW1l
bnRzPC9rZXl3b3JkPjxrZXl3b3JkPkluZmFudCwgTmV3Ym9ybjwva2V5d29yZD48a2V5d29yZD5L
aWRuZXkgW3BhdGhvbG9neV08L2tleXdvcmQ+PGtleXdvcmQ+UHllbG9uZXBocml0aXMgW2NvbXBs
aWNhdGlvbnNdPC9rZXl3b3JkPjxrZXl3b3JkPlJhZGlvcGhhcm1hY2V1dGljYWxzPC9rZXl3b3Jk
PjxrZXl3b3JkPlRlY2huZXRpdW0gVGMgOTltIERpbWVyY2FwdG9zdWNjaW5pYyBBY2lkPC9rZXl3
b3JkPjxrZXl3b3JkPlZpdGFtaW4gQSBbdGhlcmFwZXV0aWMgdXNlXTwva2V5d29yZD48a2V5d29y
ZD5WaXRhbWluIEUgW3RoZXJhcGV1dGljIHVzZV08L2tleXdvcmQ+PGtleXdvcmQ+Q2hpbGRbY2hl
Y2t3b3JkXTwva2V5d29yZD48a2V5d29yZD5DaGlsZCwgUHJlc2Nob29sW2NoZWNrd29yZF08L2tl
eXdvcmQ+PGtleXdvcmQ+RmVtYWxlW2NoZWNrd29yZF08L2tleXdvcmQ+PGtleXdvcmQ+SHVtYW5z
W2NoZWNrd29yZF08L2tleXdvcmQ+PGtleXdvcmQ+SW5mYW50W2NoZWNrd29yZF08L2tleXdvcmQ+
PGtleXdvcmQ+U3ItY29tcG1lZDwva2V5d29yZD48L2tleXdvcmRzPjxkYXRlcz48eWVhcj4yMDEz
PC95ZWFyPjwvZGF0ZXM+PGFjY2Vzc2lvbi1udW0+Q04tMDA4Nzg2MjI8L2FjY2Vzc2lvbi1udW0+
PHdvcmstdHlwZT5SYW5kb21pemVkIENvbnRyb2xsZWQgVHJpYWw8L3dvcmstdHlwZT48dXJscz48
cmVsYXRlZC11cmxzPjx1cmw+aHR0cDovL29ubGluZWxpYnJhcnkud2lsZXkuY29tL28vY29jaHJh
bmUvY2xjZW50cmFsL2FydGljbGVzLzYyMi9DTi0wMDg3ODYyMi9mcmFtZS5odG1sPC91cmw+PHVy
bD5odHRwOi8vZG93bmxvYWQuc3ByaW5nZXIuY29tL3N0YXRpYy9wZGYvOTM5L2FydCUyNTNBMTAu
MTAwNyUyNTJGczAwNDY3LTAxMi0yMzA4LTQucGRmP29yaWdpblVybD1odHRwJTNBJTJGJTJGbGlu
ay5zcHJpbmdlci5jb20lMkZhcnRpY2xlJTJGMTAuMTAwNyUyRnMwMDQ2Ny0wMTItMjMwOC00JmFt
cDt0b2tlbjI9ZXhwPTE0ODAwMDU1MTF+YWNsPSUyRnN0YXRpYyUyRnBkZiUyRjkzOSUyRmFydCUy
NTI1M0ExMC4xMDA3JTI1MjUyRnMwMDQ2Ny0wMTItMjMwOC00LnBkZiUzRm9yaWdpblVybCUzRGh0
dHAlMjUzQSUyNTJGJTI1MkZsaW5rLnNwcmluZ2VyLmNvbSUyNTJGYXJ0aWNsZSUyNTJGMTAuMTAw
NyUyNTJGczAwNDY3LTAxMi0yMzA4LTQqfmhtYWM9OTU0MzkyMDU3MWZiYjM1ZDEzNmE3ZDVkMDAz
YWViYjIzZGQ2NTE3YzQzOWE5MzgyNmMxZWFkOTM2NjdiY2YwYjwvdXJsPjwvcmVsYXRlZC11cmxz
PjwvdXJscz48Y3VzdG9tMz5QdWJtZWQgMjMwNTI2NTA8L2N1c3RvbTM+PGVsZWN0cm9uaWMtcmVz
b3VyY2UtbnVtPjEwLjEwMDcvczAwNDY3LTAxMi0yMzA4LTQ8L2VsZWN0cm9uaWMtcmVzb3VyY2Ut
bnVtPjwvcmVjb3JkPjwvQ2l0ZT48Q2l0ZT48QXV0aG9yPllvdXNlZmljaGFpamFuPC9BdXRob3I+
PFllYXI+MjAxNTwvWWVhcj48UmVjTnVtPjQ4PC9SZWNOdW0+PHJlY29yZD48cmVjLW51bWJlcj40
ODwvcmVjLW51bWJlcj48Zm9yZWlnbi1rZXlzPjxrZXkgYXBwPSJFTiIgZGItaWQ9ImR2c3JyNXN6
YnM5YXdnZTAydGw1ZWQwZDJ6OXRwejBwcnY5cyIgdGltZXN0YW1wPSIwIj40ODwva2V5PjwvZm9y
ZWlnbi1rZXlzPjxyZWYtdHlwZSBuYW1lPSJKb3VybmFsIEFydGljbGUiPjE3PC9yZWYtdHlwZT48
Y29udHJpYnV0b3JzPjxhdXRob3JzPjxhdXRob3I+WW91c2VmaWNoYWlqYW4sIFAuPC9hdXRob3I+
PGF1dGhvcj5LYWhiYXppLCBNLjwvYXV0aG9yPjxhdXRob3I+UmFzdGksIFMuPC9hdXRob3I+PGF1
dGhvcj5SYWZlaWUsIE0uPC9hdXRob3I+PGF1dGhvcj5TaGFyYWZraGFoLCBNLjwvYXV0aG9yPjwv
YXV0aG9ycz48L2NvbnRyaWJ1dG9ycz48YXV0aC1hZGRyZXNzPihZb3VzZWZpY2hhaWphbikgRGl2
aXNpb24gb2YgUGVkaWF0cmljIE5lcGhyb2xvZ3ksIERlcGFydG1lbnQgb2YgUGVkaWF0cmljcywg
QXJhayBVbml2ZXJzaXR5IG9mIE1lZGljYWwgU2NpZW5jZXMsIEFyYWssIElyYW4sIElzbGFtaWMg
UmVwdWJsaWMgb2YgKEthaGJhemksIFJhc3RpKSBEZXBhcnRtZW50IG9mIFBlZGlhdHJpY3MsIEFy
YWsgVW5pdmVyc2l0eSBvZiBNZWRpY2FsIFNjaWVuY2VzLCBBcmFrLCBJcmFuLCBJc2xhbWljIFJl
cHVibGljIG9mIChSYWZlaWUpIERlcGFydG1lbnQgb2YgQmlvc3RhdGlzdGljcyBhbmQgRXBpZGVt
aW9sb2d5LCBBcmFrIHVuaXZlcnNpdHkgb2YgTWVkaWNhbCBTY2llbmNlcywgQXJhaywgSXJhbiwg
SXNsYW1pYyBSZXB1YmxpYyBvZiAoU2hhcmFma2hhaCkgU2Nob29sIG9mIE1lZGljaW5lLCBBcmFr
IFVuaXZlcnNpdHkgb2YgTWVkaWNhbCBTY2llbmNlcywgQXJhaywgSXJhbiwgSXNsYW1pYyBSZXB1
YmxpYyBvZjwvYXV0aC1hZGRyZXNzPjx0aXRsZXM+PHRpdGxlPlZpdGFtaW4gRSBhcyBhZGp1dmFu
dCB0cmVhdG1lbnQgZm9yIHVyaW5hcnkgdHJhY3QgaW5mZWN0aW9uIGluIGdpcmxzIHdpdGggYWN1
dGUgcHllbG9uZXBocml0aXM8L3RpdGxlPjxzZWNvbmRhcnktdGl0bGU+SXJhbmlhbiBKb3VybmFs
IG9mIEtpZG5leSBEaXNlYXNlczwvc2Vjb25kYXJ5LXRpdGxlPjwvdGl0bGVzPjxwYWdlcz45Ny0x
MDQ8L3BhZ2VzPjx2b2x1bWU+OTwvdm9sdW1lPjxudW1iZXI+MjwvbnVtYmVyPjxkYXRlcz48eWVh
cj4yMDE1PC95ZWFyPjwvZGF0ZXM+PHVybHM+PHJlbGF0ZWQtdXJscz48dXJsPmh0dHA6Ly9vdmlk
c3Aub3ZpZC5jb20vb3ZpZHdlYi5jZ2k/VD1KUyZhbXA7Q1NDPVkmYW1wO05FV1M9TiZhbXA7UEFH
RT1mdWxsdGV4dCZhbXA7RD1lbWVkMThhJmFtcDtBTj02MDM2Nzk1MjM8L3VybD48dXJsPmh0dHA6
Ly9zZnhldTA4Lmhvc3RlZC5leGxpYnJpc2dyb3VwLmNvbS9zZ3VsP3NpZD1PVklEOmVtYmFzZSZh
bXA7aWQ9cG1pZDoyNTg1MTI4NyZhbXA7aWQ9ZG9pOiZhbXA7aXNzbj0xNzM1LTg1ODImYW1wO2lz
Ym49JmFtcDt2b2x1bWU9OSZhbXA7aXNzdWU9MiZhbXA7c3BhZ2U9OTcmYW1wO3BhZ2VzPTk3LTEw
NCZhbXA7ZGF0ZT0yMDE1JmFtcDt0aXRsZT1JcmFuaWFuK0pvdXJuYWwrb2YrS2lkbmV5K0Rpc2Vh
c2VzJmFtcDthdGl0bGU9Vml0YW1pbitFK2FzK2FkanV2YW50K3RyZWF0bWVudCtmb3IrdXJpbmFy
eSt0cmFjdCtpbmZlY3Rpb24raW4rZ2lybHMrd2l0aCthY3V0ZStweWVsb25lcGhyaXRpcyZhbXA7
YXVsYXN0PVlvdXNlZmljaGFpamFuJmFtcDtwaWQ9JTNDYXV0aG9yJTNFWW91c2VmaWNoYWlqYW4r
UC4lM0JLYWhiYXppK00uJTNCUmFzdGkrUy4lM0JSYWZlaWUrTS4lM0JTaGFyYWZraGFoK00uJTND
JTJGYXV0aG9yJTNFJTNDQU4lM0U2MDM2Nzk1MjMlM0MlMkZBTiUzRSUzQ0RUJTNFSm91cm5hbCUz
QStBcnRpY2xlJTNDJTJGRFQlM0U8L3VybD48L3JlbGF0ZWQtdXJscz48L3VybHM+PHJlbW90ZS1k
YXRhYmFzZS1wcm92aWRlcj5PdmlkIFRlY2hub2xvZ2llc1VJIC0gNjAzNjc5NTIzPC9yZW1vdGUt
ZGF0YWJhc2UtcHJvdmlkZXI+PC9yZWNvcmQ+PC9DaXRlPjwvRW5kTm90ZT4A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43,50</w:t>
            </w:r>
            <w:r w:rsidRPr="00A713FD">
              <w:rPr>
                <w:rFonts w:ascii="Times New Roman" w:hAnsi="Times New Roman" w:cs="Times New Roman"/>
                <w:sz w:val="20"/>
                <w:szCs w:val="20"/>
              </w:rPr>
              <w:fldChar w:fldCharType="end"/>
            </w:r>
          </w:p>
        </w:tc>
      </w:tr>
      <w:tr w:rsidR="00BD2E11" w:rsidRPr="00A713FD" w14:paraId="057718DD" w14:textId="77777777" w:rsidTr="00BD2E11">
        <w:trPr>
          <w:jc w:val="center"/>
        </w:trPr>
        <w:tc>
          <w:tcPr>
            <w:tcW w:w="1904" w:type="dxa"/>
            <w:gridSpan w:val="2"/>
            <w:vMerge/>
            <w:vAlign w:val="center"/>
          </w:tcPr>
          <w:p w14:paraId="2EC7E859" w14:textId="77777777" w:rsidR="00BD2E11" w:rsidRPr="00A713FD" w:rsidRDefault="00BD2E11" w:rsidP="00CE1AA5">
            <w:pPr>
              <w:spacing w:line="480" w:lineRule="auto"/>
              <w:ind w:left="720"/>
              <w:jc w:val="center"/>
              <w:rPr>
                <w:rFonts w:ascii="Times New Roman" w:hAnsi="Times New Roman" w:cs="Times New Roman"/>
                <w:sz w:val="20"/>
                <w:szCs w:val="20"/>
              </w:rPr>
            </w:pPr>
          </w:p>
        </w:tc>
        <w:tc>
          <w:tcPr>
            <w:tcW w:w="3136" w:type="dxa"/>
            <w:vAlign w:val="center"/>
          </w:tcPr>
          <w:p w14:paraId="46297972"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Vitamin C</w:t>
            </w:r>
          </w:p>
        </w:tc>
        <w:tc>
          <w:tcPr>
            <w:tcW w:w="830" w:type="dxa"/>
            <w:vAlign w:val="center"/>
          </w:tcPr>
          <w:p w14:paraId="4024DF75"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po</w:t>
            </w:r>
            <w:proofErr w:type="spellEnd"/>
          </w:p>
        </w:tc>
        <w:tc>
          <w:tcPr>
            <w:tcW w:w="1218" w:type="dxa"/>
            <w:vAlign w:val="center"/>
          </w:tcPr>
          <w:p w14:paraId="619D6B8F"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250mg/d</w:t>
            </w:r>
          </w:p>
        </w:tc>
        <w:tc>
          <w:tcPr>
            <w:tcW w:w="992" w:type="dxa"/>
          </w:tcPr>
          <w:p w14:paraId="6F3447E7"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43B76BE5"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4</w:t>
            </w:r>
          </w:p>
        </w:tc>
        <w:tc>
          <w:tcPr>
            <w:tcW w:w="1495" w:type="dxa"/>
          </w:tcPr>
          <w:p w14:paraId="50E06145" w14:textId="5F721AAA" w:rsidR="00BD2E11" w:rsidRPr="002C2241" w:rsidRDefault="00F94C12" w:rsidP="00CE1AA5">
            <w:pPr>
              <w:spacing w:line="480" w:lineRule="auto"/>
              <w:jc w:val="center"/>
              <w:rPr>
                <w:rFonts w:ascii="Times New Roman" w:hAnsi="Times New Roman" w:cs="Times New Roman"/>
                <w:sz w:val="20"/>
                <w:szCs w:val="16"/>
                <w:highlight w:val="yellow"/>
              </w:rPr>
            </w:pPr>
            <w:r w:rsidRPr="002C2241">
              <w:rPr>
                <w:rFonts w:ascii="Times New Roman" w:hAnsi="Times New Roman" w:cs="Times New Roman"/>
                <w:sz w:val="20"/>
                <w:szCs w:val="16"/>
                <w:highlight w:val="yellow"/>
              </w:rPr>
              <w:t>na</w:t>
            </w:r>
          </w:p>
        </w:tc>
        <w:tc>
          <w:tcPr>
            <w:tcW w:w="1218" w:type="dxa"/>
          </w:tcPr>
          <w:p w14:paraId="69E3664A" w14:textId="77777777" w:rsidR="00BD2E11" w:rsidRPr="00A713FD" w:rsidRDefault="00BD2E11" w:rsidP="00CE1AA5">
            <w:pPr>
              <w:spacing w:line="480" w:lineRule="auto"/>
              <w:jc w:val="center"/>
              <w:rPr>
                <w:rFonts w:ascii="Times New Roman" w:hAnsi="Times New Roman" w:cs="Times New Roman"/>
                <w:sz w:val="20"/>
                <w:szCs w:val="20"/>
              </w:rPr>
            </w:pPr>
          </w:p>
        </w:tc>
        <w:tc>
          <w:tcPr>
            <w:tcW w:w="1218" w:type="dxa"/>
            <w:vAlign w:val="center"/>
          </w:tcPr>
          <w:p w14:paraId="6EB2F725" w14:textId="57A1811F"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 (3.3)</w:t>
            </w:r>
          </w:p>
        </w:tc>
        <w:tc>
          <w:tcPr>
            <w:tcW w:w="1937" w:type="dxa"/>
            <w:vAlign w:val="center"/>
          </w:tcPr>
          <w:p w14:paraId="62C0472B"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r>
            <w:r w:rsidRPr="00A713FD">
              <w:rPr>
                <w:rFonts w:ascii="Times New Roman" w:hAnsi="Times New Roman" w:cs="Times New Roman"/>
                <w:sz w:val="20"/>
                <w:szCs w:val="20"/>
              </w:rPr>
              <w:instrText xml:space="preserve"> ADDIN EN.CITE &lt;EndNote&gt;&lt;Cite&gt;&lt;Author&gt;Yosefichaijan&lt;/Author&gt;&lt;Year&gt;2016&lt;/Year&gt;&lt;RecNum&gt;47&lt;/RecNum&gt;&lt;DisplayText&gt;&lt;style face="superscript"&gt;49&lt;/style&gt;&lt;/DisplayText&gt;&lt;record&gt;&lt;rec-number&gt;47&lt;/rec-number&gt;&lt;foreign-keys&gt;&lt;key app="EN" db-id="dvsrr5szbs9awge02tl5ed0d2z9tpz0prv9s" timestamp="0"&gt;47&lt;/key&gt;&lt;/foreign-keys&gt;&lt;ref-type name="Journal Article"&gt;17&lt;/ref-type&gt;&lt;contributors&gt;&lt;authors&gt;&lt;author&gt;Yosefichaijan, P.&lt;/author&gt;&lt;author&gt;Khabazi, M.&lt;/author&gt;&lt;author&gt;Pakniyat, A.&lt;/author&gt;&lt;author&gt;Goudarzi,&lt;/author&gt;&lt;/authors&gt;&lt;/contributors&gt;&lt;auth-address&gt;(Yosefichaijan, Khabazi, Pakniyat, Goudarzi) Arak University of Medical Sciences, Arak, Iran, Islamic Republic of&lt;/auth-address&gt;&lt;titles&gt;&lt;title&gt;Therapeutic effect of complementary Vitamin C on pediatrics urinary tract infection&lt;/title&gt;&lt;secondary-title&gt;Pediatric Nephrology&lt;/secondary-title&gt;&lt;/titles&gt;&lt;pages&gt;1796&lt;/pages&gt;&lt;volume&gt;31 (10)&lt;/volume&gt;&lt;dates&gt;&lt;year&gt;2016&lt;/year&gt;&lt;pub-dates&gt;&lt;date&gt;October&lt;/date&gt;&lt;/pub-dates&gt;&lt;/dates&gt;&lt;accession-num&gt;612479803&lt;/accession-num&gt;&lt;urls&gt;&lt;related-urls&gt;&lt;url&gt;http://ovidsp.ovid.com/ovidweb.cgi?T=JS&amp;amp;CSC=Y&amp;amp;NEWS=N&amp;amp;PAGE=fulltext&amp;amp;D=emed18b&amp;amp;AN=612479803&lt;/url&gt;&lt;url&gt;http://sfxeu08.hosted.exlibrisgroup.com/sgul?sid=OVID:embase&amp;amp;id=pmid:&amp;amp;id=doi:10.1007%2Fs00467-016-3467-5&amp;amp;issn=1432-198X&amp;amp;isbn=&amp;amp;volume=31&amp;amp;issue=10&amp;amp;spage=1796&amp;amp;pages=1796&amp;amp;date=2016&amp;amp;title=Pediatric+Nephrology&amp;amp;atitle=Therapeutic+effect+of+complementary+Vitamin+C+on+pediatrics+urinary+tract+infection&amp;amp;aulast=Yosefichaijan&amp;amp;pid=%3Cauthor%3EYosefichaijan+P.%3BKhabazi+M.%3BPakniyat+A.%3BGoudarzi%3C%2Fauthor%3E%3CAN%3E612479803%3C%2FAN%3E%3CDT%3EJournal%3A+Conference+Abstract%3C%2FDT%3E&lt;/url&gt;&lt;/related-urls&gt;&lt;/urls&gt;&lt;remote-database-name&gt;Embase&lt;/remote-database-name&gt;&lt;remote-database-provider&gt;Ovid Technologies&lt;/remote-database-provider&gt;&lt;/record&gt;&lt;/Cite&gt;&lt;/EndNote&gt;</w:instrText>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49</w:t>
            </w:r>
            <w:r w:rsidRPr="00A713FD">
              <w:rPr>
                <w:rFonts w:ascii="Times New Roman" w:hAnsi="Times New Roman" w:cs="Times New Roman"/>
                <w:sz w:val="20"/>
                <w:szCs w:val="20"/>
              </w:rPr>
              <w:fldChar w:fldCharType="end"/>
            </w:r>
          </w:p>
        </w:tc>
      </w:tr>
      <w:tr w:rsidR="00BD2E11" w:rsidRPr="00A713FD" w14:paraId="29931328" w14:textId="77777777" w:rsidTr="00BD2E11">
        <w:trPr>
          <w:jc w:val="center"/>
        </w:trPr>
        <w:tc>
          <w:tcPr>
            <w:tcW w:w="1904" w:type="dxa"/>
            <w:gridSpan w:val="2"/>
            <w:vMerge/>
            <w:vAlign w:val="center"/>
          </w:tcPr>
          <w:p w14:paraId="45017A67" w14:textId="77777777" w:rsidR="00BD2E11" w:rsidRPr="00A713FD" w:rsidRDefault="00BD2E11" w:rsidP="00CE1AA5">
            <w:pPr>
              <w:spacing w:line="480" w:lineRule="auto"/>
              <w:ind w:left="720"/>
              <w:jc w:val="center"/>
              <w:rPr>
                <w:rFonts w:ascii="Times New Roman" w:hAnsi="Times New Roman" w:cs="Times New Roman"/>
                <w:sz w:val="20"/>
                <w:szCs w:val="20"/>
              </w:rPr>
            </w:pPr>
          </w:p>
        </w:tc>
        <w:tc>
          <w:tcPr>
            <w:tcW w:w="3136" w:type="dxa"/>
            <w:vAlign w:val="center"/>
          </w:tcPr>
          <w:p w14:paraId="64C18A06"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Zinc</w:t>
            </w:r>
          </w:p>
        </w:tc>
        <w:tc>
          <w:tcPr>
            <w:tcW w:w="830" w:type="dxa"/>
            <w:vAlign w:val="center"/>
          </w:tcPr>
          <w:p w14:paraId="6FD8E264"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po</w:t>
            </w:r>
            <w:proofErr w:type="spellEnd"/>
          </w:p>
        </w:tc>
        <w:tc>
          <w:tcPr>
            <w:tcW w:w="1218" w:type="dxa"/>
            <w:vAlign w:val="center"/>
          </w:tcPr>
          <w:p w14:paraId="6E720AD7"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w:t>
            </w:r>
          </w:p>
        </w:tc>
        <w:tc>
          <w:tcPr>
            <w:tcW w:w="992" w:type="dxa"/>
          </w:tcPr>
          <w:p w14:paraId="2816C554"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0C9CFEA9"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4</w:t>
            </w:r>
          </w:p>
        </w:tc>
        <w:tc>
          <w:tcPr>
            <w:tcW w:w="1495" w:type="dxa"/>
          </w:tcPr>
          <w:p w14:paraId="6B17C85B" w14:textId="3775E584" w:rsidR="00BD2E11" w:rsidRPr="002C2241" w:rsidRDefault="00F94C12" w:rsidP="00CE1AA5">
            <w:pPr>
              <w:spacing w:line="480" w:lineRule="auto"/>
              <w:jc w:val="center"/>
              <w:rPr>
                <w:rFonts w:ascii="Times New Roman" w:hAnsi="Times New Roman" w:cs="Times New Roman"/>
                <w:sz w:val="20"/>
                <w:szCs w:val="16"/>
                <w:highlight w:val="yellow"/>
              </w:rPr>
            </w:pPr>
            <w:r w:rsidRPr="002C2241">
              <w:rPr>
                <w:rFonts w:ascii="Times New Roman" w:hAnsi="Times New Roman" w:cs="Times New Roman"/>
                <w:sz w:val="20"/>
                <w:szCs w:val="16"/>
                <w:highlight w:val="yellow"/>
              </w:rPr>
              <w:t>na</w:t>
            </w:r>
          </w:p>
        </w:tc>
        <w:tc>
          <w:tcPr>
            <w:tcW w:w="1218" w:type="dxa"/>
          </w:tcPr>
          <w:p w14:paraId="2325506C" w14:textId="77777777" w:rsidR="00BD2E11" w:rsidRPr="00A713FD" w:rsidRDefault="00BD2E11" w:rsidP="00CE1AA5">
            <w:pPr>
              <w:spacing w:line="480" w:lineRule="auto"/>
              <w:jc w:val="center"/>
              <w:rPr>
                <w:rFonts w:ascii="Times New Roman" w:hAnsi="Times New Roman" w:cs="Times New Roman"/>
                <w:sz w:val="20"/>
                <w:szCs w:val="20"/>
              </w:rPr>
            </w:pPr>
          </w:p>
        </w:tc>
        <w:tc>
          <w:tcPr>
            <w:tcW w:w="1218" w:type="dxa"/>
            <w:vAlign w:val="center"/>
          </w:tcPr>
          <w:p w14:paraId="7DE25662" w14:textId="53D8118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 (3.3)</w:t>
            </w:r>
          </w:p>
        </w:tc>
        <w:tc>
          <w:tcPr>
            <w:tcW w:w="1937" w:type="dxa"/>
            <w:vAlign w:val="center"/>
          </w:tcPr>
          <w:p w14:paraId="6F18E842"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r>
            <w:r w:rsidRPr="00A713FD">
              <w:rPr>
                <w:rFonts w:ascii="Times New Roman" w:hAnsi="Times New Roman" w:cs="Times New Roman"/>
                <w:sz w:val="20"/>
                <w:szCs w:val="20"/>
              </w:rPr>
              <w:instrText xml:space="preserve"> ADDIN EN.CITE &lt;EndNote&gt;&lt;Cite&gt;&lt;Author&gt;Yousefichaijan&lt;/Author&gt;&lt;Year&gt;2016&lt;/Year&gt;&lt;RecNum&gt;49&lt;/RecNum&gt;&lt;DisplayText&gt;&lt;style face="superscript"&gt;51&lt;/style&gt;&lt;/DisplayText&gt;&lt;record&gt;&lt;rec-number&gt;49&lt;/rec-number&gt;&lt;foreign-keys&gt;&lt;key app="EN" db-id="dvsrr5szbs9awge02tl5ed0d2z9tpz0prv9s" timestamp="0"&gt;49&lt;/key&gt;&lt;/foreign-keys&gt;&lt;ref-type name="Journal Article"&gt;17&lt;/ref-type&gt;&lt;contributors&gt;&lt;authors&gt;&lt;author&gt;Yousefichaijan, P.&lt;/author&gt;&lt;author&gt;Naziri, M.&lt;/author&gt;&lt;author&gt;Taherahmadi, H.&lt;/author&gt;&lt;author&gt;Kahbazi, M.&lt;/author&gt;&lt;author&gt;Tabaei, A.&lt;/author&gt;&lt;/authors&gt;&lt;/contributors&gt;&lt;auth-address&gt;(Yousefichaijan, Taherahmadi, Kahbazi, Tabaei) Department of Pediatric Nephrology, Amirkabir Hospital, Faculty of Medicine, Arak University of Medical Sciences, Arak, Iran, Islamic Republic of (Naziri) Department of Basic Sciences, Arak University of Medical Sciences, Arak, Iran, Islamic Republic of&lt;/auth-address&gt;&lt;titles&gt;&lt;title&gt;Zinc supplementation in treatment of children with urinary tract infection&lt;/title&gt;&lt;secondary-title&gt;Iranian Journal of Kidney Diseases&lt;/secondary-title&gt;&lt;/titles&gt;&lt;pages&gt;213-216&lt;/pages&gt;&lt;volume&gt;10&lt;/volume&gt;&lt;number&gt;4&lt;/number&gt;&lt;dates&gt;&lt;year&gt;2016&lt;/year&gt;&lt;pub-dates&gt;&lt;date&gt;July&lt;/date&gt;&lt;/pub-dates&gt;&lt;/dates&gt;&lt;accession-num&gt;611771332&lt;/accession-num&gt;&lt;urls&gt;&lt;related-urls&gt;&lt;url&gt;http://ovidsp.ovid.com/ovidweb.cgi?T=JS&amp;amp;CSC=Y&amp;amp;NEWS=N&amp;amp;PAGE=fulltext&amp;amp;D=emed18b&amp;amp;AN=611771332&lt;/url&gt;&lt;url&gt;http://sfxeu08.hosted.exlibrisgroup.com/sgul?sid=OVID:embase&amp;amp;id=pmid:&amp;amp;id=doi:&amp;amp;issn=1735-8582&amp;amp;isbn=&amp;amp;volume=10&amp;amp;issue=4&amp;amp;spage=213&amp;amp;pages=213-216&amp;amp;date=2016&amp;amp;title=Iranian+Journal+of+Kidney+Diseases&amp;amp;atitle=Zinc+supplementation+in+treatment+of+children+with+urinary+tract+infection&amp;amp;aulast=Yousefichaijan&amp;amp;pid=%3Cauthor%3EYousefichaijan+P.%3BNaziri+M.%3BTaherahmadi+H.%3BKahbazi+M.%3BTabaei+A.%3C%2Fauthor%3E%3CAN%3E611771332%3C%2FAN%3E%3CDT%3EJournal%3A+Article%3C%2FDT%3E&lt;/url&gt;&lt;/related-urls&gt;&lt;/urls&gt;&lt;remote-database-name&gt;Embase&lt;/remote-database-name&gt;&lt;remote-database-provider&gt;Ovid Technologies&lt;/remote-database-provider&gt;&lt;/record&gt;&lt;/Cite&gt;&lt;/EndNote&gt;</w:instrText>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51</w:t>
            </w:r>
            <w:r w:rsidRPr="00A713FD">
              <w:rPr>
                <w:rFonts w:ascii="Times New Roman" w:hAnsi="Times New Roman" w:cs="Times New Roman"/>
                <w:sz w:val="20"/>
                <w:szCs w:val="20"/>
              </w:rPr>
              <w:fldChar w:fldCharType="end"/>
            </w:r>
          </w:p>
        </w:tc>
      </w:tr>
      <w:tr w:rsidR="00BD2E11" w:rsidRPr="00A713FD" w14:paraId="056E4A13" w14:textId="77777777" w:rsidTr="00BD2E11">
        <w:trPr>
          <w:jc w:val="center"/>
        </w:trPr>
        <w:tc>
          <w:tcPr>
            <w:tcW w:w="1904" w:type="dxa"/>
            <w:gridSpan w:val="2"/>
            <w:vMerge/>
            <w:vAlign w:val="center"/>
          </w:tcPr>
          <w:p w14:paraId="0A529DA8" w14:textId="77777777" w:rsidR="00BD2E11" w:rsidRPr="00A713FD" w:rsidRDefault="00BD2E11" w:rsidP="00CE1AA5">
            <w:pPr>
              <w:spacing w:line="480" w:lineRule="auto"/>
              <w:ind w:left="720"/>
              <w:jc w:val="center"/>
              <w:rPr>
                <w:rFonts w:ascii="Times New Roman" w:hAnsi="Times New Roman" w:cs="Times New Roman"/>
                <w:sz w:val="20"/>
                <w:szCs w:val="20"/>
              </w:rPr>
            </w:pPr>
          </w:p>
        </w:tc>
        <w:tc>
          <w:tcPr>
            <w:tcW w:w="3136" w:type="dxa"/>
            <w:vAlign w:val="center"/>
          </w:tcPr>
          <w:p w14:paraId="1E76EB62"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N-acetyl-cysteine</w:t>
            </w:r>
          </w:p>
        </w:tc>
        <w:tc>
          <w:tcPr>
            <w:tcW w:w="830" w:type="dxa"/>
            <w:vAlign w:val="center"/>
          </w:tcPr>
          <w:p w14:paraId="5330CEAA"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po</w:t>
            </w:r>
            <w:proofErr w:type="spellEnd"/>
          </w:p>
        </w:tc>
        <w:tc>
          <w:tcPr>
            <w:tcW w:w="1218" w:type="dxa"/>
            <w:vAlign w:val="center"/>
          </w:tcPr>
          <w:p w14:paraId="12753537"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70 (or 600mg/d or 900mg/d based on age)</w:t>
            </w:r>
          </w:p>
        </w:tc>
        <w:tc>
          <w:tcPr>
            <w:tcW w:w="992" w:type="dxa"/>
          </w:tcPr>
          <w:p w14:paraId="35873036" w14:textId="77777777" w:rsidR="00BD2E11" w:rsidRPr="00A713FD" w:rsidRDefault="00BD2E11" w:rsidP="00CE1AA5">
            <w:pPr>
              <w:spacing w:line="480" w:lineRule="auto"/>
              <w:jc w:val="center"/>
              <w:rPr>
                <w:rFonts w:ascii="Times New Roman" w:hAnsi="Times New Roman" w:cs="Times New Roman"/>
                <w:sz w:val="20"/>
                <w:szCs w:val="20"/>
              </w:rPr>
            </w:pPr>
          </w:p>
          <w:p w14:paraId="1E51480F" w14:textId="77777777" w:rsidR="00BD2E11" w:rsidRPr="00A713FD" w:rsidRDefault="00BD2E11" w:rsidP="00CE1AA5">
            <w:pPr>
              <w:spacing w:line="480" w:lineRule="auto"/>
              <w:jc w:val="center"/>
              <w:rPr>
                <w:rFonts w:ascii="Times New Roman" w:hAnsi="Times New Roman" w:cs="Times New Roman"/>
                <w:sz w:val="20"/>
                <w:szCs w:val="20"/>
              </w:rPr>
            </w:pPr>
          </w:p>
          <w:p w14:paraId="2F462305"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30BA39CE" w14:textId="77777777" w:rsidR="00BD2E11" w:rsidRPr="00A713FD" w:rsidRDefault="00BD2E11" w:rsidP="00CE1AA5">
            <w:pPr>
              <w:spacing w:line="480" w:lineRule="auto"/>
              <w:jc w:val="center"/>
              <w:rPr>
                <w:rFonts w:ascii="Times New Roman" w:hAnsi="Times New Roman" w:cs="Times New Roman"/>
                <w:sz w:val="20"/>
                <w:szCs w:val="20"/>
              </w:rPr>
            </w:pPr>
          </w:p>
          <w:p w14:paraId="73485625" w14:textId="77777777" w:rsidR="00BD2E11" w:rsidRPr="00A713FD" w:rsidRDefault="00BD2E11" w:rsidP="00CE1AA5">
            <w:pPr>
              <w:spacing w:line="480" w:lineRule="auto"/>
              <w:jc w:val="center"/>
              <w:rPr>
                <w:rFonts w:ascii="Times New Roman" w:hAnsi="Times New Roman" w:cs="Times New Roman"/>
                <w:sz w:val="20"/>
                <w:szCs w:val="20"/>
              </w:rPr>
            </w:pPr>
          </w:p>
          <w:p w14:paraId="391DC021"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5</w:t>
            </w:r>
          </w:p>
        </w:tc>
        <w:tc>
          <w:tcPr>
            <w:tcW w:w="1495" w:type="dxa"/>
          </w:tcPr>
          <w:p w14:paraId="41789B79" w14:textId="40F2D929" w:rsidR="00BD2E11" w:rsidRPr="002C2241" w:rsidRDefault="00F94C12" w:rsidP="00CE1AA5">
            <w:pPr>
              <w:spacing w:line="480" w:lineRule="auto"/>
              <w:jc w:val="center"/>
              <w:rPr>
                <w:rFonts w:ascii="Times New Roman" w:hAnsi="Times New Roman" w:cs="Times New Roman"/>
                <w:sz w:val="20"/>
                <w:szCs w:val="16"/>
                <w:highlight w:val="yellow"/>
              </w:rPr>
            </w:pPr>
            <w:r w:rsidRPr="002C2241">
              <w:rPr>
                <w:rFonts w:ascii="Times New Roman" w:hAnsi="Times New Roman" w:cs="Times New Roman"/>
                <w:sz w:val="20"/>
                <w:szCs w:val="16"/>
                <w:highlight w:val="yellow"/>
              </w:rPr>
              <w:t>na</w:t>
            </w:r>
          </w:p>
        </w:tc>
        <w:tc>
          <w:tcPr>
            <w:tcW w:w="1218" w:type="dxa"/>
          </w:tcPr>
          <w:p w14:paraId="12B3601C" w14:textId="77777777" w:rsidR="00BD2E11" w:rsidRPr="00A713FD" w:rsidRDefault="00BD2E11" w:rsidP="00CE1AA5">
            <w:pPr>
              <w:spacing w:line="480" w:lineRule="auto"/>
              <w:jc w:val="center"/>
              <w:rPr>
                <w:rFonts w:ascii="Times New Roman" w:hAnsi="Times New Roman" w:cs="Times New Roman"/>
                <w:sz w:val="20"/>
                <w:szCs w:val="20"/>
              </w:rPr>
            </w:pPr>
          </w:p>
        </w:tc>
        <w:tc>
          <w:tcPr>
            <w:tcW w:w="1218" w:type="dxa"/>
            <w:vAlign w:val="center"/>
          </w:tcPr>
          <w:p w14:paraId="4560810A" w14:textId="698AF3AF"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 (3.3)</w:t>
            </w:r>
          </w:p>
        </w:tc>
        <w:tc>
          <w:tcPr>
            <w:tcW w:w="1937" w:type="dxa"/>
            <w:vAlign w:val="center"/>
          </w:tcPr>
          <w:p w14:paraId="22432850"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BbGxhbWVoPC9BdXRob3I+PFllYXI+MjAxNTwvWWVhcj48
UmVjTnVtPjIwPC9SZWNOdW0+PERpc3BsYXlUZXh0PjxzdHlsZSBmYWNlPSJzdXBlcnNjcmlwdCI+
MjI8L3N0eWxlPjwvRGlzcGxheVRleHQ+PHJlY29yZD48cmVjLW51bWJlcj4yMDwvcmVjLW51bWJl
cj48Zm9yZWlnbi1rZXlzPjxrZXkgYXBwPSJFTiIgZGItaWQ9ImR2c3JyNXN6YnM5YXdnZTAydGw1
ZWQwZDJ6OXRwejBwcnY5cyIgdGltZXN0YW1wPSIwIj4yMDwva2V5PjwvZm9yZWlnbi1rZXlzPjxy
ZWYtdHlwZSBuYW1lPSJKb3VybmFsIEFydGljbGUiPjE3PC9yZWYtdHlwZT48Y29udHJpYnV0b3Jz
PjxhdXRob3JzPjxhdXRob3I+QWxsYW1laCwgWi48L2F1dGhvcj48YXV0aG9yPkthcmltaSwgQS48
L2F1dGhvcj48YXV0aG9yPlRhYmF0YWJhZWksIFMuIFIuPC9hdXRob3I+PGF1dGhvcj5TaGFyaWZp
YW4sIE0uPC9hdXRob3I+PGF1dGhvcj5TYWxhbXphZGVoLCBKLjwvYXV0aG9yPjwvYXV0aG9ycz48
L2NvbnRyaWJ1dG9ycz48YXV0aC1hZGRyZXNzPihBbGxhbWVoLCBTYWxhbXphZGVoKSBEZXBhcnRt
ZW50IG9mIENsaW5pY2FsIFBoYXJtYWN5LCBTY2hvb2wgb2YgUGhhcm1hY3ksIFNoYWhpZCBCZWhl
c2h0aSBVbml2ZXJzaXR5IG9mIE1lZGljYWwgU2NpZW5jZXMsIFRlaHJhbiwgSXJhbiwgSXNsYW1p
YyBSZXB1YmxpYyBvZiAoS2FyaW1pLCBUYWJhdGFiYWVpKSBEZXBhcnRtZW50IG9mIFBlZGlhdHJp
YyBJbmZlY3Rpb3VzIERpc2Vhc2VzLCBQZWRpYXRyaWMgSW5mZWN0aW91cyBSZXNlYXJjaCBDZW50
ZXIsIE1vZmlkIENoaWxkcmVuIEhvc3BpdGFsLCBTaGFoaWQgQmVoZXNodGkgVW5pdmVyc2l0eSBv
ZiBNZWRpY2FsIFNjaWVuY2VzLCBUZWhyYW4sIElyYW4sIElzbGFtaWMgUmVwdWJsaWMgb2YgKFNo
YXJpZmlhbikgRGVwYXJ0bWVudCBvZiBQZWRpYXRyaWMgTmVwaHJvbG9neSwgTW9maWQgQ2hpbGRy
ZW4mYXBvcztzIEhvc3BpdGFsLCBTaGFoaWQgQmVoZXNodGkgVW5pdmVyc2l0eSwgVGVocmFuLCBJ
cmFuLCBJc2xhbWljIFJlcHVibGljIG9mPC9hdXRoLWFkZHJlc3M+PHRpdGxlcz48dGl0bGU+RWZm
ZWN0IG9mIG4tYWNldHlsY3lzdGVpbmUgb24gaW5mbGFtbWF0aW9uIGJpb21hcmtlcnMgaW4gcGVk
aWF0cmljIGFjdXRlIHB5ZWxvbmVwaHJpdGlzOiBBIHJhbmRvbWl6ZWQgY29udHJvbGxlZCB0cmlh
bDwvdGl0bGU+PHNlY29uZGFyeS10aXRsZT5JcmFuaWFuIEpvdXJuYWwgb2YgS2lkbmV5IERpc2Vh
c2VzPC9zZWNvbmRhcnktdGl0bGU+PC90aXRsZXM+PHBhZ2VzPjQ1NC00NjI8L3BhZ2VzPjx2b2x1
bWU+OTwvdm9sdW1lPjxudW1iZXI+NjwvbnVtYmVyPjxkYXRlcz48eWVhcj4yMDE1PC95ZWFyPjxw
dWItZGF0ZXM+PGRhdGU+Tm92ZW1iZXI8L2RhdGU+PC9wdWItZGF0ZXM+PC9kYXRlcz48YWNjZXNz
aW9uLW51bT42MDY4ODk2NTI8L2FjY2Vzc2lvbi1udW0+PHVybHM+PHJlbGF0ZWQtdXJscz48dXJs
Pmh0dHA6Ly9vdmlkc3Aub3ZpZC5jb20vb3ZpZHdlYi5jZ2k/VD1KUyZhbXA7Q1NDPVkmYW1wO05F
V1M9TiZhbXA7UEFHRT1mdWxsdGV4dCZhbXA7RD1lbWVkMThiJmFtcDtBTj02MDY4ODk2NTI8L3Vy
bD48dXJsPmh0dHA6Ly9zZnhldTA4Lmhvc3RlZC5leGxpYnJpc2dyb3VwLmNvbS9zZ3VsP3NpZD1P
VklEOmVtYmFzZSZhbXA7aWQ9cG1pZDoyNjU1MjM1MiZhbXA7aWQ9ZG9pOiZhbXA7aXNzbj0xNzM1
LTg1ODImYW1wO2lzYm49JmFtcDt2b2x1bWU9OSZhbXA7aXNzdWU9NiZhbXA7c3BhZ2U9NDU0JmFt
cDtwYWdlcz00NTQtNDYyJmFtcDtkYXRlPTIwMTUmYW1wO3RpdGxlPUlyYW5pYW4rSm91cm5hbCtv
ZitLaWRuZXkrRGlzZWFzZXMmYW1wO2F0aXRsZT1FZmZlY3Qrb2Yrbi1hY2V0eWxjeXN0ZWluZStv
bitpbmZsYW1tYXRpb24rYmlvbWFya2VycytpbitwZWRpYXRyaWMrYWN1dGUrcHllbG9uZXBocml0
aXMlM0ErQStyYW5kb21pemVkK2NvbnRyb2xsZWQrdHJpYWwmYW1wO2F1bGFzdD1BbGxhbWVoJmFt
cDtwaWQ9JTNDYXV0aG9yJTNFQWxsYW1laCtaLiUzQkthcmltaStBLiUzQlRhYmF0YWJhZWkrUy5S
LiUzQlNoYXJpZmlhbitNLiUzQlNhbGFtemFkZWgrSi4lM0MlMkZhdXRob3IlM0UlM0NBTiUzRTYw
Njg4OTY1Mi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wvRW5kTm90
ZT4A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BbGxhbWVoPC9BdXRob3I+PFllYXI+MjAxNTwvWWVhcj48
UmVjTnVtPjIwPC9SZWNOdW0+PERpc3BsYXlUZXh0PjxzdHlsZSBmYWNlPSJzdXBlcnNjcmlwdCI+
MjI8L3N0eWxlPjwvRGlzcGxheVRleHQ+PHJlY29yZD48cmVjLW51bWJlcj4yMDwvcmVjLW51bWJl
cj48Zm9yZWlnbi1rZXlzPjxrZXkgYXBwPSJFTiIgZGItaWQ9ImR2c3JyNXN6YnM5YXdnZTAydGw1
ZWQwZDJ6OXRwejBwcnY5cyIgdGltZXN0YW1wPSIwIj4yMDwva2V5PjwvZm9yZWlnbi1rZXlzPjxy
ZWYtdHlwZSBuYW1lPSJKb3VybmFsIEFydGljbGUiPjE3PC9yZWYtdHlwZT48Y29udHJpYnV0b3Jz
PjxhdXRob3JzPjxhdXRob3I+QWxsYW1laCwgWi48L2F1dGhvcj48YXV0aG9yPkthcmltaSwgQS48
L2F1dGhvcj48YXV0aG9yPlRhYmF0YWJhZWksIFMuIFIuPC9hdXRob3I+PGF1dGhvcj5TaGFyaWZp
YW4sIE0uPC9hdXRob3I+PGF1dGhvcj5TYWxhbXphZGVoLCBKLjwvYXV0aG9yPjwvYXV0aG9ycz48
L2NvbnRyaWJ1dG9ycz48YXV0aC1hZGRyZXNzPihBbGxhbWVoLCBTYWxhbXphZGVoKSBEZXBhcnRt
ZW50IG9mIENsaW5pY2FsIFBoYXJtYWN5LCBTY2hvb2wgb2YgUGhhcm1hY3ksIFNoYWhpZCBCZWhl
c2h0aSBVbml2ZXJzaXR5IG9mIE1lZGljYWwgU2NpZW5jZXMsIFRlaHJhbiwgSXJhbiwgSXNsYW1p
YyBSZXB1YmxpYyBvZiAoS2FyaW1pLCBUYWJhdGFiYWVpKSBEZXBhcnRtZW50IG9mIFBlZGlhdHJp
YyBJbmZlY3Rpb3VzIERpc2Vhc2VzLCBQZWRpYXRyaWMgSW5mZWN0aW91cyBSZXNlYXJjaCBDZW50
ZXIsIE1vZmlkIENoaWxkcmVuIEhvc3BpdGFsLCBTaGFoaWQgQmVoZXNodGkgVW5pdmVyc2l0eSBv
ZiBNZWRpY2FsIFNjaWVuY2VzLCBUZWhyYW4sIElyYW4sIElzbGFtaWMgUmVwdWJsaWMgb2YgKFNo
YXJpZmlhbikgRGVwYXJ0bWVudCBvZiBQZWRpYXRyaWMgTmVwaHJvbG9neSwgTW9maWQgQ2hpbGRy
ZW4mYXBvcztzIEhvc3BpdGFsLCBTaGFoaWQgQmVoZXNodGkgVW5pdmVyc2l0eSwgVGVocmFuLCBJ
cmFuLCBJc2xhbWljIFJlcHVibGljIG9mPC9hdXRoLWFkZHJlc3M+PHRpdGxlcz48dGl0bGU+RWZm
ZWN0IG9mIG4tYWNldHlsY3lzdGVpbmUgb24gaW5mbGFtbWF0aW9uIGJpb21hcmtlcnMgaW4gcGVk
aWF0cmljIGFjdXRlIHB5ZWxvbmVwaHJpdGlzOiBBIHJhbmRvbWl6ZWQgY29udHJvbGxlZCB0cmlh
bDwvdGl0bGU+PHNlY29uZGFyeS10aXRsZT5JcmFuaWFuIEpvdXJuYWwgb2YgS2lkbmV5IERpc2Vh
c2VzPC9zZWNvbmRhcnktdGl0bGU+PC90aXRsZXM+PHBhZ2VzPjQ1NC00NjI8L3BhZ2VzPjx2b2x1
bWU+OTwvdm9sdW1lPjxudW1iZXI+NjwvbnVtYmVyPjxkYXRlcz48eWVhcj4yMDE1PC95ZWFyPjxw
dWItZGF0ZXM+PGRhdGU+Tm92ZW1iZXI8L2RhdGU+PC9wdWItZGF0ZXM+PC9kYXRlcz48YWNjZXNz
aW9uLW51bT42MDY4ODk2NTI8L2FjY2Vzc2lvbi1udW0+PHVybHM+PHJlbGF0ZWQtdXJscz48dXJs
Pmh0dHA6Ly9vdmlkc3Aub3ZpZC5jb20vb3ZpZHdlYi5jZ2k/VD1KUyZhbXA7Q1NDPVkmYW1wO05F
V1M9TiZhbXA7UEFHRT1mdWxsdGV4dCZhbXA7RD1lbWVkMThiJmFtcDtBTj02MDY4ODk2NTI8L3Vy
bD48dXJsPmh0dHA6Ly9zZnhldTA4Lmhvc3RlZC5leGxpYnJpc2dyb3VwLmNvbS9zZ3VsP3NpZD1P
VklEOmVtYmFzZSZhbXA7aWQ9cG1pZDoyNjU1MjM1MiZhbXA7aWQ9ZG9pOiZhbXA7aXNzbj0xNzM1
LTg1ODImYW1wO2lzYm49JmFtcDt2b2x1bWU9OSZhbXA7aXNzdWU9NiZhbXA7c3BhZ2U9NDU0JmFt
cDtwYWdlcz00NTQtNDYyJmFtcDtkYXRlPTIwMTUmYW1wO3RpdGxlPUlyYW5pYW4rSm91cm5hbCtv
ZitLaWRuZXkrRGlzZWFzZXMmYW1wO2F0aXRsZT1FZmZlY3Qrb2Yrbi1hY2V0eWxjeXN0ZWluZStv
bitpbmZsYW1tYXRpb24rYmlvbWFya2VycytpbitwZWRpYXRyaWMrYWN1dGUrcHllbG9uZXBocml0
aXMlM0ErQStyYW5kb21pemVkK2NvbnRyb2xsZWQrdHJpYWwmYW1wO2F1bGFzdD1BbGxhbWVoJmFt
cDtwaWQ9JTNDYXV0aG9yJTNFQWxsYW1laCtaLiUzQkthcmltaStBLiUzQlRhYmF0YWJhZWkrUy5S
LiUzQlNoYXJpZmlhbitNLiUzQlNhbGFtemFkZWgrSi4lM0MlMkZhdXRob3IlM0UlM0NBTiUzRTYw
Njg4OTY1Mi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wvRW5kTm90
ZT4A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22</w:t>
            </w:r>
            <w:r w:rsidRPr="00A713FD">
              <w:rPr>
                <w:rFonts w:ascii="Times New Roman" w:hAnsi="Times New Roman" w:cs="Times New Roman"/>
                <w:sz w:val="20"/>
                <w:szCs w:val="20"/>
              </w:rPr>
              <w:fldChar w:fldCharType="end"/>
            </w:r>
          </w:p>
        </w:tc>
      </w:tr>
      <w:tr w:rsidR="00BD2E11" w:rsidRPr="00A713FD" w14:paraId="17ED8776" w14:textId="77777777" w:rsidTr="00BD2E11">
        <w:trPr>
          <w:jc w:val="center"/>
        </w:trPr>
        <w:tc>
          <w:tcPr>
            <w:tcW w:w="1904" w:type="dxa"/>
            <w:gridSpan w:val="2"/>
            <w:vMerge/>
            <w:vAlign w:val="center"/>
          </w:tcPr>
          <w:p w14:paraId="731C798A" w14:textId="77777777" w:rsidR="00BD2E11" w:rsidRPr="00A713FD" w:rsidRDefault="00BD2E11" w:rsidP="00CE1AA5">
            <w:pPr>
              <w:spacing w:line="480" w:lineRule="auto"/>
              <w:ind w:left="720"/>
              <w:jc w:val="center"/>
              <w:rPr>
                <w:rFonts w:ascii="Times New Roman" w:hAnsi="Times New Roman" w:cs="Times New Roman"/>
                <w:sz w:val="20"/>
                <w:szCs w:val="20"/>
              </w:rPr>
            </w:pPr>
          </w:p>
        </w:tc>
        <w:tc>
          <w:tcPr>
            <w:tcW w:w="3136" w:type="dxa"/>
            <w:vAlign w:val="center"/>
          </w:tcPr>
          <w:p w14:paraId="266F9DA4"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Methylprednisolone</w:t>
            </w:r>
          </w:p>
        </w:tc>
        <w:tc>
          <w:tcPr>
            <w:tcW w:w="830" w:type="dxa"/>
            <w:vAlign w:val="center"/>
          </w:tcPr>
          <w:p w14:paraId="22FF75D2" w14:textId="77777777" w:rsidR="00BD2E11" w:rsidRPr="00A713FD" w:rsidRDefault="00BD2E11" w:rsidP="00CE1AA5">
            <w:pPr>
              <w:spacing w:line="480" w:lineRule="auto"/>
              <w:jc w:val="center"/>
              <w:rPr>
                <w:rFonts w:ascii="Times New Roman" w:hAnsi="Times New Roman" w:cs="Times New Roman"/>
                <w:sz w:val="20"/>
                <w:szCs w:val="20"/>
              </w:rPr>
            </w:pPr>
            <w:proofErr w:type="spellStart"/>
            <w:r w:rsidRPr="00A713FD">
              <w:rPr>
                <w:rFonts w:ascii="Times New Roman" w:hAnsi="Times New Roman" w:cs="Times New Roman"/>
                <w:sz w:val="20"/>
                <w:szCs w:val="20"/>
              </w:rPr>
              <w:t>po</w:t>
            </w:r>
            <w:proofErr w:type="spellEnd"/>
          </w:p>
        </w:tc>
        <w:tc>
          <w:tcPr>
            <w:tcW w:w="1218" w:type="dxa"/>
            <w:vAlign w:val="center"/>
          </w:tcPr>
          <w:p w14:paraId="3D57B994"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6</w:t>
            </w:r>
          </w:p>
        </w:tc>
        <w:tc>
          <w:tcPr>
            <w:tcW w:w="992" w:type="dxa"/>
          </w:tcPr>
          <w:p w14:paraId="697736C2"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w:t>
            </w:r>
          </w:p>
        </w:tc>
        <w:tc>
          <w:tcPr>
            <w:tcW w:w="1444" w:type="dxa"/>
          </w:tcPr>
          <w:p w14:paraId="1D7CA212"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3</w:t>
            </w:r>
          </w:p>
        </w:tc>
        <w:tc>
          <w:tcPr>
            <w:tcW w:w="1495" w:type="dxa"/>
          </w:tcPr>
          <w:p w14:paraId="25876904" w14:textId="294192CD" w:rsidR="00BD2E11" w:rsidRPr="002C2241" w:rsidRDefault="00F94C12" w:rsidP="00CE1AA5">
            <w:pPr>
              <w:spacing w:line="480" w:lineRule="auto"/>
              <w:jc w:val="center"/>
              <w:rPr>
                <w:rFonts w:ascii="Times New Roman" w:hAnsi="Times New Roman" w:cs="Times New Roman"/>
                <w:sz w:val="20"/>
                <w:szCs w:val="16"/>
                <w:highlight w:val="yellow"/>
              </w:rPr>
            </w:pPr>
            <w:r w:rsidRPr="002C2241">
              <w:rPr>
                <w:rFonts w:ascii="Times New Roman" w:hAnsi="Times New Roman" w:cs="Times New Roman"/>
                <w:sz w:val="20"/>
                <w:szCs w:val="16"/>
                <w:highlight w:val="yellow"/>
              </w:rPr>
              <w:t>na</w:t>
            </w:r>
            <w:bookmarkStart w:id="0" w:name="_GoBack"/>
            <w:bookmarkEnd w:id="0"/>
          </w:p>
        </w:tc>
        <w:tc>
          <w:tcPr>
            <w:tcW w:w="1218" w:type="dxa"/>
          </w:tcPr>
          <w:p w14:paraId="32643BCB" w14:textId="77777777" w:rsidR="00BD2E11" w:rsidRPr="00A713FD" w:rsidRDefault="00BD2E11" w:rsidP="00CE1AA5">
            <w:pPr>
              <w:spacing w:line="480" w:lineRule="auto"/>
              <w:jc w:val="center"/>
              <w:rPr>
                <w:rFonts w:ascii="Times New Roman" w:hAnsi="Times New Roman" w:cs="Times New Roman"/>
                <w:sz w:val="20"/>
                <w:szCs w:val="20"/>
              </w:rPr>
            </w:pPr>
          </w:p>
        </w:tc>
        <w:tc>
          <w:tcPr>
            <w:tcW w:w="1218" w:type="dxa"/>
            <w:vAlign w:val="center"/>
          </w:tcPr>
          <w:p w14:paraId="51624E1A" w14:textId="067ADC5B"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t>1 (3.3)</w:t>
            </w:r>
          </w:p>
        </w:tc>
        <w:tc>
          <w:tcPr>
            <w:tcW w:w="1937" w:type="dxa"/>
            <w:vAlign w:val="center"/>
          </w:tcPr>
          <w:p w14:paraId="435B12D0" w14:textId="77777777" w:rsidR="00BD2E11" w:rsidRPr="00A713FD" w:rsidRDefault="00BD2E11" w:rsidP="00CE1AA5">
            <w:pPr>
              <w:spacing w:line="480" w:lineRule="auto"/>
              <w:jc w:val="center"/>
              <w:rPr>
                <w:rFonts w:ascii="Times New Roman" w:hAnsi="Times New Roman" w:cs="Times New Roman"/>
                <w:sz w:val="20"/>
                <w:szCs w:val="20"/>
              </w:rPr>
            </w:pPr>
            <w:r w:rsidRPr="00A713FD">
              <w:rPr>
                <w:rFonts w:ascii="Times New Roman" w:hAnsi="Times New Roman" w:cs="Times New Roman"/>
                <w:sz w:val="20"/>
                <w:szCs w:val="20"/>
              </w:rPr>
              <w:fldChar w:fldCharType="begin">
                <w:fldData xml:space="preserve">PEVuZE5vdGU+PENpdGU+PEF1dGhvcj5IdWFuZzwvQXV0aG9yPjxZZWFyPjIwMTE8L1llYXI+PFJl
Y051bT4zMjwvUmVjTnVtPjxEaXNwbGF5VGV4dD48c3R5bGUgZmFjZT0ic3VwZXJzY3JpcHQiPjM0
PC9zdHlsZT48L0Rpc3BsYXlUZXh0PjxyZWNvcmQ+PHJlYy1udW1iZXI+MzI8L3JlYy1udW1iZXI+
PGZvcmVpZ24ta2V5cz48a2V5IGFwcD0iRU4iIGRiLWlkPSJkdnNycjVzemJzOWF3Z2UwMnRsNWVk
MGQyejl0cHowcHJ2OXMiIHRpbWVzdGFtcD0iMCI+MzI8L2tleT48L2ZvcmVpZ24ta2V5cz48cmVm
LXR5cGUgbmFtZT0iRWxlY3Ryb25pYyBBcnRpY2xlIj40MzwvcmVmLXR5cGU+PGNvbnRyaWJ1dG9y
cz48YXV0aG9ycz48YXV0aG9yPkh1YW5nLCBZLiBZLjwvYXV0aG9yPjxhdXRob3I+Q2hlbiwgTS4g
Si48L2F1dGhvcj48YXV0aG9yPkNoaXUsIE4uIFQuPC9hdXRob3I+PGF1dGhvcj5DaG91LCBILiBI
LjwvYXV0aG9yPjxhdXRob3I+TGluLCBLLiBZLjwvYXV0aG9yPjxhdXRob3I+Q2hpb3UsIFkuIFku
PC9hdXRob3I+PC9hdXRob3JzPjwvY29udHJpYnV0b3JzPjx0aXRsZXM+PHRpdGxlPkFkanVuY3Rp
dmUgb3JhbCBtZXRoeWxwcmVkbmlzb2xvbmUgaW4gcGVkaWF0cmljIGFjdXRlIHB5ZWxvbmVwaHJp
dGlzIGFsbGV2aWF0ZXMgcmVuYWwgc2NhcnJpbmc8L3RpdGxlPjxzZWNvbmRhcnktdGl0bGU+UGVk
aWF0cmljczwvc2Vjb25kYXJ5LXRpdGxlPjwvdGl0bGVzPjxwZXJpb2RpY2FsPjxmdWxsLXRpdGxl
PlBlZGlhdHJpY3M8L2Z1bGwtdGl0bGU+PGFiYnItMT5QZWRpYXRyaWNzPC9hYmJyLTE+PC9wZXJp
b2RpY2FsPjxwYWdlcz5lNDk2LTUwNDwvcGFnZXM+PHZvbHVtZT4xMjg8L3ZvbHVtZT48bnVtYmVy
PjM8L251bWJlcj48a2V5d29yZHM+PGtleXdvcmQ+QWN1dGUgRGlzZWFzZTwva2V5d29yZD48a2V5
d29yZD5BZG1pbmlzdHJhdGlvbiwgT3JhbDwva2V5d29yZD48a2V5d29yZD5BbnRpLUJhY3Rlcmlh
bCBBZ2VudHMgW2FkbWluaXN0cmF0aW9uICZhbXA7IGRvc2FnZV08L2tleXdvcmQ+PGtleXdvcmQ+
Q2ljYXRyaXggW3ByZXZlbnRpb24gJmFtcDsgY29udHJvbF08L2tleXdvcmQ+PGtleXdvcmQ+RHJ1
ZyBUaGVyYXB5LCBDb21iaW5hdGlvbjwva2V5d29yZD48a2V5d29yZD5HbHVjb2NvcnRpY29pZHMg
W2FkbWluaXN0cmF0aW9uICZhbXA7IGRvc2FnZV08L2tleXdvcmQ+PGtleXdvcmQ+SW5mYW50LCBO
ZXdib3JuPC9rZXl3b3JkPjxrZXl3b3JkPk1ldGh5bHByZWRuaXNvbG9uZSBbYWRtaW5pc3RyYXRp
b24gJmFtcDsgZG9zYWdlXTwva2V5d29yZD48a2V5d29yZD5NaWNyb2JpYWwgU2Vuc2l0aXZpdHkg
VGVzdHM8L2tleXdvcmQ+PGtleXdvcmQ+TXVsdGl2YXJpYXRlIEFuYWx5c2lzPC9rZXl3b3JkPjxr
ZXl3b3JkPlB5ZWxvbmVwaHJpdGlzIFtjb21wbGljYXRpb25zXSBbZHJ1ZyB0aGVyYXB5XTwva2V5
d29yZD48a2V5d29yZD5SaXNrIEZhY3RvcnM8L2tleXdvcmQ+PGtleXdvcmQ+RmVtYWxlW2NoZWNr
d29yZF08L2tleXdvcmQ+PGtleXdvcmQ+SHVtYW5zW2NoZWNrd29yZF08L2tleXdvcmQ+PGtleXdv
cmQ+SW5mYW50W2NoZWNrd29yZF08L2tleXdvcmQ+PGtleXdvcmQ+TWFsZVtjaGVja3dvcmRdPC9r
ZXl3b3JkPjwva2V5d29yZHM+PGRhdGVzPjx5ZWFyPjIwMTE8L3llYXI+PC9kYXRlcz48YWNjZXNz
aW9uLW51bT5DTi0wMDg4MjU1MDwvYWNjZXNzaW9uLW51bT48d29yay10eXBlPlJhbmRvbWl6ZWQg
Q29udHJvbGxlZCBUcmlhbDsgUmVzZWFyY2ggU3VwcG9ydCwgTm9uLVUuUy4gR292JmFwb3M7dDwv
d29yay10eXBlPjx1cmxzPjxyZWxhdGVkLXVybHM+PHVybD5odHRwOi8vb25saW5lbGlicmFyeS53
aWxleS5jb20vby9jb2NocmFuZS9jbGNlbnRyYWwvYXJ0aWNsZXMvNTUwL0NOLTAwODgyNTUwL2Zy
YW1lLmh0bWw8L3VybD48dXJsPmh0dHA6Ly9wZWRpYXRyaWNzLmFhcHB1YmxpY2F0aW9ucy5vcmcv
Y29udGVudC9wZWRpYXRyaWNzLzEyOC8zL2U0OTYuZnVsbC5wZGY8L3VybD48L3JlbGF0ZWQtdXJs
cz48L3VybHM+PGN1c3RvbTM+UHVibWVkIDIxODQ0MDYxPC9jdXN0b20zPjxlbGVjdHJvbmljLXJl
c291cmNlLW51bT4xMC4xNTQyL3BlZHMuMjAxMC0wMjk3PC9lbGVjdHJvbmljLXJlc291cmNlLW51
bT48L3JlY29yZD48L0NpdGU+PC9FbmROb3RlPgB=
</w:fldData>
              </w:fldChar>
            </w:r>
            <w:r w:rsidRPr="00A713FD">
              <w:rPr>
                <w:rFonts w:ascii="Times New Roman" w:hAnsi="Times New Roman" w:cs="Times New Roman"/>
                <w:sz w:val="20"/>
                <w:szCs w:val="20"/>
              </w:rPr>
              <w:instrText xml:space="preserve"> ADDIN EN.CITE </w:instrText>
            </w:r>
            <w:r w:rsidRPr="00A713FD">
              <w:rPr>
                <w:rFonts w:ascii="Times New Roman" w:hAnsi="Times New Roman" w:cs="Times New Roman"/>
                <w:sz w:val="20"/>
                <w:szCs w:val="20"/>
              </w:rPr>
              <w:fldChar w:fldCharType="begin">
                <w:fldData xml:space="preserve">PEVuZE5vdGU+PENpdGU+PEF1dGhvcj5IdWFuZzwvQXV0aG9yPjxZZWFyPjIwMTE8L1llYXI+PFJl
Y051bT4zMjwvUmVjTnVtPjxEaXNwbGF5VGV4dD48c3R5bGUgZmFjZT0ic3VwZXJzY3JpcHQiPjM0
PC9zdHlsZT48L0Rpc3BsYXlUZXh0PjxyZWNvcmQ+PHJlYy1udW1iZXI+MzI8L3JlYy1udW1iZXI+
PGZvcmVpZ24ta2V5cz48a2V5IGFwcD0iRU4iIGRiLWlkPSJkdnNycjVzemJzOWF3Z2UwMnRsNWVk
MGQyejl0cHowcHJ2OXMiIHRpbWVzdGFtcD0iMCI+MzI8L2tleT48L2ZvcmVpZ24ta2V5cz48cmVm
LXR5cGUgbmFtZT0iRWxlY3Ryb25pYyBBcnRpY2xlIj40MzwvcmVmLXR5cGU+PGNvbnRyaWJ1dG9y
cz48YXV0aG9ycz48YXV0aG9yPkh1YW5nLCBZLiBZLjwvYXV0aG9yPjxhdXRob3I+Q2hlbiwgTS4g
Si48L2F1dGhvcj48YXV0aG9yPkNoaXUsIE4uIFQuPC9hdXRob3I+PGF1dGhvcj5DaG91LCBILiBI
LjwvYXV0aG9yPjxhdXRob3I+TGluLCBLLiBZLjwvYXV0aG9yPjxhdXRob3I+Q2hpb3UsIFkuIFku
PC9hdXRob3I+PC9hdXRob3JzPjwvY29udHJpYnV0b3JzPjx0aXRsZXM+PHRpdGxlPkFkanVuY3Rp
dmUgb3JhbCBtZXRoeWxwcmVkbmlzb2xvbmUgaW4gcGVkaWF0cmljIGFjdXRlIHB5ZWxvbmVwaHJp
dGlzIGFsbGV2aWF0ZXMgcmVuYWwgc2NhcnJpbmc8L3RpdGxlPjxzZWNvbmRhcnktdGl0bGU+UGVk
aWF0cmljczwvc2Vjb25kYXJ5LXRpdGxlPjwvdGl0bGVzPjxwZXJpb2RpY2FsPjxmdWxsLXRpdGxl
PlBlZGlhdHJpY3M8L2Z1bGwtdGl0bGU+PGFiYnItMT5QZWRpYXRyaWNzPC9hYmJyLTE+PC9wZXJp
b2RpY2FsPjxwYWdlcz5lNDk2LTUwNDwvcGFnZXM+PHZvbHVtZT4xMjg8L3ZvbHVtZT48bnVtYmVy
PjM8L251bWJlcj48a2V5d29yZHM+PGtleXdvcmQ+QWN1dGUgRGlzZWFzZTwva2V5d29yZD48a2V5
d29yZD5BZG1pbmlzdHJhdGlvbiwgT3JhbDwva2V5d29yZD48a2V5d29yZD5BbnRpLUJhY3Rlcmlh
bCBBZ2VudHMgW2FkbWluaXN0cmF0aW9uICZhbXA7IGRvc2FnZV08L2tleXdvcmQ+PGtleXdvcmQ+
Q2ljYXRyaXggW3ByZXZlbnRpb24gJmFtcDsgY29udHJvbF08L2tleXdvcmQ+PGtleXdvcmQ+RHJ1
ZyBUaGVyYXB5LCBDb21iaW5hdGlvbjwva2V5d29yZD48a2V5d29yZD5HbHVjb2NvcnRpY29pZHMg
W2FkbWluaXN0cmF0aW9uICZhbXA7IGRvc2FnZV08L2tleXdvcmQ+PGtleXdvcmQ+SW5mYW50LCBO
ZXdib3JuPC9rZXl3b3JkPjxrZXl3b3JkPk1ldGh5bHByZWRuaXNvbG9uZSBbYWRtaW5pc3RyYXRp
b24gJmFtcDsgZG9zYWdlXTwva2V5d29yZD48a2V5d29yZD5NaWNyb2JpYWwgU2Vuc2l0aXZpdHkg
VGVzdHM8L2tleXdvcmQ+PGtleXdvcmQ+TXVsdGl2YXJpYXRlIEFuYWx5c2lzPC9rZXl3b3JkPjxr
ZXl3b3JkPlB5ZWxvbmVwaHJpdGlzIFtjb21wbGljYXRpb25zXSBbZHJ1ZyB0aGVyYXB5XTwva2V5
d29yZD48a2V5d29yZD5SaXNrIEZhY3RvcnM8L2tleXdvcmQ+PGtleXdvcmQ+RmVtYWxlW2NoZWNr
d29yZF08L2tleXdvcmQ+PGtleXdvcmQ+SHVtYW5zW2NoZWNrd29yZF08L2tleXdvcmQ+PGtleXdv
cmQ+SW5mYW50W2NoZWNrd29yZF08L2tleXdvcmQ+PGtleXdvcmQ+TWFsZVtjaGVja3dvcmRdPC9r
ZXl3b3JkPjwva2V5d29yZHM+PGRhdGVzPjx5ZWFyPjIwMTE8L3llYXI+PC9kYXRlcz48YWNjZXNz
aW9uLW51bT5DTi0wMDg4MjU1MDwvYWNjZXNzaW9uLW51bT48d29yay10eXBlPlJhbmRvbWl6ZWQg
Q29udHJvbGxlZCBUcmlhbDsgUmVzZWFyY2ggU3VwcG9ydCwgTm9uLVUuUy4gR292JmFwb3M7dDwv
d29yay10eXBlPjx1cmxzPjxyZWxhdGVkLXVybHM+PHVybD5odHRwOi8vb25saW5lbGlicmFyeS53
aWxleS5jb20vby9jb2NocmFuZS9jbGNlbnRyYWwvYXJ0aWNsZXMvNTUwL0NOLTAwODgyNTUwL2Zy
YW1lLmh0bWw8L3VybD48dXJsPmh0dHA6Ly9wZWRpYXRyaWNzLmFhcHB1YmxpY2F0aW9ucy5vcmcv
Y29udGVudC9wZWRpYXRyaWNzLzEyOC8zL2U0OTYuZnVsbC5wZGY8L3VybD48L3JlbGF0ZWQtdXJs
cz48L3VybHM+PGN1c3RvbTM+UHVibWVkIDIxODQ0MDYxPC9jdXN0b20zPjxlbGVjdHJvbmljLXJl
c291cmNlLW51bT4xMC4xNTQyL3BlZHMuMjAxMC0wMjk3PC9lbGVjdHJvbmljLXJlc291cmNlLW51
bT48L3JlY29yZD48L0NpdGU+PC9FbmROb3RlPgB=
</w:fldData>
              </w:fldChar>
            </w:r>
            <w:r w:rsidRPr="00A713FD">
              <w:rPr>
                <w:rFonts w:ascii="Times New Roman" w:hAnsi="Times New Roman" w:cs="Times New Roman"/>
                <w:sz w:val="20"/>
                <w:szCs w:val="20"/>
              </w:rPr>
              <w:instrText xml:space="preserve"> ADDIN EN.CITE.DATA </w:instrText>
            </w:r>
            <w:r w:rsidRPr="00A713FD">
              <w:rPr>
                <w:rFonts w:ascii="Times New Roman" w:hAnsi="Times New Roman" w:cs="Times New Roman"/>
                <w:sz w:val="20"/>
                <w:szCs w:val="20"/>
              </w:rPr>
            </w:r>
            <w:r w:rsidRPr="00A713FD">
              <w:rPr>
                <w:rFonts w:ascii="Times New Roman" w:hAnsi="Times New Roman" w:cs="Times New Roman"/>
                <w:sz w:val="20"/>
                <w:szCs w:val="20"/>
              </w:rPr>
              <w:fldChar w:fldCharType="end"/>
            </w:r>
            <w:r w:rsidRPr="00A713FD">
              <w:rPr>
                <w:rFonts w:ascii="Times New Roman" w:hAnsi="Times New Roman" w:cs="Times New Roman"/>
                <w:sz w:val="20"/>
                <w:szCs w:val="20"/>
              </w:rPr>
            </w:r>
            <w:r w:rsidRPr="00A713FD">
              <w:rPr>
                <w:rFonts w:ascii="Times New Roman" w:hAnsi="Times New Roman" w:cs="Times New Roman"/>
                <w:sz w:val="20"/>
                <w:szCs w:val="20"/>
              </w:rPr>
              <w:fldChar w:fldCharType="separate"/>
            </w:r>
            <w:r w:rsidRPr="00A713FD">
              <w:rPr>
                <w:rFonts w:ascii="Times New Roman" w:hAnsi="Times New Roman" w:cs="Times New Roman"/>
                <w:noProof/>
                <w:sz w:val="20"/>
                <w:szCs w:val="20"/>
                <w:vertAlign w:val="superscript"/>
              </w:rPr>
              <w:t>34</w:t>
            </w:r>
            <w:r w:rsidRPr="00A713FD">
              <w:rPr>
                <w:rFonts w:ascii="Times New Roman" w:hAnsi="Times New Roman" w:cs="Times New Roman"/>
                <w:sz w:val="20"/>
                <w:szCs w:val="20"/>
              </w:rPr>
              <w:fldChar w:fldCharType="end"/>
            </w:r>
          </w:p>
        </w:tc>
      </w:tr>
    </w:tbl>
    <w:p w14:paraId="5A9A34A1" w14:textId="77777777" w:rsidR="00A713FD" w:rsidRDefault="00A713FD" w:rsidP="00CE1AA5">
      <w:pPr>
        <w:spacing w:line="480" w:lineRule="auto"/>
        <w:rPr>
          <w:rFonts w:ascii="Times New Roman" w:hAnsi="Times New Roman" w:cs="Times New Roman"/>
          <w:sz w:val="20"/>
          <w:szCs w:val="20"/>
        </w:rPr>
      </w:pPr>
    </w:p>
    <w:p w14:paraId="0E7281CD" w14:textId="77777777" w:rsidR="00E002BB" w:rsidRPr="00A713FD" w:rsidRDefault="00E002BB" w:rsidP="00CE1AA5">
      <w:pPr>
        <w:spacing w:line="480" w:lineRule="auto"/>
        <w:rPr>
          <w:rFonts w:ascii="Times New Roman" w:hAnsi="Times New Roman" w:cs="Times New Roman"/>
          <w:sz w:val="20"/>
          <w:szCs w:val="20"/>
        </w:rPr>
      </w:pPr>
      <w:r w:rsidRPr="00A713FD">
        <w:rPr>
          <w:rFonts w:ascii="Times New Roman" w:hAnsi="Times New Roman" w:cs="Times New Roman"/>
          <w:sz w:val="20"/>
          <w:szCs w:val="20"/>
        </w:rPr>
        <w:t xml:space="preserve">Abbreviations: </w:t>
      </w:r>
      <w:proofErr w:type="spellStart"/>
      <w:r w:rsidRPr="00A713FD">
        <w:rPr>
          <w:rFonts w:ascii="Times New Roman" w:hAnsi="Times New Roman" w:cs="Times New Roman"/>
          <w:sz w:val="20"/>
          <w:szCs w:val="20"/>
        </w:rPr>
        <w:t>po</w:t>
      </w:r>
      <w:proofErr w:type="spellEnd"/>
      <w:r w:rsidRPr="00A713FD">
        <w:rPr>
          <w:rFonts w:ascii="Times New Roman" w:hAnsi="Times New Roman" w:cs="Times New Roman"/>
          <w:sz w:val="20"/>
          <w:szCs w:val="20"/>
        </w:rPr>
        <w:t xml:space="preserve">, per </w:t>
      </w:r>
      <w:proofErr w:type="spellStart"/>
      <w:r w:rsidRPr="00A713FD">
        <w:rPr>
          <w:rFonts w:ascii="Times New Roman" w:hAnsi="Times New Roman" w:cs="Times New Roman"/>
          <w:sz w:val="20"/>
          <w:szCs w:val="20"/>
        </w:rPr>
        <w:t>os</w:t>
      </w:r>
      <w:proofErr w:type="spellEnd"/>
      <w:r w:rsidRPr="00A713FD">
        <w:rPr>
          <w:rFonts w:ascii="Times New Roman" w:hAnsi="Times New Roman" w:cs="Times New Roman"/>
          <w:sz w:val="20"/>
          <w:szCs w:val="20"/>
        </w:rPr>
        <w:t>; IV, intravenous; na, not available</w:t>
      </w:r>
    </w:p>
    <w:p w14:paraId="59EA5755" w14:textId="484D4E6B" w:rsidR="00E002BB" w:rsidRDefault="00E002BB" w:rsidP="00CE1AA5">
      <w:pPr>
        <w:spacing w:line="480" w:lineRule="auto"/>
        <w:rPr>
          <w:rFonts w:ascii="Times New Roman" w:hAnsi="Times New Roman" w:cs="Times New Roman"/>
          <w:sz w:val="20"/>
          <w:szCs w:val="20"/>
        </w:rPr>
      </w:pPr>
      <w:r w:rsidRPr="00A713FD">
        <w:rPr>
          <w:rFonts w:ascii="Times New Roman" w:hAnsi="Times New Roman" w:cs="Times New Roman"/>
          <w:sz w:val="20"/>
          <w:szCs w:val="20"/>
        </w:rPr>
        <w:t>*presented as trimethoprim/</w:t>
      </w:r>
      <w:proofErr w:type="spellStart"/>
      <w:r w:rsidRPr="00A713FD">
        <w:rPr>
          <w:rFonts w:ascii="Times New Roman" w:hAnsi="Times New Roman" w:cs="Times New Roman"/>
          <w:sz w:val="20"/>
          <w:szCs w:val="20"/>
        </w:rPr>
        <w:t>sulfamethoxazole</w:t>
      </w:r>
      <w:proofErr w:type="spellEnd"/>
      <w:r w:rsidR="00F94C12">
        <w:rPr>
          <w:rFonts w:ascii="Times New Roman" w:hAnsi="Times New Roman" w:cs="Times New Roman"/>
          <w:sz w:val="20"/>
          <w:szCs w:val="20"/>
        </w:rPr>
        <w:t xml:space="preserve">; </w:t>
      </w:r>
      <w:r w:rsidR="00F94C12">
        <w:rPr>
          <w:rFonts w:ascii="Times New Roman" w:hAnsi="Times New Roman" w:cs="Times New Roman"/>
          <w:sz w:val="20"/>
          <w:szCs w:val="20"/>
          <w:vertAlign w:val="superscript"/>
        </w:rPr>
        <w:t>**</w:t>
      </w:r>
      <w:r w:rsidR="00F94C12" w:rsidRPr="00A713FD">
        <w:rPr>
          <w:rFonts w:ascii="Times New Roman" w:hAnsi="Times New Roman" w:cs="Times New Roman"/>
          <w:sz w:val="20"/>
          <w:szCs w:val="20"/>
          <w:vertAlign w:val="superscript"/>
        </w:rPr>
        <w:t xml:space="preserve"> </w:t>
      </w:r>
      <w:r w:rsidR="00F94C12" w:rsidRPr="00A713FD">
        <w:rPr>
          <w:rFonts w:ascii="Times New Roman" w:hAnsi="Times New Roman" w:cs="Times New Roman"/>
          <w:sz w:val="20"/>
          <w:szCs w:val="20"/>
        </w:rPr>
        <w:t>of</w:t>
      </w:r>
      <w:r w:rsidR="00F94C12">
        <w:rPr>
          <w:rFonts w:ascii="Times New Roman" w:hAnsi="Times New Roman" w:cs="Times New Roman"/>
          <w:sz w:val="20"/>
          <w:szCs w:val="20"/>
        </w:rPr>
        <w:t xml:space="preserve"> amoxicillin</w:t>
      </w:r>
    </w:p>
    <w:p w14:paraId="53A995DE" w14:textId="705A62B6" w:rsidR="00F94C12" w:rsidRPr="00A713FD" w:rsidRDefault="00F94C12" w:rsidP="00CE1AA5">
      <w:pPr>
        <w:spacing w:line="480" w:lineRule="auto"/>
        <w:rPr>
          <w:rFonts w:ascii="Times New Roman" w:hAnsi="Times New Roman" w:cs="Times New Roman"/>
          <w:sz w:val="20"/>
          <w:szCs w:val="20"/>
        </w:rPr>
      </w:pPr>
      <w:r w:rsidRPr="00A713FD">
        <w:rPr>
          <w:rFonts w:ascii="Times New Roman" w:hAnsi="Times New Roman" w:cs="Times New Roman"/>
          <w:sz w:val="20"/>
          <w:szCs w:val="20"/>
          <w:vertAlign w:val="superscript"/>
        </w:rPr>
        <w:t>†</w:t>
      </w:r>
      <w:r>
        <w:rPr>
          <w:rFonts w:ascii="Times New Roman" w:hAnsi="Times New Roman" w:cs="Times New Roman"/>
          <w:sz w:val="20"/>
          <w:szCs w:val="20"/>
        </w:rPr>
        <w:t xml:space="preserve"> Cure rates are presented for the investigational drugs only if they represented the initial treatment given for those patients.</w:t>
      </w:r>
    </w:p>
    <w:p w14:paraId="6909DB13" w14:textId="77777777" w:rsidR="00561E13" w:rsidRPr="00A713FD" w:rsidRDefault="00561E13" w:rsidP="00CE1AA5">
      <w:pPr>
        <w:spacing w:line="480" w:lineRule="auto"/>
        <w:rPr>
          <w:rFonts w:ascii="Times New Roman" w:hAnsi="Times New Roman" w:cs="Times New Roman"/>
          <w:sz w:val="20"/>
          <w:szCs w:val="20"/>
        </w:rPr>
      </w:pPr>
    </w:p>
    <w:sectPr w:rsidR="00561E13" w:rsidRPr="00A713FD" w:rsidSect="0007097F">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A1"/>
    <w:family w:val="swiss"/>
    <w:pitch w:val="variable"/>
    <w:sig w:usb0="E00002FF" w:usb1="4000ACFF" w:usb2="00000001" w:usb3="00000000" w:csb0="0000019F" w:csb1="00000000"/>
  </w:font>
  <w:font w:name="Times New Roman">
    <w:panose1 w:val="02020603050405020304"/>
    <w:charset w:val="A1"/>
    <w:family w:val="roman"/>
    <w:pitch w:val="variable"/>
    <w:sig w:usb0="E0002AFF" w:usb1="C0007841" w:usb2="00000009" w:usb3="00000000" w:csb0="000001FF" w:csb1="00000000"/>
  </w:font>
  <w:font w:name="Segoe UI">
    <w:panose1 w:val="020B0502040204020203"/>
    <w:charset w:val="A1"/>
    <w:family w:val="swiss"/>
    <w:pitch w:val="variable"/>
    <w:sig w:usb0="E10022FF" w:usb1="C000E47F" w:usb2="00000029" w:usb3="00000000" w:csb0="000001DF" w:csb1="00000000"/>
  </w:font>
  <w:font w:name="Courier New">
    <w:panose1 w:val="02070309020205020404"/>
    <w:charset w:val="A1"/>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A1"/>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92CCC"/>
    <w:rsid w:val="00033B9B"/>
    <w:rsid w:val="00062E0B"/>
    <w:rsid w:val="0007097F"/>
    <w:rsid w:val="00071265"/>
    <w:rsid w:val="000773ED"/>
    <w:rsid w:val="000E6825"/>
    <w:rsid w:val="00121978"/>
    <w:rsid w:val="001C7F7D"/>
    <w:rsid w:val="001F3668"/>
    <w:rsid w:val="00202965"/>
    <w:rsid w:val="00210BBA"/>
    <w:rsid w:val="00222DC9"/>
    <w:rsid w:val="00236D4F"/>
    <w:rsid w:val="002563DD"/>
    <w:rsid w:val="0027656A"/>
    <w:rsid w:val="002C2241"/>
    <w:rsid w:val="002D3E6D"/>
    <w:rsid w:val="003042FA"/>
    <w:rsid w:val="00343C33"/>
    <w:rsid w:val="00346F79"/>
    <w:rsid w:val="00353107"/>
    <w:rsid w:val="003A2ED1"/>
    <w:rsid w:val="003F5926"/>
    <w:rsid w:val="0040128C"/>
    <w:rsid w:val="004214E7"/>
    <w:rsid w:val="004A4D1C"/>
    <w:rsid w:val="004A5AD5"/>
    <w:rsid w:val="004B4702"/>
    <w:rsid w:val="00532A18"/>
    <w:rsid w:val="00555242"/>
    <w:rsid w:val="00561E13"/>
    <w:rsid w:val="005A1AF9"/>
    <w:rsid w:val="005A3B5E"/>
    <w:rsid w:val="005D6C7A"/>
    <w:rsid w:val="00600239"/>
    <w:rsid w:val="006404D0"/>
    <w:rsid w:val="006931E0"/>
    <w:rsid w:val="007436D2"/>
    <w:rsid w:val="007462B0"/>
    <w:rsid w:val="00791E74"/>
    <w:rsid w:val="007B015D"/>
    <w:rsid w:val="007D0B3C"/>
    <w:rsid w:val="00814E09"/>
    <w:rsid w:val="00822BD2"/>
    <w:rsid w:val="00846AF6"/>
    <w:rsid w:val="00854EB7"/>
    <w:rsid w:val="00877FFC"/>
    <w:rsid w:val="008C1949"/>
    <w:rsid w:val="00931EC9"/>
    <w:rsid w:val="009359FE"/>
    <w:rsid w:val="00A00423"/>
    <w:rsid w:val="00A32018"/>
    <w:rsid w:val="00A42147"/>
    <w:rsid w:val="00A713FD"/>
    <w:rsid w:val="00A92CCC"/>
    <w:rsid w:val="00AD7914"/>
    <w:rsid w:val="00B10C70"/>
    <w:rsid w:val="00B2555F"/>
    <w:rsid w:val="00B56479"/>
    <w:rsid w:val="00BC7172"/>
    <w:rsid w:val="00BD2E11"/>
    <w:rsid w:val="00C13000"/>
    <w:rsid w:val="00C131EF"/>
    <w:rsid w:val="00C94AE9"/>
    <w:rsid w:val="00CB5568"/>
    <w:rsid w:val="00CC0DE0"/>
    <w:rsid w:val="00CD1D65"/>
    <w:rsid w:val="00CE1AA5"/>
    <w:rsid w:val="00D035E4"/>
    <w:rsid w:val="00D340F1"/>
    <w:rsid w:val="00D549DB"/>
    <w:rsid w:val="00D82D44"/>
    <w:rsid w:val="00DF12C7"/>
    <w:rsid w:val="00E002BB"/>
    <w:rsid w:val="00E54754"/>
    <w:rsid w:val="00E70B09"/>
    <w:rsid w:val="00EB1489"/>
    <w:rsid w:val="00EE1208"/>
    <w:rsid w:val="00EE70F7"/>
    <w:rsid w:val="00EF0CDA"/>
    <w:rsid w:val="00F564CB"/>
    <w:rsid w:val="00F8775C"/>
    <w:rsid w:val="00F94C12"/>
    <w:rsid w:val="00FC23B3"/>
    <w:rsid w:val="00FD1CC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0D3D4D"/>
  <w15:docId w15:val="{7945F11A-76B6-4798-82FC-F020DD0562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02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564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77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7FFC"/>
    <w:rPr>
      <w:rFonts w:ascii="Segoe UI" w:hAnsi="Segoe UI" w:cs="Segoe UI"/>
      <w:sz w:val="18"/>
      <w:szCs w:val="18"/>
    </w:rPr>
  </w:style>
  <w:style w:type="character" w:styleId="CommentReference">
    <w:name w:val="annotation reference"/>
    <w:basedOn w:val="DefaultParagraphFont"/>
    <w:uiPriority w:val="99"/>
    <w:semiHidden/>
    <w:unhideWhenUsed/>
    <w:rsid w:val="0040128C"/>
    <w:rPr>
      <w:sz w:val="16"/>
      <w:szCs w:val="16"/>
    </w:rPr>
  </w:style>
  <w:style w:type="paragraph" w:styleId="CommentText">
    <w:name w:val="annotation text"/>
    <w:basedOn w:val="Normal"/>
    <w:link w:val="CommentTextChar"/>
    <w:uiPriority w:val="99"/>
    <w:semiHidden/>
    <w:unhideWhenUsed/>
    <w:rsid w:val="0040128C"/>
    <w:pPr>
      <w:spacing w:line="240" w:lineRule="auto"/>
    </w:pPr>
    <w:rPr>
      <w:sz w:val="20"/>
      <w:szCs w:val="20"/>
    </w:rPr>
  </w:style>
  <w:style w:type="character" w:customStyle="1" w:styleId="CommentTextChar">
    <w:name w:val="Comment Text Char"/>
    <w:basedOn w:val="DefaultParagraphFont"/>
    <w:link w:val="CommentText"/>
    <w:uiPriority w:val="99"/>
    <w:semiHidden/>
    <w:rsid w:val="0040128C"/>
    <w:rPr>
      <w:sz w:val="20"/>
      <w:szCs w:val="20"/>
    </w:rPr>
  </w:style>
  <w:style w:type="paragraph" w:styleId="CommentSubject">
    <w:name w:val="annotation subject"/>
    <w:basedOn w:val="CommentText"/>
    <w:next w:val="CommentText"/>
    <w:link w:val="CommentSubjectChar"/>
    <w:uiPriority w:val="99"/>
    <w:semiHidden/>
    <w:unhideWhenUsed/>
    <w:rsid w:val="0040128C"/>
    <w:rPr>
      <w:b/>
      <w:bCs/>
    </w:rPr>
  </w:style>
  <w:style w:type="character" w:customStyle="1" w:styleId="CommentSubjectChar">
    <w:name w:val="Comment Subject Char"/>
    <w:basedOn w:val="CommentTextChar"/>
    <w:link w:val="CommentSubject"/>
    <w:uiPriority w:val="99"/>
    <w:semiHidden/>
    <w:rsid w:val="0040128C"/>
    <w:rPr>
      <w:b/>
      <w:bCs/>
      <w:sz w:val="20"/>
      <w:szCs w:val="20"/>
    </w:rPr>
  </w:style>
  <w:style w:type="paragraph" w:customStyle="1" w:styleId="EndNoteBibliographyTitle">
    <w:name w:val="EndNote Bibliography Title"/>
    <w:basedOn w:val="Normal"/>
    <w:link w:val="EndNoteBibliographyTitleChar"/>
    <w:rsid w:val="00561E1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61E13"/>
    <w:rPr>
      <w:rFonts w:ascii="Calibri" w:hAnsi="Calibri"/>
      <w:noProof/>
      <w:lang w:val="en-US"/>
    </w:rPr>
  </w:style>
  <w:style w:type="paragraph" w:customStyle="1" w:styleId="EndNoteBibliography">
    <w:name w:val="EndNote Bibliography"/>
    <w:basedOn w:val="Normal"/>
    <w:link w:val="EndNoteBibliographyChar"/>
    <w:rsid w:val="00561E1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61E13"/>
    <w:rPr>
      <w:rFonts w:ascii="Calibri" w:hAnsi="Calibri"/>
      <w:noProof/>
      <w:lang w:val="en-US"/>
    </w:rPr>
  </w:style>
  <w:style w:type="character" w:styleId="Hyperlink">
    <w:name w:val="Hyperlink"/>
    <w:basedOn w:val="DefaultParagraphFont"/>
    <w:uiPriority w:val="99"/>
    <w:unhideWhenUsed/>
    <w:rsid w:val="00561E13"/>
    <w:rPr>
      <w:color w:val="0563C1" w:themeColor="hyperlink"/>
      <w:u w:val="single"/>
    </w:rPr>
  </w:style>
  <w:style w:type="paragraph" w:styleId="HTMLPreformatted">
    <w:name w:val="HTML Preformatted"/>
    <w:basedOn w:val="Normal"/>
    <w:link w:val="HTMLPreformattedChar"/>
    <w:uiPriority w:val="99"/>
    <w:unhideWhenUsed/>
    <w:rsid w:val="00236D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FR" w:eastAsia="fr-FR"/>
    </w:rPr>
  </w:style>
  <w:style w:type="character" w:customStyle="1" w:styleId="HTMLPreformattedChar">
    <w:name w:val="HTML Preformatted Char"/>
    <w:basedOn w:val="DefaultParagraphFont"/>
    <w:link w:val="HTMLPreformatted"/>
    <w:uiPriority w:val="99"/>
    <w:rsid w:val="00236D4F"/>
    <w:rPr>
      <w:rFonts w:ascii="Courier New" w:eastAsia="Times New Roman" w:hAnsi="Courier New" w:cs="Courier New"/>
      <w:sz w:val="20"/>
      <w:szCs w:val="20"/>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376898">
      <w:bodyDiv w:val="1"/>
      <w:marLeft w:val="0"/>
      <w:marRight w:val="0"/>
      <w:marTop w:val="0"/>
      <w:marBottom w:val="0"/>
      <w:divBdr>
        <w:top w:val="none" w:sz="0" w:space="0" w:color="auto"/>
        <w:left w:val="none" w:sz="0" w:space="0" w:color="auto"/>
        <w:bottom w:val="none" w:sz="0" w:space="0" w:color="auto"/>
        <w:right w:val="none" w:sz="0" w:space="0" w:color="auto"/>
      </w:divBdr>
    </w:div>
    <w:div w:id="162164860">
      <w:bodyDiv w:val="1"/>
      <w:marLeft w:val="0"/>
      <w:marRight w:val="0"/>
      <w:marTop w:val="0"/>
      <w:marBottom w:val="0"/>
      <w:divBdr>
        <w:top w:val="none" w:sz="0" w:space="0" w:color="auto"/>
        <w:left w:val="none" w:sz="0" w:space="0" w:color="auto"/>
        <w:bottom w:val="none" w:sz="0" w:space="0" w:color="auto"/>
        <w:right w:val="none" w:sz="0" w:space="0" w:color="auto"/>
      </w:divBdr>
    </w:div>
    <w:div w:id="410393194">
      <w:bodyDiv w:val="1"/>
      <w:marLeft w:val="0"/>
      <w:marRight w:val="0"/>
      <w:marTop w:val="0"/>
      <w:marBottom w:val="0"/>
      <w:divBdr>
        <w:top w:val="none" w:sz="0" w:space="0" w:color="auto"/>
        <w:left w:val="none" w:sz="0" w:space="0" w:color="auto"/>
        <w:bottom w:val="none" w:sz="0" w:space="0" w:color="auto"/>
        <w:right w:val="none" w:sz="0" w:space="0" w:color="auto"/>
      </w:divBdr>
    </w:div>
    <w:div w:id="474881314">
      <w:bodyDiv w:val="1"/>
      <w:marLeft w:val="0"/>
      <w:marRight w:val="0"/>
      <w:marTop w:val="0"/>
      <w:marBottom w:val="0"/>
      <w:divBdr>
        <w:top w:val="none" w:sz="0" w:space="0" w:color="auto"/>
        <w:left w:val="none" w:sz="0" w:space="0" w:color="auto"/>
        <w:bottom w:val="none" w:sz="0" w:space="0" w:color="auto"/>
        <w:right w:val="none" w:sz="0" w:space="0" w:color="auto"/>
      </w:divBdr>
    </w:div>
    <w:div w:id="941912660">
      <w:bodyDiv w:val="1"/>
      <w:marLeft w:val="0"/>
      <w:marRight w:val="0"/>
      <w:marTop w:val="0"/>
      <w:marBottom w:val="0"/>
      <w:divBdr>
        <w:top w:val="none" w:sz="0" w:space="0" w:color="auto"/>
        <w:left w:val="none" w:sz="0" w:space="0" w:color="auto"/>
        <w:bottom w:val="none" w:sz="0" w:space="0" w:color="auto"/>
        <w:right w:val="none" w:sz="0" w:space="0" w:color="auto"/>
      </w:divBdr>
    </w:div>
    <w:div w:id="1059280938">
      <w:bodyDiv w:val="1"/>
      <w:marLeft w:val="0"/>
      <w:marRight w:val="0"/>
      <w:marTop w:val="0"/>
      <w:marBottom w:val="0"/>
      <w:divBdr>
        <w:top w:val="none" w:sz="0" w:space="0" w:color="auto"/>
        <w:left w:val="none" w:sz="0" w:space="0" w:color="auto"/>
        <w:bottom w:val="none" w:sz="0" w:space="0" w:color="auto"/>
        <w:right w:val="none" w:sz="0" w:space="0" w:color="auto"/>
      </w:divBdr>
    </w:div>
    <w:div w:id="1775056576">
      <w:bodyDiv w:val="1"/>
      <w:marLeft w:val="0"/>
      <w:marRight w:val="0"/>
      <w:marTop w:val="0"/>
      <w:marBottom w:val="0"/>
      <w:divBdr>
        <w:top w:val="none" w:sz="0" w:space="0" w:color="auto"/>
        <w:left w:val="none" w:sz="0" w:space="0" w:color="auto"/>
        <w:bottom w:val="none" w:sz="0" w:space="0" w:color="auto"/>
        <w:right w:val="none" w:sz="0" w:space="0" w:color="auto"/>
      </w:divBdr>
    </w:div>
    <w:div w:id="1973292981">
      <w:bodyDiv w:val="1"/>
      <w:marLeft w:val="0"/>
      <w:marRight w:val="0"/>
      <w:marTop w:val="0"/>
      <w:marBottom w:val="0"/>
      <w:divBdr>
        <w:top w:val="none" w:sz="0" w:space="0" w:color="auto"/>
        <w:left w:val="none" w:sz="0" w:space="0" w:color="auto"/>
        <w:bottom w:val="none" w:sz="0" w:space="0" w:color="auto"/>
        <w:right w:val="none" w:sz="0" w:space="0" w:color="auto"/>
      </w:divBdr>
    </w:div>
    <w:div w:id="2047368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685A44-427F-48C5-9188-3D4258965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019</Words>
  <Characters>10905</Characters>
  <Application>Microsoft Office Word</Application>
  <DocSecurity>0</DocSecurity>
  <Lines>90</Lines>
  <Paragraphs>2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SGUL</Company>
  <LinksUpToDate>false</LinksUpToDate>
  <CharactersWithSpaces>128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main Basmaci</dc:creator>
  <cp:lastModifiedBy>user</cp:lastModifiedBy>
  <cp:revision>2</cp:revision>
  <dcterms:created xsi:type="dcterms:W3CDTF">2018-08-04T08:37:00Z</dcterms:created>
  <dcterms:modified xsi:type="dcterms:W3CDTF">2018-08-04T08:37:00Z</dcterms:modified>
</cp:coreProperties>
</file>